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B6A332" w14:textId="77777777" w:rsidR="00B5222B" w:rsidRPr="00112EF1" w:rsidRDefault="00B5222B" w:rsidP="00B5222B">
      <w:pPr>
        <w:pStyle w:val="Subttol"/>
      </w:pPr>
      <w:bookmarkStart w:id="0" w:name="_Hlk63156237"/>
      <w:r w:rsidRPr="00112EF1">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112EF1" w:rsidRDefault="00B5222B" w:rsidP="00B5222B">
      <w:pPr>
        <w:pStyle w:val="Subttol"/>
      </w:pPr>
    </w:p>
    <w:p w14:paraId="3BF302E3" w14:textId="77777777" w:rsidR="00B5222B" w:rsidRPr="00112EF1" w:rsidRDefault="00B5222B" w:rsidP="00B5222B">
      <w:pPr>
        <w:pStyle w:val="Subttol"/>
      </w:pPr>
    </w:p>
    <w:p w14:paraId="74C2A0C5" w14:textId="77777777" w:rsidR="00B5222B" w:rsidRPr="00112EF1" w:rsidRDefault="00B5222B" w:rsidP="00B5222B">
      <w:pPr>
        <w:pStyle w:val="Subttol"/>
      </w:pPr>
    </w:p>
    <w:p w14:paraId="699E8B64" w14:textId="77777777" w:rsidR="00B5222B" w:rsidRPr="00112EF1" w:rsidRDefault="00B5222B" w:rsidP="00B5222B">
      <w:pPr>
        <w:pStyle w:val="Subttol"/>
      </w:pPr>
    </w:p>
    <w:p w14:paraId="025675D7" w14:textId="77777777" w:rsidR="00B5222B" w:rsidRPr="00112EF1" w:rsidRDefault="00B5222B" w:rsidP="00B5222B">
      <w:pPr>
        <w:pStyle w:val="Subttol"/>
      </w:pPr>
    </w:p>
    <w:p w14:paraId="1A7F82F8" w14:textId="487C1E14" w:rsidR="00B5222B" w:rsidRPr="00112EF1" w:rsidRDefault="0031455F" w:rsidP="00B5222B">
      <w:pPr>
        <w:pStyle w:val="Subttol"/>
      </w:pPr>
      <w:r w:rsidRPr="00112EF1">
        <w:t>GRADO EN DISEÑO Y PRODUCCIÓN DE VIDEOJUEGOS</w:t>
      </w:r>
    </w:p>
    <w:p w14:paraId="28D02CDA" w14:textId="77777777" w:rsidR="00B5222B" w:rsidRPr="00112EF1" w:rsidRDefault="00B5222B" w:rsidP="00B5222B">
      <w:pPr>
        <w:pStyle w:val="Subttol"/>
      </w:pPr>
    </w:p>
    <w:p w14:paraId="555568FB" w14:textId="77777777" w:rsidR="00B5222B" w:rsidRPr="00112EF1" w:rsidRDefault="00B5222B" w:rsidP="00B5222B">
      <w:pPr>
        <w:pStyle w:val="Subttol"/>
      </w:pPr>
    </w:p>
    <w:p w14:paraId="48A95174" w14:textId="77777777" w:rsidR="00B5222B" w:rsidRPr="00112EF1" w:rsidRDefault="00B5222B" w:rsidP="00B5222B">
      <w:pPr>
        <w:pStyle w:val="Subttol"/>
      </w:pPr>
    </w:p>
    <w:p w14:paraId="22A6BB0A" w14:textId="77777777" w:rsidR="00B5222B" w:rsidRPr="00112EF1" w:rsidRDefault="00B5222B" w:rsidP="00B5222B">
      <w:pPr>
        <w:pStyle w:val="Subttol"/>
      </w:pPr>
    </w:p>
    <w:p w14:paraId="716237AF" w14:textId="77777777" w:rsidR="00B5222B" w:rsidRPr="00112EF1" w:rsidRDefault="00B5222B" w:rsidP="00B5222B">
      <w:pPr>
        <w:pStyle w:val="Subttol"/>
      </w:pPr>
    </w:p>
    <w:p w14:paraId="5FFF3899" w14:textId="77777777" w:rsidR="00B5222B" w:rsidRPr="00112EF1" w:rsidRDefault="00B5222B" w:rsidP="00B5222B">
      <w:pPr>
        <w:pStyle w:val="Subttol"/>
      </w:pPr>
    </w:p>
    <w:p w14:paraId="702A899B" w14:textId="5912CB99" w:rsidR="00B5222B" w:rsidRDefault="00B5222B" w:rsidP="00B5222B">
      <w:pPr>
        <w:pStyle w:val="Subttol"/>
      </w:pPr>
      <w:r w:rsidRPr="00112EF1">
        <w:t>DESARROLLO DE UN PROTOTIPO DE JUEGO EN RED</w:t>
      </w:r>
    </w:p>
    <w:p w14:paraId="41199BDA" w14:textId="77777777" w:rsidR="004B0EDC" w:rsidRPr="004B0EDC" w:rsidRDefault="004B0EDC" w:rsidP="004B0EDC"/>
    <w:p w14:paraId="0744F835" w14:textId="54F6C65E" w:rsidR="00B5222B" w:rsidRPr="00112EF1" w:rsidRDefault="00B90BD6" w:rsidP="00B5222B">
      <w:pPr>
        <w:pStyle w:val="Subttol"/>
      </w:pPr>
      <w:r>
        <w:t>Memoria Intermedia</w:t>
      </w:r>
    </w:p>
    <w:p w14:paraId="7BF2AD5E" w14:textId="77777777" w:rsidR="00B5222B" w:rsidRPr="00112EF1" w:rsidRDefault="00B5222B" w:rsidP="00B5222B">
      <w:pPr>
        <w:pStyle w:val="Subttol"/>
      </w:pPr>
    </w:p>
    <w:p w14:paraId="27F1DE1E" w14:textId="77777777" w:rsidR="00B5222B" w:rsidRPr="00112EF1" w:rsidRDefault="00B5222B" w:rsidP="00B5222B">
      <w:pPr>
        <w:pStyle w:val="Subttol"/>
      </w:pPr>
    </w:p>
    <w:p w14:paraId="04E2FF31" w14:textId="77777777" w:rsidR="00B5222B" w:rsidRPr="00112EF1" w:rsidRDefault="00B5222B" w:rsidP="00B5222B">
      <w:pPr>
        <w:pStyle w:val="Subttol"/>
      </w:pPr>
    </w:p>
    <w:p w14:paraId="1364A98F" w14:textId="77777777" w:rsidR="00B5222B" w:rsidRPr="00112EF1" w:rsidRDefault="00B5222B" w:rsidP="00B5222B">
      <w:pPr>
        <w:pStyle w:val="Subttol"/>
      </w:pPr>
    </w:p>
    <w:p w14:paraId="17C9939D" w14:textId="77777777" w:rsidR="00B5222B" w:rsidRPr="00112EF1" w:rsidRDefault="00B5222B" w:rsidP="00B5222B">
      <w:pPr>
        <w:pStyle w:val="Subttol"/>
      </w:pPr>
    </w:p>
    <w:p w14:paraId="3B292ABD" w14:textId="6AD6387A" w:rsidR="00B5222B" w:rsidRPr="00112EF1" w:rsidRDefault="00B5222B" w:rsidP="00B5222B">
      <w:pPr>
        <w:spacing w:before="0" w:line="240" w:lineRule="auto"/>
        <w:jc w:val="center"/>
        <w:rPr>
          <w:rFonts w:cs="Arial"/>
          <w:sz w:val="28"/>
          <w:szCs w:val="24"/>
        </w:rPr>
      </w:pPr>
    </w:p>
    <w:p w14:paraId="3741A16C" w14:textId="6BDA84DF" w:rsidR="00B5222B" w:rsidRPr="00112EF1" w:rsidRDefault="00B5222B" w:rsidP="00B5222B">
      <w:pPr>
        <w:spacing w:before="0" w:line="240" w:lineRule="auto"/>
        <w:jc w:val="center"/>
        <w:rPr>
          <w:rFonts w:cs="Arial"/>
          <w:sz w:val="28"/>
          <w:szCs w:val="24"/>
        </w:rPr>
      </w:pPr>
    </w:p>
    <w:p w14:paraId="39285AA5" w14:textId="5C2A3AB1" w:rsidR="00B5222B" w:rsidRPr="00112EF1" w:rsidRDefault="00B5222B" w:rsidP="00B5222B">
      <w:pPr>
        <w:spacing w:before="0" w:line="240" w:lineRule="auto"/>
        <w:jc w:val="center"/>
        <w:rPr>
          <w:rFonts w:cs="Arial"/>
          <w:sz w:val="28"/>
          <w:szCs w:val="24"/>
        </w:rPr>
      </w:pPr>
    </w:p>
    <w:p w14:paraId="5B1A6E78" w14:textId="200CC717" w:rsidR="00B5222B" w:rsidRPr="00112EF1" w:rsidRDefault="00B5222B" w:rsidP="00B5222B">
      <w:pPr>
        <w:spacing w:before="0" w:line="240" w:lineRule="auto"/>
        <w:jc w:val="center"/>
        <w:rPr>
          <w:rFonts w:cs="Arial"/>
          <w:sz w:val="28"/>
          <w:szCs w:val="24"/>
        </w:rPr>
      </w:pPr>
    </w:p>
    <w:p w14:paraId="253E7A80" w14:textId="68EE3C5E" w:rsidR="00B5222B" w:rsidRPr="00112EF1" w:rsidRDefault="00B5222B" w:rsidP="00B5222B">
      <w:pPr>
        <w:spacing w:before="0" w:line="240" w:lineRule="auto"/>
        <w:jc w:val="center"/>
        <w:rPr>
          <w:rFonts w:cs="Arial"/>
          <w:sz w:val="28"/>
          <w:szCs w:val="24"/>
        </w:rPr>
      </w:pPr>
    </w:p>
    <w:p w14:paraId="7BE0A631" w14:textId="77777777" w:rsidR="00B5222B" w:rsidRPr="00112EF1" w:rsidRDefault="00B5222B" w:rsidP="00B5222B">
      <w:pPr>
        <w:spacing w:before="0" w:line="240" w:lineRule="auto"/>
        <w:jc w:val="center"/>
        <w:rPr>
          <w:rFonts w:cs="Arial"/>
          <w:sz w:val="28"/>
          <w:szCs w:val="24"/>
        </w:rPr>
      </w:pPr>
    </w:p>
    <w:p w14:paraId="41E2C254" w14:textId="3345EDA7" w:rsidR="00B5222B" w:rsidRPr="00112EF1" w:rsidRDefault="00B5222B" w:rsidP="00B5222B">
      <w:pPr>
        <w:spacing w:before="0" w:line="240" w:lineRule="auto"/>
        <w:jc w:val="center"/>
        <w:rPr>
          <w:rFonts w:cs="Arial"/>
          <w:sz w:val="28"/>
          <w:szCs w:val="24"/>
        </w:rPr>
      </w:pPr>
    </w:p>
    <w:p w14:paraId="7E775E88" w14:textId="77777777" w:rsidR="00B5222B" w:rsidRPr="00112EF1" w:rsidRDefault="00B5222B" w:rsidP="00B5222B">
      <w:pPr>
        <w:spacing w:before="0" w:line="240" w:lineRule="auto"/>
        <w:jc w:val="center"/>
        <w:rPr>
          <w:rFonts w:cs="Arial"/>
          <w:sz w:val="28"/>
          <w:szCs w:val="24"/>
        </w:rPr>
      </w:pPr>
    </w:p>
    <w:p w14:paraId="08095E37" w14:textId="77777777" w:rsidR="00B5222B" w:rsidRPr="00112EF1" w:rsidRDefault="00B5222B" w:rsidP="00B5222B">
      <w:pPr>
        <w:pStyle w:val="Subttol"/>
        <w:jc w:val="right"/>
      </w:pPr>
      <w:r w:rsidRPr="00112EF1">
        <w:t>ERIK ESPUÑES JUBERÓ</w:t>
      </w:r>
    </w:p>
    <w:p w14:paraId="6A70276A" w14:textId="61DB5923" w:rsidR="00B5222B" w:rsidRPr="00112EF1" w:rsidRDefault="00B5222B" w:rsidP="00B5222B">
      <w:pPr>
        <w:pStyle w:val="Subttol"/>
        <w:jc w:val="right"/>
      </w:pPr>
      <w:r w:rsidRPr="00112EF1">
        <w:t>TUTOR: JORDI ARNAL MONTOYA</w:t>
      </w:r>
      <w:r w:rsidRPr="00112EF1">
        <w:cr/>
      </w:r>
    </w:p>
    <w:p w14:paraId="6BA4F9A1" w14:textId="36F78BC0" w:rsidR="00B5222B" w:rsidRPr="00112EF1" w:rsidRDefault="00B5222B" w:rsidP="00B5222B">
      <w:pPr>
        <w:pStyle w:val="Subttol"/>
        <w:jc w:val="right"/>
      </w:pPr>
      <w:r w:rsidRPr="00112EF1">
        <w:t>CURSO 2020-2021</w:t>
      </w:r>
    </w:p>
    <w:p w14:paraId="33097373" w14:textId="77777777" w:rsidR="00B5222B" w:rsidRPr="00112EF1" w:rsidRDefault="00B5222B" w:rsidP="00B5222B">
      <w:pPr>
        <w:pStyle w:val="Subttol"/>
      </w:pPr>
    </w:p>
    <w:p w14:paraId="0C9ED43A" w14:textId="77777777" w:rsidR="00B5222B" w:rsidRPr="00112EF1" w:rsidRDefault="00B5222B" w:rsidP="00B5222B">
      <w:pPr>
        <w:pStyle w:val="Subttol"/>
      </w:pPr>
      <w:r w:rsidRPr="00112EF1">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112EF1" w:rsidRDefault="00207459" w:rsidP="00B5222B">
      <w:pPr>
        <w:jc w:val="center"/>
        <w:sectPr w:rsidR="00207459" w:rsidRPr="00112EF1" w:rsidSect="00DF2B1D">
          <w:headerReference w:type="even" r:id="rId10"/>
          <w:pgSz w:w="11906" w:h="16838" w:code="9"/>
          <w:pgMar w:top="1701" w:right="1418" w:bottom="1418" w:left="1418" w:header="709" w:footer="709" w:gutter="284"/>
          <w:cols w:space="708"/>
          <w:docGrid w:linePitch="360"/>
        </w:sectPr>
      </w:pPr>
    </w:p>
    <w:p w14:paraId="611B47BB" w14:textId="5E3DB260" w:rsidR="008D7455" w:rsidRPr="00112EF1" w:rsidRDefault="0031455F" w:rsidP="001952A8">
      <w:pPr>
        <w:pStyle w:val="Ttol"/>
        <w:spacing w:before="0"/>
      </w:pPr>
      <w:bookmarkStart w:id="1" w:name="_Hlk60053503"/>
      <w:r w:rsidRPr="00112EF1">
        <w:lastRenderedPageBreak/>
        <w:t>ABSTRACT</w:t>
      </w:r>
    </w:p>
    <w:p w14:paraId="061AE609" w14:textId="77777777" w:rsidR="009E2A0E" w:rsidRDefault="004553F0" w:rsidP="00883827">
      <w:pPr>
        <w:rPr>
          <w:lang w:val="en-GB"/>
        </w:rPr>
      </w:pPr>
      <w:r w:rsidRPr="00112EF1">
        <w:rPr>
          <w:lang w:val="en-GB"/>
        </w:rPr>
        <w:t>This project will focus on creating a prototype</w:t>
      </w:r>
      <w:r w:rsidR="009E2A0E">
        <w:rPr>
          <w:lang w:val="en-GB"/>
        </w:rPr>
        <w:t xml:space="preserve"> of an arcade racing </w:t>
      </w:r>
      <w:r w:rsidRPr="00112EF1">
        <w:rPr>
          <w:lang w:val="en-GB"/>
        </w:rPr>
        <w:t xml:space="preserve">videogame with online multiplayer. </w:t>
      </w:r>
    </w:p>
    <w:p w14:paraId="57F17981" w14:textId="752E23A8" w:rsidR="004553F0" w:rsidRPr="00112EF1" w:rsidRDefault="004553F0" w:rsidP="00883827">
      <w:pPr>
        <w:rPr>
          <w:lang w:val="en-GB"/>
        </w:rPr>
      </w:pPr>
      <w:r w:rsidRPr="00112EF1">
        <w:rPr>
          <w:lang w:val="en-GB"/>
        </w:rPr>
        <w:t xml:space="preserve">The prototype will consist of </w:t>
      </w:r>
      <w:r w:rsidR="00BF4FD4" w:rsidRPr="00112EF1">
        <w:rPr>
          <w:lang w:val="en-GB"/>
        </w:rPr>
        <w:t>two game modes. The first one will be a singleplayer game mode. And the second one will be multiplayer, that will be the focus of this project.</w:t>
      </w:r>
    </w:p>
    <w:p w14:paraId="3FA5B552" w14:textId="1E480549" w:rsidR="00BF4FD4" w:rsidRPr="00112EF1" w:rsidRDefault="00BF4FD4" w:rsidP="00883827">
      <w:pPr>
        <w:rPr>
          <w:lang w:val="en-GB"/>
        </w:rPr>
      </w:pPr>
      <w:r w:rsidRPr="00112EF1">
        <w:rPr>
          <w:lang w:val="en-GB"/>
        </w:rPr>
        <w:t>Additionally, a game server will be developed to make the multiplayer game mode work properly. This server will control and manage the cheaters.</w:t>
      </w:r>
    </w:p>
    <w:p w14:paraId="27209612" w14:textId="0A23E619" w:rsidR="008D7455" w:rsidRPr="00112EF1" w:rsidRDefault="0031455F" w:rsidP="001952A8">
      <w:pPr>
        <w:pStyle w:val="Ttol"/>
      </w:pPr>
      <w:r w:rsidRPr="00112EF1">
        <w:t>RESUM</w:t>
      </w:r>
    </w:p>
    <w:p w14:paraId="3AF21C22" w14:textId="77777777" w:rsidR="009E2A0E" w:rsidRDefault="004553F0" w:rsidP="00883827">
      <w:pPr>
        <w:rPr>
          <w:lang w:val="ca-ES"/>
        </w:rPr>
      </w:pPr>
      <w:r w:rsidRPr="00112EF1">
        <w:rPr>
          <w:lang w:val="ca-ES"/>
        </w:rPr>
        <w:t xml:space="preserve">Aquest projecte </w:t>
      </w:r>
      <w:r w:rsidR="00BF4FD4" w:rsidRPr="00112EF1">
        <w:rPr>
          <w:lang w:val="ca-ES"/>
        </w:rPr>
        <w:t>se</w:t>
      </w:r>
      <w:r w:rsidRPr="00112EF1">
        <w:rPr>
          <w:lang w:val="ca-ES"/>
        </w:rPr>
        <w:t xml:space="preserve"> centrarà </w:t>
      </w:r>
      <w:r w:rsidR="00BF4FD4" w:rsidRPr="00112EF1">
        <w:rPr>
          <w:lang w:val="ca-ES"/>
        </w:rPr>
        <w:t>a</w:t>
      </w:r>
      <w:r w:rsidRPr="00112EF1">
        <w:rPr>
          <w:lang w:val="ca-ES"/>
        </w:rPr>
        <w:t xml:space="preserve"> crear un prototip de videojoc de </w:t>
      </w:r>
      <w:r w:rsidR="009E2A0E">
        <w:rPr>
          <w:lang w:val="ca-ES"/>
        </w:rPr>
        <w:t>conducció arcade</w:t>
      </w:r>
      <w:r w:rsidRPr="00112EF1">
        <w:rPr>
          <w:lang w:val="ca-ES"/>
        </w:rPr>
        <w:t xml:space="preserve"> amb multijugador en línia. </w:t>
      </w:r>
    </w:p>
    <w:p w14:paraId="018A5BD0" w14:textId="055F7AAE" w:rsidR="00BF4FD4" w:rsidRPr="00112EF1" w:rsidRDefault="004553F0" w:rsidP="00883827">
      <w:pPr>
        <w:rPr>
          <w:lang w:val="ca-ES"/>
        </w:rPr>
      </w:pPr>
      <w:r w:rsidRPr="00112EF1">
        <w:rPr>
          <w:lang w:val="ca-ES"/>
        </w:rPr>
        <w:t xml:space="preserve">El prototip constarà </w:t>
      </w:r>
      <w:r w:rsidR="00BF4FD4" w:rsidRPr="00112EF1">
        <w:rPr>
          <w:lang w:val="ca-ES"/>
        </w:rPr>
        <w:t xml:space="preserve">de dos modes de joc. El primer serà un mode un jugador senzill. El segon serà el multijugador, que serà en el que se centrarà aquest treball. </w:t>
      </w:r>
    </w:p>
    <w:p w14:paraId="2829E870" w14:textId="30ECA533" w:rsidR="008D7455" w:rsidRPr="00112EF1" w:rsidRDefault="00BF4FD4" w:rsidP="00883827">
      <w:pPr>
        <w:rPr>
          <w:lang w:val="ca-ES"/>
        </w:rPr>
      </w:pPr>
      <w:r w:rsidRPr="00112EF1">
        <w:rPr>
          <w:lang w:val="ca-ES"/>
        </w:rPr>
        <w:t>A més, es farà un servidor perquè el multijugador pugui funcionar correctament i així poder gestionar i controlar els jugadors perquè no facin trampes.</w:t>
      </w:r>
    </w:p>
    <w:p w14:paraId="6AC6D77E" w14:textId="718F64EC" w:rsidR="008D7455" w:rsidRPr="00112EF1" w:rsidRDefault="0031455F" w:rsidP="001952A8">
      <w:pPr>
        <w:pStyle w:val="Ttol"/>
      </w:pPr>
      <w:r w:rsidRPr="00112EF1">
        <w:t>RESUMEN</w:t>
      </w:r>
    </w:p>
    <w:p w14:paraId="46D2D93B" w14:textId="6AA4EA53" w:rsidR="009E2A0E" w:rsidRDefault="00FA134B" w:rsidP="00883827">
      <w:r w:rsidRPr="00112EF1">
        <w:t xml:space="preserve">Este proyecto se centrará en crear un prototipo de </w:t>
      </w:r>
      <w:r w:rsidR="004553F0" w:rsidRPr="00112EF1">
        <w:t>video</w:t>
      </w:r>
      <w:r w:rsidRPr="00112EF1">
        <w:t xml:space="preserve">juego de </w:t>
      </w:r>
      <w:r w:rsidR="009E2A0E">
        <w:t>conducción arcade</w:t>
      </w:r>
      <w:r w:rsidRPr="00112EF1">
        <w:t xml:space="preserve"> con multijugador en línea. </w:t>
      </w:r>
    </w:p>
    <w:p w14:paraId="3F166E38" w14:textId="50F7A070" w:rsidR="00BF4FD4" w:rsidRPr="00112EF1" w:rsidRDefault="00FA134B" w:rsidP="00883827">
      <w:r w:rsidRPr="00112EF1">
        <w:t xml:space="preserve">El prototipo constará </w:t>
      </w:r>
      <w:r w:rsidR="00BF4FD4" w:rsidRPr="00112EF1">
        <w:t>de dos modos de juego</w:t>
      </w:r>
      <w:r w:rsidRPr="00112EF1">
        <w:t>.</w:t>
      </w:r>
      <w:r w:rsidR="00BF4FD4" w:rsidRPr="00112EF1">
        <w:t xml:space="preserve"> El primero será un modo un jugador sencillo. Y el segundo será el multijugador, que será el que se centrará este trabajo. </w:t>
      </w:r>
    </w:p>
    <w:p w14:paraId="2F064590" w14:textId="33F0FC93" w:rsidR="00FA134B" w:rsidRPr="00112EF1" w:rsidRDefault="00BF4FD4" w:rsidP="00883827">
      <w:r w:rsidRPr="00112EF1">
        <w:t>Además, se hará un servidor para que este segundo modo de juego pueda funcionar correctamente y así poder gestionar y controlar a los jugadores para que no hagan trampas.</w:t>
      </w:r>
    </w:p>
    <w:bookmarkEnd w:id="1"/>
    <w:p w14:paraId="4BCCEC54" w14:textId="1152A7C9" w:rsidR="00207459" w:rsidRPr="00112EF1" w:rsidRDefault="00207459">
      <w:pPr>
        <w:spacing w:before="0" w:after="200"/>
        <w:jc w:val="left"/>
      </w:pPr>
    </w:p>
    <w:p w14:paraId="59AEA13B" w14:textId="77777777" w:rsidR="00207459" w:rsidRPr="00112EF1" w:rsidRDefault="00207459" w:rsidP="00883827">
      <w:pPr>
        <w:sectPr w:rsidR="00207459" w:rsidRPr="00112EF1"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Content>
        <w:bookmarkStart w:id="2" w:name="Índice" w:displacedByCustomXml="prev"/>
        <w:p w14:paraId="48542ECB" w14:textId="12F016E3" w:rsidR="00207459" w:rsidRPr="00112EF1" w:rsidRDefault="00850C4E" w:rsidP="00DD6D1A">
          <w:pPr>
            <w:pStyle w:val="Ttol"/>
            <w:spacing w:before="0"/>
          </w:pPr>
          <w:r w:rsidRPr="00112EF1">
            <w:t>ÍNDICE</w:t>
          </w:r>
        </w:p>
        <w:bookmarkEnd w:id="2"/>
        <w:p w14:paraId="7BE7A4E5" w14:textId="5A300B65" w:rsidR="00EC0919" w:rsidRDefault="00EA7818">
          <w:pPr>
            <w:pStyle w:val="IDC1"/>
            <w:tabs>
              <w:tab w:val="right" w:leader="dot" w:pos="8776"/>
            </w:tabs>
            <w:rPr>
              <w:rFonts w:asciiTheme="minorHAnsi" w:hAnsiTheme="minorHAnsi" w:cstheme="minorBidi"/>
              <w:b w:val="0"/>
              <w:bCs w:val="0"/>
              <w:iCs w:val="0"/>
              <w:noProof/>
              <w:sz w:val="22"/>
              <w:szCs w:val="22"/>
              <w:lang w:val="ca-ES" w:eastAsia="ca-ES"/>
            </w:rPr>
          </w:pPr>
          <w:r w:rsidRPr="00112EF1">
            <w:rPr>
              <w:iCs w:val="0"/>
            </w:rPr>
            <w:fldChar w:fldCharType="begin"/>
          </w:r>
          <w:r w:rsidRPr="00112EF1">
            <w:rPr>
              <w:iCs w:val="0"/>
            </w:rPr>
            <w:instrText xml:space="preserve"> TOC \o "1-3" \h \z \u </w:instrText>
          </w:r>
          <w:r w:rsidRPr="00112EF1">
            <w:rPr>
              <w:iCs w:val="0"/>
            </w:rPr>
            <w:fldChar w:fldCharType="separate"/>
          </w:r>
          <w:hyperlink w:anchor="_Toc65780508" w:history="1">
            <w:r w:rsidR="00EC0919" w:rsidRPr="00290381">
              <w:rPr>
                <w:rStyle w:val="Enlla"/>
                <w:noProof/>
              </w:rPr>
              <w:t>ÍNDICE DE FIGURAS</w:t>
            </w:r>
            <w:r w:rsidR="00EC0919">
              <w:rPr>
                <w:noProof/>
                <w:webHidden/>
              </w:rPr>
              <w:tab/>
            </w:r>
            <w:r w:rsidR="00EC0919">
              <w:rPr>
                <w:noProof/>
                <w:webHidden/>
              </w:rPr>
              <w:fldChar w:fldCharType="begin"/>
            </w:r>
            <w:r w:rsidR="00EC0919">
              <w:rPr>
                <w:noProof/>
                <w:webHidden/>
              </w:rPr>
              <w:instrText xml:space="preserve"> PAGEREF _Toc65780508 \h </w:instrText>
            </w:r>
            <w:r w:rsidR="00EC0919">
              <w:rPr>
                <w:noProof/>
                <w:webHidden/>
              </w:rPr>
            </w:r>
            <w:r w:rsidR="00EC0919">
              <w:rPr>
                <w:noProof/>
                <w:webHidden/>
              </w:rPr>
              <w:fldChar w:fldCharType="separate"/>
            </w:r>
            <w:r w:rsidR="00EC0919">
              <w:rPr>
                <w:noProof/>
                <w:webHidden/>
              </w:rPr>
              <w:t>VII</w:t>
            </w:r>
            <w:r w:rsidR="00EC0919">
              <w:rPr>
                <w:noProof/>
                <w:webHidden/>
              </w:rPr>
              <w:fldChar w:fldCharType="end"/>
            </w:r>
          </w:hyperlink>
        </w:p>
        <w:p w14:paraId="00ADD97C" w14:textId="09AF6E87" w:rsidR="00EC0919" w:rsidRDefault="00EC0919">
          <w:pPr>
            <w:pStyle w:val="IDC1"/>
            <w:tabs>
              <w:tab w:val="right" w:leader="dot" w:pos="8776"/>
            </w:tabs>
            <w:rPr>
              <w:rFonts w:asciiTheme="minorHAnsi" w:hAnsiTheme="minorHAnsi" w:cstheme="minorBidi"/>
              <w:b w:val="0"/>
              <w:bCs w:val="0"/>
              <w:iCs w:val="0"/>
              <w:noProof/>
              <w:sz w:val="22"/>
              <w:szCs w:val="22"/>
              <w:lang w:val="ca-ES" w:eastAsia="ca-ES"/>
            </w:rPr>
          </w:pPr>
          <w:hyperlink w:anchor="_Toc65780509" w:history="1">
            <w:r w:rsidRPr="00290381">
              <w:rPr>
                <w:rStyle w:val="Enlla"/>
                <w:noProof/>
              </w:rPr>
              <w:t>ÍNDICE DE TABLAS</w:t>
            </w:r>
            <w:r>
              <w:rPr>
                <w:noProof/>
                <w:webHidden/>
              </w:rPr>
              <w:tab/>
            </w:r>
            <w:r>
              <w:rPr>
                <w:noProof/>
                <w:webHidden/>
              </w:rPr>
              <w:fldChar w:fldCharType="begin"/>
            </w:r>
            <w:r>
              <w:rPr>
                <w:noProof/>
                <w:webHidden/>
              </w:rPr>
              <w:instrText xml:space="preserve"> PAGEREF _Toc65780509 \h </w:instrText>
            </w:r>
            <w:r>
              <w:rPr>
                <w:noProof/>
                <w:webHidden/>
              </w:rPr>
            </w:r>
            <w:r>
              <w:rPr>
                <w:noProof/>
                <w:webHidden/>
              </w:rPr>
              <w:fldChar w:fldCharType="separate"/>
            </w:r>
            <w:r>
              <w:rPr>
                <w:noProof/>
                <w:webHidden/>
              </w:rPr>
              <w:t>IX</w:t>
            </w:r>
            <w:r>
              <w:rPr>
                <w:noProof/>
                <w:webHidden/>
              </w:rPr>
              <w:fldChar w:fldCharType="end"/>
            </w:r>
          </w:hyperlink>
        </w:p>
        <w:p w14:paraId="287D19EE" w14:textId="4232CBB9" w:rsidR="00EC0919" w:rsidRDefault="00EC0919">
          <w:pPr>
            <w:pStyle w:val="IDC1"/>
            <w:tabs>
              <w:tab w:val="right" w:leader="dot" w:pos="8776"/>
            </w:tabs>
            <w:rPr>
              <w:rFonts w:asciiTheme="minorHAnsi" w:hAnsiTheme="minorHAnsi" w:cstheme="minorBidi"/>
              <w:b w:val="0"/>
              <w:bCs w:val="0"/>
              <w:iCs w:val="0"/>
              <w:noProof/>
              <w:sz w:val="22"/>
              <w:szCs w:val="22"/>
              <w:lang w:val="ca-ES" w:eastAsia="ca-ES"/>
            </w:rPr>
          </w:pPr>
          <w:hyperlink w:anchor="_Toc65780510" w:history="1">
            <w:r w:rsidRPr="00290381">
              <w:rPr>
                <w:rStyle w:val="Enlla"/>
                <w:noProof/>
              </w:rPr>
              <w:t>GLOSARIO DE TÉRMINOS</w:t>
            </w:r>
            <w:r>
              <w:rPr>
                <w:noProof/>
                <w:webHidden/>
              </w:rPr>
              <w:tab/>
            </w:r>
            <w:r>
              <w:rPr>
                <w:noProof/>
                <w:webHidden/>
              </w:rPr>
              <w:fldChar w:fldCharType="begin"/>
            </w:r>
            <w:r>
              <w:rPr>
                <w:noProof/>
                <w:webHidden/>
              </w:rPr>
              <w:instrText xml:space="preserve"> PAGEREF _Toc65780510 \h </w:instrText>
            </w:r>
            <w:r>
              <w:rPr>
                <w:noProof/>
                <w:webHidden/>
              </w:rPr>
            </w:r>
            <w:r>
              <w:rPr>
                <w:noProof/>
                <w:webHidden/>
              </w:rPr>
              <w:fldChar w:fldCharType="separate"/>
            </w:r>
            <w:r>
              <w:rPr>
                <w:noProof/>
                <w:webHidden/>
              </w:rPr>
              <w:t>XI</w:t>
            </w:r>
            <w:r>
              <w:rPr>
                <w:noProof/>
                <w:webHidden/>
              </w:rPr>
              <w:fldChar w:fldCharType="end"/>
            </w:r>
          </w:hyperlink>
        </w:p>
        <w:p w14:paraId="6258758F" w14:textId="2A6A1B1B" w:rsidR="00EC0919" w:rsidRDefault="00EC0919">
          <w:pPr>
            <w:pStyle w:val="IDC1"/>
            <w:tabs>
              <w:tab w:val="right" w:leader="dot" w:pos="8776"/>
            </w:tabs>
            <w:rPr>
              <w:rFonts w:asciiTheme="minorHAnsi" w:hAnsiTheme="minorHAnsi" w:cstheme="minorBidi"/>
              <w:b w:val="0"/>
              <w:bCs w:val="0"/>
              <w:iCs w:val="0"/>
              <w:noProof/>
              <w:sz w:val="22"/>
              <w:szCs w:val="22"/>
              <w:lang w:val="ca-ES" w:eastAsia="ca-ES"/>
            </w:rPr>
          </w:pPr>
          <w:hyperlink w:anchor="_Toc65780511" w:history="1">
            <w:r w:rsidRPr="00290381">
              <w:rPr>
                <w:rStyle w:val="Enlla"/>
                <w:noProof/>
              </w:rPr>
              <w:t>CAPÍTULO 1. INTRODUCCIÓN</w:t>
            </w:r>
            <w:r>
              <w:rPr>
                <w:noProof/>
                <w:webHidden/>
              </w:rPr>
              <w:tab/>
            </w:r>
            <w:r>
              <w:rPr>
                <w:noProof/>
                <w:webHidden/>
              </w:rPr>
              <w:fldChar w:fldCharType="begin"/>
            </w:r>
            <w:r>
              <w:rPr>
                <w:noProof/>
                <w:webHidden/>
              </w:rPr>
              <w:instrText xml:space="preserve"> PAGEREF _Toc65780511 \h </w:instrText>
            </w:r>
            <w:r>
              <w:rPr>
                <w:noProof/>
                <w:webHidden/>
              </w:rPr>
            </w:r>
            <w:r>
              <w:rPr>
                <w:noProof/>
                <w:webHidden/>
              </w:rPr>
              <w:fldChar w:fldCharType="separate"/>
            </w:r>
            <w:r>
              <w:rPr>
                <w:noProof/>
                <w:webHidden/>
              </w:rPr>
              <w:t>1</w:t>
            </w:r>
            <w:r>
              <w:rPr>
                <w:noProof/>
                <w:webHidden/>
              </w:rPr>
              <w:fldChar w:fldCharType="end"/>
            </w:r>
          </w:hyperlink>
        </w:p>
        <w:p w14:paraId="76A2D9D5" w14:textId="4FD74238" w:rsidR="00EC0919" w:rsidRDefault="00EC0919">
          <w:pPr>
            <w:pStyle w:val="IDC1"/>
            <w:tabs>
              <w:tab w:val="right" w:leader="dot" w:pos="8776"/>
            </w:tabs>
            <w:rPr>
              <w:rFonts w:asciiTheme="minorHAnsi" w:hAnsiTheme="minorHAnsi" w:cstheme="minorBidi"/>
              <w:b w:val="0"/>
              <w:bCs w:val="0"/>
              <w:iCs w:val="0"/>
              <w:noProof/>
              <w:sz w:val="22"/>
              <w:szCs w:val="22"/>
              <w:lang w:val="ca-ES" w:eastAsia="ca-ES"/>
            </w:rPr>
          </w:pPr>
          <w:hyperlink w:anchor="_Toc65780512" w:history="1">
            <w:r w:rsidRPr="00290381">
              <w:rPr>
                <w:rStyle w:val="Enlla"/>
                <w:noProof/>
              </w:rPr>
              <w:t>CAPÍTULO 2. ANÁLISIS DE REFERENTES</w:t>
            </w:r>
            <w:r>
              <w:rPr>
                <w:noProof/>
                <w:webHidden/>
              </w:rPr>
              <w:tab/>
            </w:r>
            <w:r>
              <w:rPr>
                <w:noProof/>
                <w:webHidden/>
              </w:rPr>
              <w:fldChar w:fldCharType="begin"/>
            </w:r>
            <w:r>
              <w:rPr>
                <w:noProof/>
                <w:webHidden/>
              </w:rPr>
              <w:instrText xml:space="preserve"> PAGEREF _Toc65780512 \h </w:instrText>
            </w:r>
            <w:r>
              <w:rPr>
                <w:noProof/>
                <w:webHidden/>
              </w:rPr>
            </w:r>
            <w:r>
              <w:rPr>
                <w:noProof/>
                <w:webHidden/>
              </w:rPr>
              <w:fldChar w:fldCharType="separate"/>
            </w:r>
            <w:r>
              <w:rPr>
                <w:noProof/>
                <w:webHidden/>
              </w:rPr>
              <w:t>3</w:t>
            </w:r>
            <w:r>
              <w:rPr>
                <w:noProof/>
                <w:webHidden/>
              </w:rPr>
              <w:fldChar w:fldCharType="end"/>
            </w:r>
          </w:hyperlink>
        </w:p>
        <w:p w14:paraId="608BB1AB" w14:textId="71F59CC6"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13" w:history="1">
            <w:r w:rsidRPr="00290381">
              <w:rPr>
                <w:rStyle w:val="Enlla"/>
                <w:noProof/>
              </w:rPr>
              <w:t>2.1. REFERENTES DE JUEGOS MULTIJUGADOR EN LÍNEA</w:t>
            </w:r>
            <w:r>
              <w:rPr>
                <w:noProof/>
                <w:webHidden/>
              </w:rPr>
              <w:tab/>
            </w:r>
            <w:r>
              <w:rPr>
                <w:noProof/>
                <w:webHidden/>
              </w:rPr>
              <w:fldChar w:fldCharType="begin"/>
            </w:r>
            <w:r>
              <w:rPr>
                <w:noProof/>
                <w:webHidden/>
              </w:rPr>
              <w:instrText xml:space="preserve"> PAGEREF _Toc65780513 \h </w:instrText>
            </w:r>
            <w:r>
              <w:rPr>
                <w:noProof/>
                <w:webHidden/>
              </w:rPr>
            </w:r>
            <w:r>
              <w:rPr>
                <w:noProof/>
                <w:webHidden/>
              </w:rPr>
              <w:fldChar w:fldCharType="separate"/>
            </w:r>
            <w:r>
              <w:rPr>
                <w:noProof/>
                <w:webHidden/>
              </w:rPr>
              <w:t>4</w:t>
            </w:r>
            <w:r>
              <w:rPr>
                <w:noProof/>
                <w:webHidden/>
              </w:rPr>
              <w:fldChar w:fldCharType="end"/>
            </w:r>
          </w:hyperlink>
        </w:p>
        <w:p w14:paraId="6A2BDF89" w14:textId="63A81309"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14" w:history="1">
            <w:r w:rsidRPr="00290381">
              <w:rPr>
                <w:rStyle w:val="Enlla"/>
                <w:noProof/>
              </w:rPr>
              <w:t>2.1.1. ROCKET LEAGUE</w:t>
            </w:r>
            <w:r>
              <w:rPr>
                <w:noProof/>
                <w:webHidden/>
              </w:rPr>
              <w:tab/>
            </w:r>
            <w:r>
              <w:rPr>
                <w:noProof/>
                <w:webHidden/>
              </w:rPr>
              <w:fldChar w:fldCharType="begin"/>
            </w:r>
            <w:r>
              <w:rPr>
                <w:noProof/>
                <w:webHidden/>
              </w:rPr>
              <w:instrText xml:space="preserve"> PAGEREF _Toc65780514 \h </w:instrText>
            </w:r>
            <w:r>
              <w:rPr>
                <w:noProof/>
                <w:webHidden/>
              </w:rPr>
            </w:r>
            <w:r>
              <w:rPr>
                <w:noProof/>
                <w:webHidden/>
              </w:rPr>
              <w:fldChar w:fldCharType="separate"/>
            </w:r>
            <w:r>
              <w:rPr>
                <w:noProof/>
                <w:webHidden/>
              </w:rPr>
              <w:t>4</w:t>
            </w:r>
            <w:r>
              <w:rPr>
                <w:noProof/>
                <w:webHidden/>
              </w:rPr>
              <w:fldChar w:fldCharType="end"/>
            </w:r>
          </w:hyperlink>
        </w:p>
        <w:p w14:paraId="302B729F" w14:textId="08282CD8"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15" w:history="1">
            <w:r w:rsidRPr="00290381">
              <w:rPr>
                <w:rStyle w:val="Enlla"/>
                <w:noProof/>
              </w:rPr>
              <w:t>2.2. REFERENTES DE JUEGOS DE CARRERAS ARCADE</w:t>
            </w:r>
            <w:r>
              <w:rPr>
                <w:noProof/>
                <w:webHidden/>
              </w:rPr>
              <w:tab/>
            </w:r>
            <w:r>
              <w:rPr>
                <w:noProof/>
                <w:webHidden/>
              </w:rPr>
              <w:fldChar w:fldCharType="begin"/>
            </w:r>
            <w:r>
              <w:rPr>
                <w:noProof/>
                <w:webHidden/>
              </w:rPr>
              <w:instrText xml:space="preserve"> PAGEREF _Toc65780515 \h </w:instrText>
            </w:r>
            <w:r>
              <w:rPr>
                <w:noProof/>
                <w:webHidden/>
              </w:rPr>
            </w:r>
            <w:r>
              <w:rPr>
                <w:noProof/>
                <w:webHidden/>
              </w:rPr>
              <w:fldChar w:fldCharType="separate"/>
            </w:r>
            <w:r>
              <w:rPr>
                <w:noProof/>
                <w:webHidden/>
              </w:rPr>
              <w:t>4</w:t>
            </w:r>
            <w:r>
              <w:rPr>
                <w:noProof/>
                <w:webHidden/>
              </w:rPr>
              <w:fldChar w:fldCharType="end"/>
            </w:r>
          </w:hyperlink>
        </w:p>
        <w:p w14:paraId="0DD90E2A" w14:textId="527B7576"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16" w:history="1">
            <w:r w:rsidRPr="00290381">
              <w:rPr>
                <w:rStyle w:val="Enlla"/>
                <w:noProof/>
              </w:rPr>
              <w:t>2.2.1. MARIO KART 8</w:t>
            </w:r>
            <w:r>
              <w:rPr>
                <w:noProof/>
                <w:webHidden/>
              </w:rPr>
              <w:tab/>
            </w:r>
            <w:r>
              <w:rPr>
                <w:noProof/>
                <w:webHidden/>
              </w:rPr>
              <w:fldChar w:fldCharType="begin"/>
            </w:r>
            <w:r>
              <w:rPr>
                <w:noProof/>
                <w:webHidden/>
              </w:rPr>
              <w:instrText xml:space="preserve"> PAGEREF _Toc65780516 \h </w:instrText>
            </w:r>
            <w:r>
              <w:rPr>
                <w:noProof/>
                <w:webHidden/>
              </w:rPr>
            </w:r>
            <w:r>
              <w:rPr>
                <w:noProof/>
                <w:webHidden/>
              </w:rPr>
              <w:fldChar w:fldCharType="separate"/>
            </w:r>
            <w:r>
              <w:rPr>
                <w:noProof/>
                <w:webHidden/>
              </w:rPr>
              <w:t>4</w:t>
            </w:r>
            <w:r>
              <w:rPr>
                <w:noProof/>
                <w:webHidden/>
              </w:rPr>
              <w:fldChar w:fldCharType="end"/>
            </w:r>
          </w:hyperlink>
        </w:p>
        <w:p w14:paraId="5B0110E9" w14:textId="2300A1AE"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17" w:history="1">
            <w:r w:rsidRPr="00290381">
              <w:rPr>
                <w:rStyle w:val="Enlla"/>
                <w:noProof/>
              </w:rPr>
              <w:t>2.2.2. TEAM SONIC RACING</w:t>
            </w:r>
            <w:r>
              <w:rPr>
                <w:noProof/>
                <w:webHidden/>
              </w:rPr>
              <w:tab/>
            </w:r>
            <w:r>
              <w:rPr>
                <w:noProof/>
                <w:webHidden/>
              </w:rPr>
              <w:fldChar w:fldCharType="begin"/>
            </w:r>
            <w:r>
              <w:rPr>
                <w:noProof/>
                <w:webHidden/>
              </w:rPr>
              <w:instrText xml:space="preserve"> PAGEREF _Toc65780517 \h </w:instrText>
            </w:r>
            <w:r>
              <w:rPr>
                <w:noProof/>
                <w:webHidden/>
              </w:rPr>
            </w:r>
            <w:r>
              <w:rPr>
                <w:noProof/>
                <w:webHidden/>
              </w:rPr>
              <w:fldChar w:fldCharType="separate"/>
            </w:r>
            <w:r>
              <w:rPr>
                <w:noProof/>
                <w:webHidden/>
              </w:rPr>
              <w:t>4</w:t>
            </w:r>
            <w:r>
              <w:rPr>
                <w:noProof/>
                <w:webHidden/>
              </w:rPr>
              <w:fldChar w:fldCharType="end"/>
            </w:r>
          </w:hyperlink>
        </w:p>
        <w:p w14:paraId="52F2A890" w14:textId="0B383601"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18" w:history="1">
            <w:r w:rsidRPr="00290381">
              <w:rPr>
                <w:rStyle w:val="Enlla"/>
                <w:noProof/>
                <w:lang w:val="en-US"/>
              </w:rPr>
              <w:t>2.2.3. CRASH TEAM RACING NITRO FUELED</w:t>
            </w:r>
            <w:r>
              <w:rPr>
                <w:noProof/>
                <w:webHidden/>
              </w:rPr>
              <w:tab/>
            </w:r>
            <w:r>
              <w:rPr>
                <w:noProof/>
                <w:webHidden/>
              </w:rPr>
              <w:fldChar w:fldCharType="begin"/>
            </w:r>
            <w:r>
              <w:rPr>
                <w:noProof/>
                <w:webHidden/>
              </w:rPr>
              <w:instrText xml:space="preserve"> PAGEREF _Toc65780518 \h </w:instrText>
            </w:r>
            <w:r>
              <w:rPr>
                <w:noProof/>
                <w:webHidden/>
              </w:rPr>
            </w:r>
            <w:r>
              <w:rPr>
                <w:noProof/>
                <w:webHidden/>
              </w:rPr>
              <w:fldChar w:fldCharType="separate"/>
            </w:r>
            <w:r>
              <w:rPr>
                <w:noProof/>
                <w:webHidden/>
              </w:rPr>
              <w:t>4</w:t>
            </w:r>
            <w:r>
              <w:rPr>
                <w:noProof/>
                <w:webHidden/>
              </w:rPr>
              <w:fldChar w:fldCharType="end"/>
            </w:r>
          </w:hyperlink>
        </w:p>
        <w:p w14:paraId="4239880F" w14:textId="3990037C" w:rsidR="00EC0919" w:rsidRDefault="00EC0919">
          <w:pPr>
            <w:pStyle w:val="IDC1"/>
            <w:tabs>
              <w:tab w:val="right" w:leader="dot" w:pos="8776"/>
            </w:tabs>
            <w:rPr>
              <w:rFonts w:asciiTheme="minorHAnsi" w:hAnsiTheme="minorHAnsi" w:cstheme="minorBidi"/>
              <w:b w:val="0"/>
              <w:bCs w:val="0"/>
              <w:iCs w:val="0"/>
              <w:noProof/>
              <w:sz w:val="22"/>
              <w:szCs w:val="22"/>
              <w:lang w:val="ca-ES" w:eastAsia="ca-ES"/>
            </w:rPr>
          </w:pPr>
          <w:hyperlink w:anchor="_Toc65780519" w:history="1">
            <w:r w:rsidRPr="00290381">
              <w:rPr>
                <w:rStyle w:val="Enlla"/>
                <w:noProof/>
              </w:rPr>
              <w:t>CAPÍTULO 3. MARCO TEÓRICO</w:t>
            </w:r>
            <w:r>
              <w:rPr>
                <w:noProof/>
                <w:webHidden/>
              </w:rPr>
              <w:tab/>
            </w:r>
            <w:r>
              <w:rPr>
                <w:noProof/>
                <w:webHidden/>
              </w:rPr>
              <w:fldChar w:fldCharType="begin"/>
            </w:r>
            <w:r>
              <w:rPr>
                <w:noProof/>
                <w:webHidden/>
              </w:rPr>
              <w:instrText xml:space="preserve"> PAGEREF _Toc65780519 \h </w:instrText>
            </w:r>
            <w:r>
              <w:rPr>
                <w:noProof/>
                <w:webHidden/>
              </w:rPr>
            </w:r>
            <w:r>
              <w:rPr>
                <w:noProof/>
                <w:webHidden/>
              </w:rPr>
              <w:fldChar w:fldCharType="separate"/>
            </w:r>
            <w:r>
              <w:rPr>
                <w:noProof/>
                <w:webHidden/>
              </w:rPr>
              <w:t>4</w:t>
            </w:r>
            <w:r>
              <w:rPr>
                <w:noProof/>
                <w:webHidden/>
              </w:rPr>
              <w:fldChar w:fldCharType="end"/>
            </w:r>
          </w:hyperlink>
        </w:p>
        <w:p w14:paraId="342588EF" w14:textId="668C0A73"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20" w:history="1">
            <w:r w:rsidRPr="00290381">
              <w:rPr>
                <w:rStyle w:val="Enlla"/>
                <w:noProof/>
              </w:rPr>
              <w:t>3.1. DEL MULTIJUGADOR LOCAL AL MULTIJUGADOR EN LÍNEA</w:t>
            </w:r>
            <w:r>
              <w:rPr>
                <w:noProof/>
                <w:webHidden/>
              </w:rPr>
              <w:tab/>
            </w:r>
            <w:r>
              <w:rPr>
                <w:noProof/>
                <w:webHidden/>
              </w:rPr>
              <w:fldChar w:fldCharType="begin"/>
            </w:r>
            <w:r>
              <w:rPr>
                <w:noProof/>
                <w:webHidden/>
              </w:rPr>
              <w:instrText xml:space="preserve"> PAGEREF _Toc65780520 \h </w:instrText>
            </w:r>
            <w:r>
              <w:rPr>
                <w:noProof/>
                <w:webHidden/>
              </w:rPr>
            </w:r>
            <w:r>
              <w:rPr>
                <w:noProof/>
                <w:webHidden/>
              </w:rPr>
              <w:fldChar w:fldCharType="separate"/>
            </w:r>
            <w:r>
              <w:rPr>
                <w:noProof/>
                <w:webHidden/>
              </w:rPr>
              <w:t>4</w:t>
            </w:r>
            <w:r>
              <w:rPr>
                <w:noProof/>
                <w:webHidden/>
              </w:rPr>
              <w:fldChar w:fldCharType="end"/>
            </w:r>
          </w:hyperlink>
        </w:p>
        <w:p w14:paraId="1F02F85E" w14:textId="5B27E997"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21" w:history="1">
            <w:r w:rsidRPr="00290381">
              <w:rPr>
                <w:rStyle w:val="Enlla"/>
                <w:noProof/>
              </w:rPr>
              <w:t>3.1.1. EVOLUCIÓN DE LOS MULTIJUGADORES</w:t>
            </w:r>
            <w:r>
              <w:rPr>
                <w:noProof/>
                <w:webHidden/>
              </w:rPr>
              <w:tab/>
            </w:r>
            <w:r>
              <w:rPr>
                <w:noProof/>
                <w:webHidden/>
              </w:rPr>
              <w:fldChar w:fldCharType="begin"/>
            </w:r>
            <w:r>
              <w:rPr>
                <w:noProof/>
                <w:webHidden/>
              </w:rPr>
              <w:instrText xml:space="preserve"> PAGEREF _Toc65780521 \h </w:instrText>
            </w:r>
            <w:r>
              <w:rPr>
                <w:noProof/>
                <w:webHidden/>
              </w:rPr>
            </w:r>
            <w:r>
              <w:rPr>
                <w:noProof/>
                <w:webHidden/>
              </w:rPr>
              <w:fldChar w:fldCharType="separate"/>
            </w:r>
            <w:r>
              <w:rPr>
                <w:noProof/>
                <w:webHidden/>
              </w:rPr>
              <w:t>4</w:t>
            </w:r>
            <w:r>
              <w:rPr>
                <w:noProof/>
                <w:webHidden/>
              </w:rPr>
              <w:fldChar w:fldCharType="end"/>
            </w:r>
          </w:hyperlink>
        </w:p>
        <w:p w14:paraId="4FFEE2D3" w14:textId="09B8AC72"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22" w:history="1">
            <w:r w:rsidRPr="00290381">
              <w:rPr>
                <w:rStyle w:val="Enlla"/>
                <w:noProof/>
              </w:rPr>
              <w:t>3.1.2. MULTIJUGADOR LOCAL</w:t>
            </w:r>
            <w:r>
              <w:rPr>
                <w:noProof/>
                <w:webHidden/>
              </w:rPr>
              <w:tab/>
            </w:r>
            <w:r>
              <w:rPr>
                <w:noProof/>
                <w:webHidden/>
              </w:rPr>
              <w:fldChar w:fldCharType="begin"/>
            </w:r>
            <w:r>
              <w:rPr>
                <w:noProof/>
                <w:webHidden/>
              </w:rPr>
              <w:instrText xml:space="preserve"> PAGEREF _Toc65780522 \h </w:instrText>
            </w:r>
            <w:r>
              <w:rPr>
                <w:noProof/>
                <w:webHidden/>
              </w:rPr>
            </w:r>
            <w:r>
              <w:rPr>
                <w:noProof/>
                <w:webHidden/>
              </w:rPr>
              <w:fldChar w:fldCharType="separate"/>
            </w:r>
            <w:r>
              <w:rPr>
                <w:noProof/>
                <w:webHidden/>
              </w:rPr>
              <w:t>4</w:t>
            </w:r>
            <w:r>
              <w:rPr>
                <w:noProof/>
                <w:webHidden/>
              </w:rPr>
              <w:fldChar w:fldCharType="end"/>
            </w:r>
          </w:hyperlink>
        </w:p>
        <w:p w14:paraId="005086BB" w14:textId="239C33E8"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23" w:history="1">
            <w:r w:rsidRPr="00290381">
              <w:rPr>
                <w:rStyle w:val="Enlla"/>
                <w:noProof/>
              </w:rPr>
              <w:t>3.1.3. MULTIJUGADOR EN LÍNEA</w:t>
            </w:r>
            <w:r>
              <w:rPr>
                <w:noProof/>
                <w:webHidden/>
              </w:rPr>
              <w:tab/>
            </w:r>
            <w:r>
              <w:rPr>
                <w:noProof/>
                <w:webHidden/>
              </w:rPr>
              <w:fldChar w:fldCharType="begin"/>
            </w:r>
            <w:r>
              <w:rPr>
                <w:noProof/>
                <w:webHidden/>
              </w:rPr>
              <w:instrText xml:space="preserve"> PAGEREF _Toc65780523 \h </w:instrText>
            </w:r>
            <w:r>
              <w:rPr>
                <w:noProof/>
                <w:webHidden/>
              </w:rPr>
            </w:r>
            <w:r>
              <w:rPr>
                <w:noProof/>
                <w:webHidden/>
              </w:rPr>
              <w:fldChar w:fldCharType="separate"/>
            </w:r>
            <w:r>
              <w:rPr>
                <w:noProof/>
                <w:webHidden/>
              </w:rPr>
              <w:t>4</w:t>
            </w:r>
            <w:r>
              <w:rPr>
                <w:noProof/>
                <w:webHidden/>
              </w:rPr>
              <w:fldChar w:fldCharType="end"/>
            </w:r>
          </w:hyperlink>
        </w:p>
        <w:p w14:paraId="2C4D71C0" w14:textId="15F2F184"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24" w:history="1">
            <w:r w:rsidRPr="00290381">
              <w:rPr>
                <w:rStyle w:val="Enlla"/>
                <w:noProof/>
              </w:rPr>
              <w:t>3.2. PROTOCOLOS PARA LA COMUNICACIÓN EN TIEMPO REAL</w:t>
            </w:r>
            <w:r>
              <w:rPr>
                <w:noProof/>
                <w:webHidden/>
              </w:rPr>
              <w:tab/>
            </w:r>
            <w:r>
              <w:rPr>
                <w:noProof/>
                <w:webHidden/>
              </w:rPr>
              <w:fldChar w:fldCharType="begin"/>
            </w:r>
            <w:r>
              <w:rPr>
                <w:noProof/>
                <w:webHidden/>
              </w:rPr>
              <w:instrText xml:space="preserve"> PAGEREF _Toc65780524 \h </w:instrText>
            </w:r>
            <w:r>
              <w:rPr>
                <w:noProof/>
                <w:webHidden/>
              </w:rPr>
            </w:r>
            <w:r>
              <w:rPr>
                <w:noProof/>
                <w:webHidden/>
              </w:rPr>
              <w:fldChar w:fldCharType="separate"/>
            </w:r>
            <w:r>
              <w:rPr>
                <w:noProof/>
                <w:webHidden/>
              </w:rPr>
              <w:t>4</w:t>
            </w:r>
            <w:r>
              <w:rPr>
                <w:noProof/>
                <w:webHidden/>
              </w:rPr>
              <w:fldChar w:fldCharType="end"/>
            </w:r>
          </w:hyperlink>
        </w:p>
        <w:p w14:paraId="3211A6F9" w14:textId="36A80225"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25" w:history="1">
            <w:r w:rsidRPr="00290381">
              <w:rPr>
                <w:rStyle w:val="Enlla"/>
                <w:noProof/>
              </w:rPr>
              <w:t>3.2.1. ¿CÓMO FUNCIONA INTERNET?</w:t>
            </w:r>
            <w:r>
              <w:rPr>
                <w:noProof/>
                <w:webHidden/>
              </w:rPr>
              <w:tab/>
            </w:r>
            <w:r>
              <w:rPr>
                <w:noProof/>
                <w:webHidden/>
              </w:rPr>
              <w:fldChar w:fldCharType="begin"/>
            </w:r>
            <w:r>
              <w:rPr>
                <w:noProof/>
                <w:webHidden/>
              </w:rPr>
              <w:instrText xml:space="preserve"> PAGEREF _Toc65780525 \h </w:instrText>
            </w:r>
            <w:r>
              <w:rPr>
                <w:noProof/>
                <w:webHidden/>
              </w:rPr>
            </w:r>
            <w:r>
              <w:rPr>
                <w:noProof/>
                <w:webHidden/>
              </w:rPr>
              <w:fldChar w:fldCharType="separate"/>
            </w:r>
            <w:r>
              <w:rPr>
                <w:noProof/>
                <w:webHidden/>
              </w:rPr>
              <w:t>4</w:t>
            </w:r>
            <w:r>
              <w:rPr>
                <w:noProof/>
                <w:webHidden/>
              </w:rPr>
              <w:fldChar w:fldCharType="end"/>
            </w:r>
          </w:hyperlink>
        </w:p>
        <w:p w14:paraId="6A3F669C" w14:textId="1BCAFC5D"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26" w:history="1">
            <w:r w:rsidRPr="00290381">
              <w:rPr>
                <w:rStyle w:val="Enlla"/>
                <w:noProof/>
              </w:rPr>
              <w:t>3.2.2. TRANSPORT CONTROL PROTOCOL (TCP)</w:t>
            </w:r>
            <w:r>
              <w:rPr>
                <w:noProof/>
                <w:webHidden/>
              </w:rPr>
              <w:tab/>
            </w:r>
            <w:r>
              <w:rPr>
                <w:noProof/>
                <w:webHidden/>
              </w:rPr>
              <w:fldChar w:fldCharType="begin"/>
            </w:r>
            <w:r>
              <w:rPr>
                <w:noProof/>
                <w:webHidden/>
              </w:rPr>
              <w:instrText xml:space="preserve"> PAGEREF _Toc65780526 \h </w:instrText>
            </w:r>
            <w:r>
              <w:rPr>
                <w:noProof/>
                <w:webHidden/>
              </w:rPr>
            </w:r>
            <w:r>
              <w:rPr>
                <w:noProof/>
                <w:webHidden/>
              </w:rPr>
              <w:fldChar w:fldCharType="separate"/>
            </w:r>
            <w:r>
              <w:rPr>
                <w:noProof/>
                <w:webHidden/>
              </w:rPr>
              <w:t>4</w:t>
            </w:r>
            <w:r>
              <w:rPr>
                <w:noProof/>
                <w:webHidden/>
              </w:rPr>
              <w:fldChar w:fldCharType="end"/>
            </w:r>
          </w:hyperlink>
        </w:p>
        <w:p w14:paraId="1D506BCE" w14:textId="78B16B9E"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27" w:history="1">
            <w:r w:rsidRPr="00290381">
              <w:rPr>
                <w:rStyle w:val="Enlla"/>
                <w:noProof/>
              </w:rPr>
              <w:t>3.2.3. USER DATAGRAM PROTOCOL (UDP)</w:t>
            </w:r>
            <w:r>
              <w:rPr>
                <w:noProof/>
                <w:webHidden/>
              </w:rPr>
              <w:tab/>
            </w:r>
            <w:r>
              <w:rPr>
                <w:noProof/>
                <w:webHidden/>
              </w:rPr>
              <w:fldChar w:fldCharType="begin"/>
            </w:r>
            <w:r>
              <w:rPr>
                <w:noProof/>
                <w:webHidden/>
              </w:rPr>
              <w:instrText xml:space="preserve"> PAGEREF _Toc65780527 \h </w:instrText>
            </w:r>
            <w:r>
              <w:rPr>
                <w:noProof/>
                <w:webHidden/>
              </w:rPr>
            </w:r>
            <w:r>
              <w:rPr>
                <w:noProof/>
                <w:webHidden/>
              </w:rPr>
              <w:fldChar w:fldCharType="separate"/>
            </w:r>
            <w:r>
              <w:rPr>
                <w:noProof/>
                <w:webHidden/>
              </w:rPr>
              <w:t>4</w:t>
            </w:r>
            <w:r>
              <w:rPr>
                <w:noProof/>
                <w:webHidden/>
              </w:rPr>
              <w:fldChar w:fldCharType="end"/>
            </w:r>
          </w:hyperlink>
        </w:p>
        <w:p w14:paraId="31447E5A" w14:textId="56B3F4AD"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28" w:history="1">
            <w:r w:rsidRPr="00290381">
              <w:rPr>
                <w:rStyle w:val="Enlla"/>
                <w:noProof/>
              </w:rPr>
              <w:t>3.3. METODOLOGÍAS PARA EL DESARROLLO DE VIDEOJUEGOS EN LÍNEA</w:t>
            </w:r>
            <w:r>
              <w:rPr>
                <w:noProof/>
                <w:webHidden/>
              </w:rPr>
              <w:tab/>
            </w:r>
            <w:r>
              <w:rPr>
                <w:noProof/>
                <w:webHidden/>
              </w:rPr>
              <w:fldChar w:fldCharType="begin"/>
            </w:r>
            <w:r>
              <w:rPr>
                <w:noProof/>
                <w:webHidden/>
              </w:rPr>
              <w:instrText xml:space="preserve"> PAGEREF _Toc65780528 \h </w:instrText>
            </w:r>
            <w:r>
              <w:rPr>
                <w:noProof/>
                <w:webHidden/>
              </w:rPr>
            </w:r>
            <w:r>
              <w:rPr>
                <w:noProof/>
                <w:webHidden/>
              </w:rPr>
              <w:fldChar w:fldCharType="separate"/>
            </w:r>
            <w:r>
              <w:rPr>
                <w:noProof/>
                <w:webHidden/>
              </w:rPr>
              <w:t>4</w:t>
            </w:r>
            <w:r>
              <w:rPr>
                <w:noProof/>
                <w:webHidden/>
              </w:rPr>
              <w:fldChar w:fldCharType="end"/>
            </w:r>
          </w:hyperlink>
        </w:p>
        <w:p w14:paraId="2BB0053C" w14:textId="2D051D34"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29" w:history="1">
            <w:r w:rsidRPr="00290381">
              <w:rPr>
                <w:rStyle w:val="Enlla"/>
                <w:noProof/>
              </w:rPr>
              <w:t>3.3.1. CLIENTE-SERVIDOR</w:t>
            </w:r>
            <w:r>
              <w:rPr>
                <w:noProof/>
                <w:webHidden/>
              </w:rPr>
              <w:tab/>
            </w:r>
            <w:r>
              <w:rPr>
                <w:noProof/>
                <w:webHidden/>
              </w:rPr>
              <w:fldChar w:fldCharType="begin"/>
            </w:r>
            <w:r>
              <w:rPr>
                <w:noProof/>
                <w:webHidden/>
              </w:rPr>
              <w:instrText xml:space="preserve"> PAGEREF _Toc65780529 \h </w:instrText>
            </w:r>
            <w:r>
              <w:rPr>
                <w:noProof/>
                <w:webHidden/>
              </w:rPr>
            </w:r>
            <w:r>
              <w:rPr>
                <w:noProof/>
                <w:webHidden/>
              </w:rPr>
              <w:fldChar w:fldCharType="separate"/>
            </w:r>
            <w:r>
              <w:rPr>
                <w:noProof/>
                <w:webHidden/>
              </w:rPr>
              <w:t>4</w:t>
            </w:r>
            <w:r>
              <w:rPr>
                <w:noProof/>
                <w:webHidden/>
              </w:rPr>
              <w:fldChar w:fldCharType="end"/>
            </w:r>
          </w:hyperlink>
        </w:p>
        <w:p w14:paraId="1AC58DAA" w14:textId="02FC4BF3"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30" w:history="1">
            <w:r w:rsidRPr="00290381">
              <w:rPr>
                <w:rStyle w:val="Enlla"/>
                <w:noProof/>
              </w:rPr>
              <w:t>3.3.2. PEER-TO-PEER (P2P)</w:t>
            </w:r>
            <w:r>
              <w:rPr>
                <w:noProof/>
                <w:webHidden/>
              </w:rPr>
              <w:tab/>
            </w:r>
            <w:r>
              <w:rPr>
                <w:noProof/>
                <w:webHidden/>
              </w:rPr>
              <w:fldChar w:fldCharType="begin"/>
            </w:r>
            <w:r>
              <w:rPr>
                <w:noProof/>
                <w:webHidden/>
              </w:rPr>
              <w:instrText xml:space="preserve"> PAGEREF _Toc65780530 \h </w:instrText>
            </w:r>
            <w:r>
              <w:rPr>
                <w:noProof/>
                <w:webHidden/>
              </w:rPr>
            </w:r>
            <w:r>
              <w:rPr>
                <w:noProof/>
                <w:webHidden/>
              </w:rPr>
              <w:fldChar w:fldCharType="separate"/>
            </w:r>
            <w:r>
              <w:rPr>
                <w:noProof/>
                <w:webHidden/>
              </w:rPr>
              <w:t>4</w:t>
            </w:r>
            <w:r>
              <w:rPr>
                <w:noProof/>
                <w:webHidden/>
              </w:rPr>
              <w:fldChar w:fldCharType="end"/>
            </w:r>
          </w:hyperlink>
        </w:p>
        <w:p w14:paraId="27D87572" w14:textId="263F41EA"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31" w:history="1">
            <w:r w:rsidRPr="00290381">
              <w:rPr>
                <w:rStyle w:val="Enlla"/>
                <w:noProof/>
              </w:rPr>
              <w:t>3.3.3. SERVIDOR-SERVIDOR</w:t>
            </w:r>
            <w:r>
              <w:rPr>
                <w:noProof/>
                <w:webHidden/>
              </w:rPr>
              <w:tab/>
            </w:r>
            <w:r>
              <w:rPr>
                <w:noProof/>
                <w:webHidden/>
              </w:rPr>
              <w:fldChar w:fldCharType="begin"/>
            </w:r>
            <w:r>
              <w:rPr>
                <w:noProof/>
                <w:webHidden/>
              </w:rPr>
              <w:instrText xml:space="preserve"> PAGEREF _Toc65780531 \h </w:instrText>
            </w:r>
            <w:r>
              <w:rPr>
                <w:noProof/>
                <w:webHidden/>
              </w:rPr>
            </w:r>
            <w:r>
              <w:rPr>
                <w:noProof/>
                <w:webHidden/>
              </w:rPr>
              <w:fldChar w:fldCharType="separate"/>
            </w:r>
            <w:r>
              <w:rPr>
                <w:noProof/>
                <w:webHidden/>
              </w:rPr>
              <w:t>4</w:t>
            </w:r>
            <w:r>
              <w:rPr>
                <w:noProof/>
                <w:webHidden/>
              </w:rPr>
              <w:fldChar w:fldCharType="end"/>
            </w:r>
          </w:hyperlink>
        </w:p>
        <w:p w14:paraId="361E6337" w14:textId="4766CD6A"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32" w:history="1">
            <w:r w:rsidRPr="00290381">
              <w:rPr>
                <w:rStyle w:val="Enlla"/>
                <w:noProof/>
              </w:rPr>
              <w:t>3.4. FUNCIONAMIENTO DE UN COCHE</w:t>
            </w:r>
            <w:r>
              <w:rPr>
                <w:noProof/>
                <w:webHidden/>
              </w:rPr>
              <w:tab/>
            </w:r>
            <w:r>
              <w:rPr>
                <w:noProof/>
                <w:webHidden/>
              </w:rPr>
              <w:fldChar w:fldCharType="begin"/>
            </w:r>
            <w:r>
              <w:rPr>
                <w:noProof/>
                <w:webHidden/>
              </w:rPr>
              <w:instrText xml:space="preserve"> PAGEREF _Toc65780532 \h </w:instrText>
            </w:r>
            <w:r>
              <w:rPr>
                <w:noProof/>
                <w:webHidden/>
              </w:rPr>
            </w:r>
            <w:r>
              <w:rPr>
                <w:noProof/>
                <w:webHidden/>
              </w:rPr>
              <w:fldChar w:fldCharType="separate"/>
            </w:r>
            <w:r>
              <w:rPr>
                <w:noProof/>
                <w:webHidden/>
              </w:rPr>
              <w:t>4</w:t>
            </w:r>
            <w:r>
              <w:rPr>
                <w:noProof/>
                <w:webHidden/>
              </w:rPr>
              <w:fldChar w:fldCharType="end"/>
            </w:r>
          </w:hyperlink>
        </w:p>
        <w:p w14:paraId="46D115CA" w14:textId="0AF20518"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33" w:history="1">
            <w:r w:rsidRPr="00290381">
              <w:rPr>
                <w:rStyle w:val="Enlla"/>
                <w:noProof/>
              </w:rPr>
              <w:t>3.4.1. MOTOR</w:t>
            </w:r>
            <w:r>
              <w:rPr>
                <w:noProof/>
                <w:webHidden/>
              </w:rPr>
              <w:tab/>
            </w:r>
            <w:r>
              <w:rPr>
                <w:noProof/>
                <w:webHidden/>
              </w:rPr>
              <w:fldChar w:fldCharType="begin"/>
            </w:r>
            <w:r>
              <w:rPr>
                <w:noProof/>
                <w:webHidden/>
              </w:rPr>
              <w:instrText xml:space="preserve"> PAGEREF _Toc65780533 \h </w:instrText>
            </w:r>
            <w:r>
              <w:rPr>
                <w:noProof/>
                <w:webHidden/>
              </w:rPr>
            </w:r>
            <w:r>
              <w:rPr>
                <w:noProof/>
                <w:webHidden/>
              </w:rPr>
              <w:fldChar w:fldCharType="separate"/>
            </w:r>
            <w:r>
              <w:rPr>
                <w:noProof/>
                <w:webHidden/>
              </w:rPr>
              <w:t>4</w:t>
            </w:r>
            <w:r>
              <w:rPr>
                <w:noProof/>
                <w:webHidden/>
              </w:rPr>
              <w:fldChar w:fldCharType="end"/>
            </w:r>
          </w:hyperlink>
        </w:p>
        <w:p w14:paraId="5E3DB3EF" w14:textId="4B986251"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34" w:history="1">
            <w:r w:rsidRPr="00290381">
              <w:rPr>
                <w:rStyle w:val="Enlla"/>
                <w:noProof/>
              </w:rPr>
              <w:t>3.4.2. SUSPENSIÓN</w:t>
            </w:r>
            <w:r>
              <w:rPr>
                <w:noProof/>
                <w:webHidden/>
              </w:rPr>
              <w:tab/>
            </w:r>
            <w:r>
              <w:rPr>
                <w:noProof/>
                <w:webHidden/>
              </w:rPr>
              <w:fldChar w:fldCharType="begin"/>
            </w:r>
            <w:r>
              <w:rPr>
                <w:noProof/>
                <w:webHidden/>
              </w:rPr>
              <w:instrText xml:space="preserve"> PAGEREF _Toc65780534 \h </w:instrText>
            </w:r>
            <w:r>
              <w:rPr>
                <w:noProof/>
                <w:webHidden/>
              </w:rPr>
            </w:r>
            <w:r>
              <w:rPr>
                <w:noProof/>
                <w:webHidden/>
              </w:rPr>
              <w:fldChar w:fldCharType="separate"/>
            </w:r>
            <w:r>
              <w:rPr>
                <w:noProof/>
                <w:webHidden/>
              </w:rPr>
              <w:t>4</w:t>
            </w:r>
            <w:r>
              <w:rPr>
                <w:noProof/>
                <w:webHidden/>
              </w:rPr>
              <w:fldChar w:fldCharType="end"/>
            </w:r>
          </w:hyperlink>
        </w:p>
        <w:p w14:paraId="002CB198" w14:textId="7D7A9E60"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35" w:history="1">
            <w:r w:rsidRPr="00290381">
              <w:rPr>
                <w:rStyle w:val="Enlla"/>
                <w:noProof/>
              </w:rPr>
              <w:t>3.4.3. DIRECCIÓN</w:t>
            </w:r>
            <w:r>
              <w:rPr>
                <w:noProof/>
                <w:webHidden/>
              </w:rPr>
              <w:tab/>
            </w:r>
            <w:r>
              <w:rPr>
                <w:noProof/>
                <w:webHidden/>
              </w:rPr>
              <w:fldChar w:fldCharType="begin"/>
            </w:r>
            <w:r>
              <w:rPr>
                <w:noProof/>
                <w:webHidden/>
              </w:rPr>
              <w:instrText xml:space="preserve"> PAGEREF _Toc65780535 \h </w:instrText>
            </w:r>
            <w:r>
              <w:rPr>
                <w:noProof/>
                <w:webHidden/>
              </w:rPr>
            </w:r>
            <w:r>
              <w:rPr>
                <w:noProof/>
                <w:webHidden/>
              </w:rPr>
              <w:fldChar w:fldCharType="separate"/>
            </w:r>
            <w:r>
              <w:rPr>
                <w:noProof/>
                <w:webHidden/>
              </w:rPr>
              <w:t>4</w:t>
            </w:r>
            <w:r>
              <w:rPr>
                <w:noProof/>
                <w:webHidden/>
              </w:rPr>
              <w:fldChar w:fldCharType="end"/>
            </w:r>
          </w:hyperlink>
        </w:p>
        <w:p w14:paraId="4DA5B88F" w14:textId="56E7B2D6" w:rsidR="00EC0919" w:rsidRDefault="00EC0919">
          <w:pPr>
            <w:pStyle w:val="IDC1"/>
            <w:tabs>
              <w:tab w:val="right" w:leader="dot" w:pos="8776"/>
            </w:tabs>
            <w:rPr>
              <w:rFonts w:asciiTheme="minorHAnsi" w:hAnsiTheme="minorHAnsi" w:cstheme="minorBidi"/>
              <w:b w:val="0"/>
              <w:bCs w:val="0"/>
              <w:iCs w:val="0"/>
              <w:noProof/>
              <w:sz w:val="22"/>
              <w:szCs w:val="22"/>
              <w:lang w:val="ca-ES" w:eastAsia="ca-ES"/>
            </w:rPr>
          </w:pPr>
          <w:hyperlink w:anchor="_Toc65780536" w:history="1">
            <w:r w:rsidRPr="00290381">
              <w:rPr>
                <w:rStyle w:val="Enlla"/>
                <w:noProof/>
              </w:rPr>
              <w:t>CAPÍTULO 4. OBJETIVOS</w:t>
            </w:r>
            <w:r>
              <w:rPr>
                <w:noProof/>
                <w:webHidden/>
              </w:rPr>
              <w:tab/>
            </w:r>
            <w:r>
              <w:rPr>
                <w:noProof/>
                <w:webHidden/>
              </w:rPr>
              <w:fldChar w:fldCharType="begin"/>
            </w:r>
            <w:r>
              <w:rPr>
                <w:noProof/>
                <w:webHidden/>
              </w:rPr>
              <w:instrText xml:space="preserve"> PAGEREF _Toc65780536 \h </w:instrText>
            </w:r>
            <w:r>
              <w:rPr>
                <w:noProof/>
                <w:webHidden/>
              </w:rPr>
            </w:r>
            <w:r>
              <w:rPr>
                <w:noProof/>
                <w:webHidden/>
              </w:rPr>
              <w:fldChar w:fldCharType="separate"/>
            </w:r>
            <w:r>
              <w:rPr>
                <w:noProof/>
                <w:webHidden/>
              </w:rPr>
              <w:t>4</w:t>
            </w:r>
            <w:r>
              <w:rPr>
                <w:noProof/>
                <w:webHidden/>
              </w:rPr>
              <w:fldChar w:fldCharType="end"/>
            </w:r>
          </w:hyperlink>
        </w:p>
        <w:p w14:paraId="69A62375" w14:textId="4DC4C5CC"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37" w:history="1">
            <w:r w:rsidRPr="00290381">
              <w:rPr>
                <w:rStyle w:val="Enlla"/>
                <w:noProof/>
                <w:highlight w:val="yellow"/>
              </w:rPr>
              <w:t>4.1. OBJETIVOS PRINCIPALES</w:t>
            </w:r>
            <w:r>
              <w:rPr>
                <w:noProof/>
                <w:webHidden/>
              </w:rPr>
              <w:tab/>
            </w:r>
            <w:r>
              <w:rPr>
                <w:noProof/>
                <w:webHidden/>
              </w:rPr>
              <w:fldChar w:fldCharType="begin"/>
            </w:r>
            <w:r>
              <w:rPr>
                <w:noProof/>
                <w:webHidden/>
              </w:rPr>
              <w:instrText xml:space="preserve"> PAGEREF _Toc65780537 \h </w:instrText>
            </w:r>
            <w:r>
              <w:rPr>
                <w:noProof/>
                <w:webHidden/>
              </w:rPr>
            </w:r>
            <w:r>
              <w:rPr>
                <w:noProof/>
                <w:webHidden/>
              </w:rPr>
              <w:fldChar w:fldCharType="separate"/>
            </w:r>
            <w:r>
              <w:rPr>
                <w:noProof/>
                <w:webHidden/>
              </w:rPr>
              <w:t>4</w:t>
            </w:r>
            <w:r>
              <w:rPr>
                <w:noProof/>
                <w:webHidden/>
              </w:rPr>
              <w:fldChar w:fldCharType="end"/>
            </w:r>
          </w:hyperlink>
        </w:p>
        <w:p w14:paraId="25AB421B" w14:textId="1AE1AE45"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38" w:history="1">
            <w:r w:rsidRPr="00290381">
              <w:rPr>
                <w:rStyle w:val="Enlla"/>
                <w:noProof/>
                <w:highlight w:val="yellow"/>
              </w:rPr>
              <w:t>4.2. OBJETIVOS SECUNDARIOS</w:t>
            </w:r>
            <w:r>
              <w:rPr>
                <w:noProof/>
                <w:webHidden/>
              </w:rPr>
              <w:tab/>
            </w:r>
            <w:r>
              <w:rPr>
                <w:noProof/>
                <w:webHidden/>
              </w:rPr>
              <w:fldChar w:fldCharType="begin"/>
            </w:r>
            <w:r>
              <w:rPr>
                <w:noProof/>
                <w:webHidden/>
              </w:rPr>
              <w:instrText xml:space="preserve"> PAGEREF _Toc65780538 \h </w:instrText>
            </w:r>
            <w:r>
              <w:rPr>
                <w:noProof/>
                <w:webHidden/>
              </w:rPr>
            </w:r>
            <w:r>
              <w:rPr>
                <w:noProof/>
                <w:webHidden/>
              </w:rPr>
              <w:fldChar w:fldCharType="separate"/>
            </w:r>
            <w:r>
              <w:rPr>
                <w:noProof/>
                <w:webHidden/>
              </w:rPr>
              <w:t>4</w:t>
            </w:r>
            <w:r>
              <w:rPr>
                <w:noProof/>
                <w:webHidden/>
              </w:rPr>
              <w:fldChar w:fldCharType="end"/>
            </w:r>
          </w:hyperlink>
        </w:p>
        <w:p w14:paraId="3613D04A" w14:textId="6F056314" w:rsidR="00EC0919" w:rsidRDefault="00EC0919">
          <w:pPr>
            <w:pStyle w:val="IDC1"/>
            <w:tabs>
              <w:tab w:val="right" w:leader="dot" w:pos="8776"/>
            </w:tabs>
            <w:rPr>
              <w:rFonts w:asciiTheme="minorHAnsi" w:hAnsiTheme="minorHAnsi" w:cstheme="minorBidi"/>
              <w:b w:val="0"/>
              <w:bCs w:val="0"/>
              <w:iCs w:val="0"/>
              <w:noProof/>
              <w:sz w:val="22"/>
              <w:szCs w:val="22"/>
              <w:lang w:val="ca-ES" w:eastAsia="ca-ES"/>
            </w:rPr>
          </w:pPr>
          <w:hyperlink w:anchor="_Toc65780539" w:history="1">
            <w:r w:rsidRPr="00290381">
              <w:rPr>
                <w:rStyle w:val="Enlla"/>
                <w:noProof/>
              </w:rPr>
              <w:t>CAPÍTULO 5. DISEÑO METODOLÓGICO Y CRONOGRAMA</w:t>
            </w:r>
            <w:r>
              <w:rPr>
                <w:noProof/>
                <w:webHidden/>
              </w:rPr>
              <w:tab/>
            </w:r>
            <w:r>
              <w:rPr>
                <w:noProof/>
                <w:webHidden/>
              </w:rPr>
              <w:fldChar w:fldCharType="begin"/>
            </w:r>
            <w:r>
              <w:rPr>
                <w:noProof/>
                <w:webHidden/>
              </w:rPr>
              <w:instrText xml:space="preserve"> PAGEREF _Toc65780539 \h </w:instrText>
            </w:r>
            <w:r>
              <w:rPr>
                <w:noProof/>
                <w:webHidden/>
              </w:rPr>
            </w:r>
            <w:r>
              <w:rPr>
                <w:noProof/>
                <w:webHidden/>
              </w:rPr>
              <w:fldChar w:fldCharType="separate"/>
            </w:r>
            <w:r>
              <w:rPr>
                <w:noProof/>
                <w:webHidden/>
              </w:rPr>
              <w:t>4</w:t>
            </w:r>
            <w:r>
              <w:rPr>
                <w:noProof/>
                <w:webHidden/>
              </w:rPr>
              <w:fldChar w:fldCharType="end"/>
            </w:r>
          </w:hyperlink>
        </w:p>
        <w:p w14:paraId="312A6F7D" w14:textId="38E9C88F"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40" w:history="1">
            <w:r w:rsidRPr="00290381">
              <w:rPr>
                <w:rStyle w:val="Enlla"/>
                <w:noProof/>
              </w:rPr>
              <w:t>5.1. HERRAMIENTAS DE DESARROLLO</w:t>
            </w:r>
            <w:r>
              <w:rPr>
                <w:noProof/>
                <w:webHidden/>
              </w:rPr>
              <w:tab/>
            </w:r>
            <w:r>
              <w:rPr>
                <w:noProof/>
                <w:webHidden/>
              </w:rPr>
              <w:fldChar w:fldCharType="begin"/>
            </w:r>
            <w:r>
              <w:rPr>
                <w:noProof/>
                <w:webHidden/>
              </w:rPr>
              <w:instrText xml:space="preserve"> PAGEREF _Toc65780540 \h </w:instrText>
            </w:r>
            <w:r>
              <w:rPr>
                <w:noProof/>
                <w:webHidden/>
              </w:rPr>
            </w:r>
            <w:r>
              <w:rPr>
                <w:noProof/>
                <w:webHidden/>
              </w:rPr>
              <w:fldChar w:fldCharType="separate"/>
            </w:r>
            <w:r>
              <w:rPr>
                <w:noProof/>
                <w:webHidden/>
              </w:rPr>
              <w:t>4</w:t>
            </w:r>
            <w:r>
              <w:rPr>
                <w:noProof/>
                <w:webHidden/>
              </w:rPr>
              <w:fldChar w:fldCharType="end"/>
            </w:r>
          </w:hyperlink>
        </w:p>
        <w:p w14:paraId="4403E8A0" w14:textId="64F9EBBB"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41" w:history="1">
            <w:r w:rsidRPr="00290381">
              <w:rPr>
                <w:rStyle w:val="Enlla"/>
                <w:noProof/>
              </w:rPr>
              <w:t>5.1.1. HERRAMIENTAS DE DESARROLLO DEL CLIENTE</w:t>
            </w:r>
            <w:r>
              <w:rPr>
                <w:noProof/>
                <w:webHidden/>
              </w:rPr>
              <w:tab/>
            </w:r>
            <w:r>
              <w:rPr>
                <w:noProof/>
                <w:webHidden/>
              </w:rPr>
              <w:fldChar w:fldCharType="begin"/>
            </w:r>
            <w:r>
              <w:rPr>
                <w:noProof/>
                <w:webHidden/>
              </w:rPr>
              <w:instrText xml:space="preserve"> PAGEREF _Toc65780541 \h </w:instrText>
            </w:r>
            <w:r>
              <w:rPr>
                <w:noProof/>
                <w:webHidden/>
              </w:rPr>
            </w:r>
            <w:r>
              <w:rPr>
                <w:noProof/>
                <w:webHidden/>
              </w:rPr>
              <w:fldChar w:fldCharType="separate"/>
            </w:r>
            <w:r>
              <w:rPr>
                <w:noProof/>
                <w:webHidden/>
              </w:rPr>
              <w:t>4</w:t>
            </w:r>
            <w:r>
              <w:rPr>
                <w:noProof/>
                <w:webHidden/>
              </w:rPr>
              <w:fldChar w:fldCharType="end"/>
            </w:r>
          </w:hyperlink>
        </w:p>
        <w:p w14:paraId="65001046" w14:textId="26969A0F"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42" w:history="1">
            <w:r w:rsidRPr="00290381">
              <w:rPr>
                <w:rStyle w:val="Enlla"/>
                <w:noProof/>
                <w:highlight w:val="yellow"/>
              </w:rPr>
              <w:t>5.1.2. HERRAMIENTAS DE DESARROLLO DEL SERVIDOR</w:t>
            </w:r>
            <w:r>
              <w:rPr>
                <w:noProof/>
                <w:webHidden/>
              </w:rPr>
              <w:tab/>
            </w:r>
            <w:r>
              <w:rPr>
                <w:noProof/>
                <w:webHidden/>
              </w:rPr>
              <w:fldChar w:fldCharType="begin"/>
            </w:r>
            <w:r>
              <w:rPr>
                <w:noProof/>
                <w:webHidden/>
              </w:rPr>
              <w:instrText xml:space="preserve"> PAGEREF _Toc65780542 \h </w:instrText>
            </w:r>
            <w:r>
              <w:rPr>
                <w:noProof/>
                <w:webHidden/>
              </w:rPr>
            </w:r>
            <w:r>
              <w:rPr>
                <w:noProof/>
                <w:webHidden/>
              </w:rPr>
              <w:fldChar w:fldCharType="separate"/>
            </w:r>
            <w:r>
              <w:rPr>
                <w:noProof/>
                <w:webHidden/>
              </w:rPr>
              <w:t>4</w:t>
            </w:r>
            <w:r>
              <w:rPr>
                <w:noProof/>
                <w:webHidden/>
              </w:rPr>
              <w:fldChar w:fldCharType="end"/>
            </w:r>
          </w:hyperlink>
        </w:p>
        <w:p w14:paraId="4E7D3894" w14:textId="03679824"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43" w:history="1">
            <w:r w:rsidRPr="00290381">
              <w:rPr>
                <w:rStyle w:val="Enlla"/>
                <w:noProof/>
              </w:rPr>
              <w:t>5.2. METODOLOGÍA</w:t>
            </w:r>
            <w:r>
              <w:rPr>
                <w:noProof/>
                <w:webHidden/>
              </w:rPr>
              <w:tab/>
            </w:r>
            <w:r>
              <w:rPr>
                <w:noProof/>
                <w:webHidden/>
              </w:rPr>
              <w:fldChar w:fldCharType="begin"/>
            </w:r>
            <w:r>
              <w:rPr>
                <w:noProof/>
                <w:webHidden/>
              </w:rPr>
              <w:instrText xml:space="preserve"> PAGEREF _Toc65780543 \h </w:instrText>
            </w:r>
            <w:r>
              <w:rPr>
                <w:noProof/>
                <w:webHidden/>
              </w:rPr>
            </w:r>
            <w:r>
              <w:rPr>
                <w:noProof/>
                <w:webHidden/>
              </w:rPr>
              <w:fldChar w:fldCharType="separate"/>
            </w:r>
            <w:r>
              <w:rPr>
                <w:noProof/>
                <w:webHidden/>
              </w:rPr>
              <w:t>4</w:t>
            </w:r>
            <w:r>
              <w:rPr>
                <w:noProof/>
                <w:webHidden/>
              </w:rPr>
              <w:fldChar w:fldCharType="end"/>
            </w:r>
          </w:hyperlink>
        </w:p>
        <w:p w14:paraId="34F055DD" w14:textId="224419BC"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44" w:history="1">
            <w:r w:rsidRPr="00290381">
              <w:rPr>
                <w:rStyle w:val="Enlla"/>
                <w:noProof/>
              </w:rPr>
              <w:t>5.2.1. METODOLOGÍA DE LA DOCUMENTACIÓN</w:t>
            </w:r>
            <w:r>
              <w:rPr>
                <w:noProof/>
                <w:webHidden/>
              </w:rPr>
              <w:tab/>
            </w:r>
            <w:r>
              <w:rPr>
                <w:noProof/>
                <w:webHidden/>
              </w:rPr>
              <w:fldChar w:fldCharType="begin"/>
            </w:r>
            <w:r>
              <w:rPr>
                <w:noProof/>
                <w:webHidden/>
              </w:rPr>
              <w:instrText xml:space="preserve"> PAGEREF _Toc65780544 \h </w:instrText>
            </w:r>
            <w:r>
              <w:rPr>
                <w:noProof/>
                <w:webHidden/>
              </w:rPr>
            </w:r>
            <w:r>
              <w:rPr>
                <w:noProof/>
                <w:webHidden/>
              </w:rPr>
              <w:fldChar w:fldCharType="separate"/>
            </w:r>
            <w:r>
              <w:rPr>
                <w:noProof/>
                <w:webHidden/>
              </w:rPr>
              <w:t>4</w:t>
            </w:r>
            <w:r>
              <w:rPr>
                <w:noProof/>
                <w:webHidden/>
              </w:rPr>
              <w:fldChar w:fldCharType="end"/>
            </w:r>
          </w:hyperlink>
        </w:p>
        <w:p w14:paraId="031ADFCC" w14:textId="1B1D8250"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45" w:history="1">
            <w:r w:rsidRPr="00290381">
              <w:rPr>
                <w:rStyle w:val="Enlla"/>
                <w:noProof/>
              </w:rPr>
              <w:t>5.2.2. METODOLOGÍA DEL PRODUCTO</w:t>
            </w:r>
            <w:r>
              <w:rPr>
                <w:noProof/>
                <w:webHidden/>
              </w:rPr>
              <w:tab/>
            </w:r>
            <w:r>
              <w:rPr>
                <w:noProof/>
                <w:webHidden/>
              </w:rPr>
              <w:fldChar w:fldCharType="begin"/>
            </w:r>
            <w:r>
              <w:rPr>
                <w:noProof/>
                <w:webHidden/>
              </w:rPr>
              <w:instrText xml:space="preserve"> PAGEREF _Toc65780545 \h </w:instrText>
            </w:r>
            <w:r>
              <w:rPr>
                <w:noProof/>
                <w:webHidden/>
              </w:rPr>
            </w:r>
            <w:r>
              <w:rPr>
                <w:noProof/>
                <w:webHidden/>
              </w:rPr>
              <w:fldChar w:fldCharType="separate"/>
            </w:r>
            <w:r>
              <w:rPr>
                <w:noProof/>
                <w:webHidden/>
              </w:rPr>
              <w:t>4</w:t>
            </w:r>
            <w:r>
              <w:rPr>
                <w:noProof/>
                <w:webHidden/>
              </w:rPr>
              <w:fldChar w:fldCharType="end"/>
            </w:r>
          </w:hyperlink>
        </w:p>
        <w:p w14:paraId="390846CA" w14:textId="7B99267B"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46" w:history="1">
            <w:r w:rsidRPr="00290381">
              <w:rPr>
                <w:rStyle w:val="Enlla"/>
                <w:noProof/>
              </w:rPr>
              <w:t>5.3. PLANIFICACIÓN</w:t>
            </w:r>
            <w:r>
              <w:rPr>
                <w:noProof/>
                <w:webHidden/>
              </w:rPr>
              <w:tab/>
            </w:r>
            <w:r>
              <w:rPr>
                <w:noProof/>
                <w:webHidden/>
              </w:rPr>
              <w:fldChar w:fldCharType="begin"/>
            </w:r>
            <w:r>
              <w:rPr>
                <w:noProof/>
                <w:webHidden/>
              </w:rPr>
              <w:instrText xml:space="preserve"> PAGEREF _Toc65780546 \h </w:instrText>
            </w:r>
            <w:r>
              <w:rPr>
                <w:noProof/>
                <w:webHidden/>
              </w:rPr>
            </w:r>
            <w:r>
              <w:rPr>
                <w:noProof/>
                <w:webHidden/>
              </w:rPr>
              <w:fldChar w:fldCharType="separate"/>
            </w:r>
            <w:r>
              <w:rPr>
                <w:noProof/>
                <w:webHidden/>
              </w:rPr>
              <w:t>4</w:t>
            </w:r>
            <w:r>
              <w:rPr>
                <w:noProof/>
                <w:webHidden/>
              </w:rPr>
              <w:fldChar w:fldCharType="end"/>
            </w:r>
          </w:hyperlink>
        </w:p>
        <w:p w14:paraId="0D907746" w14:textId="6BB14495" w:rsidR="00EC0919" w:rsidRDefault="00EC0919">
          <w:pPr>
            <w:pStyle w:val="IDC1"/>
            <w:tabs>
              <w:tab w:val="right" w:leader="dot" w:pos="8776"/>
            </w:tabs>
            <w:rPr>
              <w:rFonts w:asciiTheme="minorHAnsi" w:hAnsiTheme="minorHAnsi" w:cstheme="minorBidi"/>
              <w:b w:val="0"/>
              <w:bCs w:val="0"/>
              <w:iCs w:val="0"/>
              <w:noProof/>
              <w:sz w:val="22"/>
              <w:szCs w:val="22"/>
              <w:lang w:val="ca-ES" w:eastAsia="ca-ES"/>
            </w:rPr>
          </w:pPr>
          <w:hyperlink w:anchor="_Toc65780547" w:history="1">
            <w:r w:rsidRPr="00290381">
              <w:rPr>
                <w:rStyle w:val="Enlla"/>
                <w:noProof/>
                <w:highlight w:val="red"/>
              </w:rPr>
              <w:t>CAPÍTULO 6. DESARROLLO</w:t>
            </w:r>
            <w:r>
              <w:rPr>
                <w:noProof/>
                <w:webHidden/>
              </w:rPr>
              <w:tab/>
            </w:r>
            <w:r>
              <w:rPr>
                <w:noProof/>
                <w:webHidden/>
              </w:rPr>
              <w:fldChar w:fldCharType="begin"/>
            </w:r>
            <w:r>
              <w:rPr>
                <w:noProof/>
                <w:webHidden/>
              </w:rPr>
              <w:instrText xml:space="preserve"> PAGEREF _Toc65780547 \h </w:instrText>
            </w:r>
            <w:r>
              <w:rPr>
                <w:noProof/>
                <w:webHidden/>
              </w:rPr>
            </w:r>
            <w:r>
              <w:rPr>
                <w:noProof/>
                <w:webHidden/>
              </w:rPr>
              <w:fldChar w:fldCharType="separate"/>
            </w:r>
            <w:r>
              <w:rPr>
                <w:noProof/>
                <w:webHidden/>
              </w:rPr>
              <w:t>4</w:t>
            </w:r>
            <w:r>
              <w:rPr>
                <w:noProof/>
                <w:webHidden/>
              </w:rPr>
              <w:fldChar w:fldCharType="end"/>
            </w:r>
          </w:hyperlink>
        </w:p>
        <w:p w14:paraId="7A3C7245" w14:textId="5BE064FB"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48" w:history="1">
            <w:r w:rsidRPr="00290381">
              <w:rPr>
                <w:rStyle w:val="Enlla"/>
                <w:noProof/>
                <w:highlight w:val="red"/>
              </w:rPr>
              <w:t>6.1. DISEÑO</w:t>
            </w:r>
            <w:r>
              <w:rPr>
                <w:noProof/>
                <w:webHidden/>
              </w:rPr>
              <w:tab/>
            </w:r>
            <w:r>
              <w:rPr>
                <w:noProof/>
                <w:webHidden/>
              </w:rPr>
              <w:fldChar w:fldCharType="begin"/>
            </w:r>
            <w:r>
              <w:rPr>
                <w:noProof/>
                <w:webHidden/>
              </w:rPr>
              <w:instrText xml:space="preserve"> PAGEREF _Toc65780548 \h </w:instrText>
            </w:r>
            <w:r>
              <w:rPr>
                <w:noProof/>
                <w:webHidden/>
              </w:rPr>
            </w:r>
            <w:r>
              <w:rPr>
                <w:noProof/>
                <w:webHidden/>
              </w:rPr>
              <w:fldChar w:fldCharType="separate"/>
            </w:r>
            <w:r>
              <w:rPr>
                <w:noProof/>
                <w:webHidden/>
              </w:rPr>
              <w:t>4</w:t>
            </w:r>
            <w:r>
              <w:rPr>
                <w:noProof/>
                <w:webHidden/>
              </w:rPr>
              <w:fldChar w:fldCharType="end"/>
            </w:r>
          </w:hyperlink>
        </w:p>
        <w:p w14:paraId="7BF8C9F5" w14:textId="1FEF06EE"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49" w:history="1">
            <w:r w:rsidRPr="00290381">
              <w:rPr>
                <w:rStyle w:val="Enlla"/>
                <w:noProof/>
                <w:highlight w:val="red"/>
              </w:rPr>
              <w:t>6.1.1. GDD</w:t>
            </w:r>
            <w:r>
              <w:rPr>
                <w:noProof/>
                <w:webHidden/>
              </w:rPr>
              <w:tab/>
            </w:r>
            <w:r>
              <w:rPr>
                <w:noProof/>
                <w:webHidden/>
              </w:rPr>
              <w:fldChar w:fldCharType="begin"/>
            </w:r>
            <w:r>
              <w:rPr>
                <w:noProof/>
                <w:webHidden/>
              </w:rPr>
              <w:instrText xml:space="preserve"> PAGEREF _Toc65780549 \h </w:instrText>
            </w:r>
            <w:r>
              <w:rPr>
                <w:noProof/>
                <w:webHidden/>
              </w:rPr>
            </w:r>
            <w:r>
              <w:rPr>
                <w:noProof/>
                <w:webHidden/>
              </w:rPr>
              <w:fldChar w:fldCharType="separate"/>
            </w:r>
            <w:r>
              <w:rPr>
                <w:noProof/>
                <w:webHidden/>
              </w:rPr>
              <w:t>4</w:t>
            </w:r>
            <w:r>
              <w:rPr>
                <w:noProof/>
                <w:webHidden/>
              </w:rPr>
              <w:fldChar w:fldCharType="end"/>
            </w:r>
          </w:hyperlink>
        </w:p>
        <w:p w14:paraId="1268B6D1" w14:textId="1E2F63EB"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50" w:history="1">
            <w:r w:rsidRPr="00290381">
              <w:rPr>
                <w:rStyle w:val="Enlla"/>
                <w:noProof/>
                <w:highlight w:val="red"/>
              </w:rPr>
              <w:t>6.1.2. UML</w:t>
            </w:r>
            <w:r>
              <w:rPr>
                <w:noProof/>
                <w:webHidden/>
              </w:rPr>
              <w:tab/>
            </w:r>
            <w:r>
              <w:rPr>
                <w:noProof/>
                <w:webHidden/>
              </w:rPr>
              <w:fldChar w:fldCharType="begin"/>
            </w:r>
            <w:r>
              <w:rPr>
                <w:noProof/>
                <w:webHidden/>
              </w:rPr>
              <w:instrText xml:space="preserve"> PAGEREF _Toc65780550 \h </w:instrText>
            </w:r>
            <w:r>
              <w:rPr>
                <w:noProof/>
                <w:webHidden/>
              </w:rPr>
            </w:r>
            <w:r>
              <w:rPr>
                <w:noProof/>
                <w:webHidden/>
              </w:rPr>
              <w:fldChar w:fldCharType="separate"/>
            </w:r>
            <w:r>
              <w:rPr>
                <w:noProof/>
                <w:webHidden/>
              </w:rPr>
              <w:t>4</w:t>
            </w:r>
            <w:r>
              <w:rPr>
                <w:noProof/>
                <w:webHidden/>
              </w:rPr>
              <w:fldChar w:fldCharType="end"/>
            </w:r>
          </w:hyperlink>
        </w:p>
        <w:p w14:paraId="563A1850" w14:textId="26245ED1"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51" w:history="1">
            <w:r w:rsidRPr="00290381">
              <w:rPr>
                <w:rStyle w:val="Enlla"/>
                <w:noProof/>
                <w:highlight w:val="red"/>
              </w:rPr>
              <w:t>6.1.3. BASE DE DATOS</w:t>
            </w:r>
            <w:r>
              <w:rPr>
                <w:noProof/>
                <w:webHidden/>
              </w:rPr>
              <w:tab/>
            </w:r>
            <w:r>
              <w:rPr>
                <w:noProof/>
                <w:webHidden/>
              </w:rPr>
              <w:fldChar w:fldCharType="begin"/>
            </w:r>
            <w:r>
              <w:rPr>
                <w:noProof/>
                <w:webHidden/>
              </w:rPr>
              <w:instrText xml:space="preserve"> PAGEREF _Toc65780551 \h </w:instrText>
            </w:r>
            <w:r>
              <w:rPr>
                <w:noProof/>
                <w:webHidden/>
              </w:rPr>
            </w:r>
            <w:r>
              <w:rPr>
                <w:noProof/>
                <w:webHidden/>
              </w:rPr>
              <w:fldChar w:fldCharType="separate"/>
            </w:r>
            <w:r>
              <w:rPr>
                <w:noProof/>
                <w:webHidden/>
              </w:rPr>
              <w:t>4</w:t>
            </w:r>
            <w:r>
              <w:rPr>
                <w:noProof/>
                <w:webHidden/>
              </w:rPr>
              <w:fldChar w:fldCharType="end"/>
            </w:r>
          </w:hyperlink>
        </w:p>
        <w:p w14:paraId="0DC38B3C" w14:textId="1971510F"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52" w:history="1">
            <w:r w:rsidRPr="00290381">
              <w:rPr>
                <w:rStyle w:val="Enlla"/>
                <w:noProof/>
                <w:highlight w:val="red"/>
              </w:rPr>
              <w:t>6.2. CLIENTE</w:t>
            </w:r>
            <w:r>
              <w:rPr>
                <w:noProof/>
                <w:webHidden/>
              </w:rPr>
              <w:tab/>
            </w:r>
            <w:r>
              <w:rPr>
                <w:noProof/>
                <w:webHidden/>
              </w:rPr>
              <w:fldChar w:fldCharType="begin"/>
            </w:r>
            <w:r>
              <w:rPr>
                <w:noProof/>
                <w:webHidden/>
              </w:rPr>
              <w:instrText xml:space="preserve"> PAGEREF _Toc65780552 \h </w:instrText>
            </w:r>
            <w:r>
              <w:rPr>
                <w:noProof/>
                <w:webHidden/>
              </w:rPr>
            </w:r>
            <w:r>
              <w:rPr>
                <w:noProof/>
                <w:webHidden/>
              </w:rPr>
              <w:fldChar w:fldCharType="separate"/>
            </w:r>
            <w:r>
              <w:rPr>
                <w:noProof/>
                <w:webHidden/>
              </w:rPr>
              <w:t>4</w:t>
            </w:r>
            <w:r>
              <w:rPr>
                <w:noProof/>
                <w:webHidden/>
              </w:rPr>
              <w:fldChar w:fldCharType="end"/>
            </w:r>
          </w:hyperlink>
        </w:p>
        <w:p w14:paraId="21C12BEE" w14:textId="38AFBDDB"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53" w:history="1">
            <w:r w:rsidRPr="00290381">
              <w:rPr>
                <w:rStyle w:val="Enlla"/>
                <w:noProof/>
                <w:highlight w:val="red"/>
              </w:rPr>
              <w:t>6.2.1. CONTROLADOR DEL VEHÍCULO</w:t>
            </w:r>
            <w:r>
              <w:rPr>
                <w:noProof/>
                <w:webHidden/>
              </w:rPr>
              <w:tab/>
            </w:r>
            <w:r>
              <w:rPr>
                <w:noProof/>
                <w:webHidden/>
              </w:rPr>
              <w:fldChar w:fldCharType="begin"/>
            </w:r>
            <w:r>
              <w:rPr>
                <w:noProof/>
                <w:webHidden/>
              </w:rPr>
              <w:instrText xml:space="preserve"> PAGEREF _Toc65780553 \h </w:instrText>
            </w:r>
            <w:r>
              <w:rPr>
                <w:noProof/>
                <w:webHidden/>
              </w:rPr>
            </w:r>
            <w:r>
              <w:rPr>
                <w:noProof/>
                <w:webHidden/>
              </w:rPr>
              <w:fldChar w:fldCharType="separate"/>
            </w:r>
            <w:r>
              <w:rPr>
                <w:noProof/>
                <w:webHidden/>
              </w:rPr>
              <w:t>4</w:t>
            </w:r>
            <w:r>
              <w:rPr>
                <w:noProof/>
                <w:webHidden/>
              </w:rPr>
              <w:fldChar w:fldCharType="end"/>
            </w:r>
          </w:hyperlink>
        </w:p>
        <w:p w14:paraId="0ABF069B" w14:textId="0877E324"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54" w:history="1">
            <w:r w:rsidRPr="00290381">
              <w:rPr>
                <w:rStyle w:val="Enlla"/>
                <w:noProof/>
                <w:highlight w:val="red"/>
              </w:rPr>
              <w:t>6.2.2. REGLAS DEL JUEGO</w:t>
            </w:r>
            <w:r>
              <w:rPr>
                <w:noProof/>
                <w:webHidden/>
              </w:rPr>
              <w:tab/>
            </w:r>
            <w:r>
              <w:rPr>
                <w:noProof/>
                <w:webHidden/>
              </w:rPr>
              <w:fldChar w:fldCharType="begin"/>
            </w:r>
            <w:r>
              <w:rPr>
                <w:noProof/>
                <w:webHidden/>
              </w:rPr>
              <w:instrText xml:space="preserve"> PAGEREF _Toc65780554 \h </w:instrText>
            </w:r>
            <w:r>
              <w:rPr>
                <w:noProof/>
                <w:webHidden/>
              </w:rPr>
            </w:r>
            <w:r>
              <w:rPr>
                <w:noProof/>
                <w:webHidden/>
              </w:rPr>
              <w:fldChar w:fldCharType="separate"/>
            </w:r>
            <w:r>
              <w:rPr>
                <w:noProof/>
                <w:webHidden/>
              </w:rPr>
              <w:t>4</w:t>
            </w:r>
            <w:r>
              <w:rPr>
                <w:noProof/>
                <w:webHidden/>
              </w:rPr>
              <w:fldChar w:fldCharType="end"/>
            </w:r>
          </w:hyperlink>
        </w:p>
        <w:p w14:paraId="5D6D242D" w14:textId="0F5F7C30"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55" w:history="1">
            <w:r w:rsidRPr="00290381">
              <w:rPr>
                <w:rStyle w:val="Enlla"/>
                <w:noProof/>
                <w:highlight w:val="red"/>
              </w:rPr>
              <w:t>6.2.3. CONTROLADOR DEL VEHÍCULO</w:t>
            </w:r>
            <w:r>
              <w:rPr>
                <w:noProof/>
                <w:webHidden/>
              </w:rPr>
              <w:tab/>
            </w:r>
            <w:r>
              <w:rPr>
                <w:noProof/>
                <w:webHidden/>
              </w:rPr>
              <w:fldChar w:fldCharType="begin"/>
            </w:r>
            <w:r>
              <w:rPr>
                <w:noProof/>
                <w:webHidden/>
              </w:rPr>
              <w:instrText xml:space="preserve"> PAGEREF _Toc65780555 \h </w:instrText>
            </w:r>
            <w:r>
              <w:rPr>
                <w:noProof/>
                <w:webHidden/>
              </w:rPr>
            </w:r>
            <w:r>
              <w:rPr>
                <w:noProof/>
                <w:webHidden/>
              </w:rPr>
              <w:fldChar w:fldCharType="separate"/>
            </w:r>
            <w:r>
              <w:rPr>
                <w:noProof/>
                <w:webHidden/>
              </w:rPr>
              <w:t>4</w:t>
            </w:r>
            <w:r>
              <w:rPr>
                <w:noProof/>
                <w:webHidden/>
              </w:rPr>
              <w:fldChar w:fldCharType="end"/>
            </w:r>
          </w:hyperlink>
        </w:p>
        <w:p w14:paraId="3F11B135" w14:textId="1D7A8176"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56" w:history="1">
            <w:r w:rsidRPr="00290381">
              <w:rPr>
                <w:rStyle w:val="Enlla"/>
                <w:noProof/>
                <w:highlight w:val="red"/>
              </w:rPr>
              <w:t>6.2.4. INTERFAZ GRÁFICA DE USUARIO</w:t>
            </w:r>
            <w:r>
              <w:rPr>
                <w:noProof/>
                <w:webHidden/>
              </w:rPr>
              <w:tab/>
            </w:r>
            <w:r>
              <w:rPr>
                <w:noProof/>
                <w:webHidden/>
              </w:rPr>
              <w:fldChar w:fldCharType="begin"/>
            </w:r>
            <w:r>
              <w:rPr>
                <w:noProof/>
                <w:webHidden/>
              </w:rPr>
              <w:instrText xml:space="preserve"> PAGEREF _Toc65780556 \h </w:instrText>
            </w:r>
            <w:r>
              <w:rPr>
                <w:noProof/>
                <w:webHidden/>
              </w:rPr>
            </w:r>
            <w:r>
              <w:rPr>
                <w:noProof/>
                <w:webHidden/>
              </w:rPr>
              <w:fldChar w:fldCharType="separate"/>
            </w:r>
            <w:r>
              <w:rPr>
                <w:noProof/>
                <w:webHidden/>
              </w:rPr>
              <w:t>4</w:t>
            </w:r>
            <w:r>
              <w:rPr>
                <w:noProof/>
                <w:webHidden/>
              </w:rPr>
              <w:fldChar w:fldCharType="end"/>
            </w:r>
          </w:hyperlink>
        </w:p>
        <w:p w14:paraId="24C81672" w14:textId="49B26AC9"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57" w:history="1">
            <w:r w:rsidRPr="00290381">
              <w:rPr>
                <w:rStyle w:val="Enlla"/>
                <w:noProof/>
                <w:highlight w:val="red"/>
              </w:rPr>
              <w:t>6.2.5. OBJETOS</w:t>
            </w:r>
            <w:r>
              <w:rPr>
                <w:noProof/>
                <w:webHidden/>
              </w:rPr>
              <w:tab/>
            </w:r>
            <w:r>
              <w:rPr>
                <w:noProof/>
                <w:webHidden/>
              </w:rPr>
              <w:fldChar w:fldCharType="begin"/>
            </w:r>
            <w:r>
              <w:rPr>
                <w:noProof/>
                <w:webHidden/>
              </w:rPr>
              <w:instrText xml:space="preserve"> PAGEREF _Toc65780557 \h </w:instrText>
            </w:r>
            <w:r>
              <w:rPr>
                <w:noProof/>
                <w:webHidden/>
              </w:rPr>
            </w:r>
            <w:r>
              <w:rPr>
                <w:noProof/>
                <w:webHidden/>
              </w:rPr>
              <w:fldChar w:fldCharType="separate"/>
            </w:r>
            <w:r>
              <w:rPr>
                <w:noProof/>
                <w:webHidden/>
              </w:rPr>
              <w:t>4</w:t>
            </w:r>
            <w:r>
              <w:rPr>
                <w:noProof/>
                <w:webHidden/>
              </w:rPr>
              <w:fldChar w:fldCharType="end"/>
            </w:r>
          </w:hyperlink>
        </w:p>
        <w:p w14:paraId="2B11E53D" w14:textId="4A97496E"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58" w:history="1">
            <w:r w:rsidRPr="00290381">
              <w:rPr>
                <w:rStyle w:val="Enlla"/>
                <w:noProof/>
                <w:highlight w:val="red"/>
              </w:rPr>
              <w:t>6.2.6. INTELIGENCIA ARTIFICIAL</w:t>
            </w:r>
            <w:r>
              <w:rPr>
                <w:noProof/>
                <w:webHidden/>
              </w:rPr>
              <w:tab/>
            </w:r>
            <w:r>
              <w:rPr>
                <w:noProof/>
                <w:webHidden/>
              </w:rPr>
              <w:fldChar w:fldCharType="begin"/>
            </w:r>
            <w:r>
              <w:rPr>
                <w:noProof/>
                <w:webHidden/>
              </w:rPr>
              <w:instrText xml:space="preserve"> PAGEREF _Toc65780558 \h </w:instrText>
            </w:r>
            <w:r>
              <w:rPr>
                <w:noProof/>
                <w:webHidden/>
              </w:rPr>
            </w:r>
            <w:r>
              <w:rPr>
                <w:noProof/>
                <w:webHidden/>
              </w:rPr>
              <w:fldChar w:fldCharType="separate"/>
            </w:r>
            <w:r>
              <w:rPr>
                <w:noProof/>
                <w:webHidden/>
              </w:rPr>
              <w:t>4</w:t>
            </w:r>
            <w:r>
              <w:rPr>
                <w:noProof/>
                <w:webHidden/>
              </w:rPr>
              <w:fldChar w:fldCharType="end"/>
            </w:r>
          </w:hyperlink>
        </w:p>
        <w:p w14:paraId="6894161F" w14:textId="4F6EC986"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59" w:history="1">
            <w:r w:rsidRPr="00290381">
              <w:rPr>
                <w:rStyle w:val="Enlla"/>
                <w:noProof/>
                <w:highlight w:val="red"/>
              </w:rPr>
              <w:t>6.3. SERVIDOR</w:t>
            </w:r>
            <w:r>
              <w:rPr>
                <w:noProof/>
                <w:webHidden/>
              </w:rPr>
              <w:tab/>
            </w:r>
            <w:r>
              <w:rPr>
                <w:noProof/>
                <w:webHidden/>
              </w:rPr>
              <w:fldChar w:fldCharType="begin"/>
            </w:r>
            <w:r>
              <w:rPr>
                <w:noProof/>
                <w:webHidden/>
              </w:rPr>
              <w:instrText xml:space="preserve"> PAGEREF _Toc65780559 \h </w:instrText>
            </w:r>
            <w:r>
              <w:rPr>
                <w:noProof/>
                <w:webHidden/>
              </w:rPr>
            </w:r>
            <w:r>
              <w:rPr>
                <w:noProof/>
                <w:webHidden/>
              </w:rPr>
              <w:fldChar w:fldCharType="separate"/>
            </w:r>
            <w:r>
              <w:rPr>
                <w:noProof/>
                <w:webHidden/>
              </w:rPr>
              <w:t>4</w:t>
            </w:r>
            <w:r>
              <w:rPr>
                <w:noProof/>
                <w:webHidden/>
              </w:rPr>
              <w:fldChar w:fldCharType="end"/>
            </w:r>
          </w:hyperlink>
        </w:p>
        <w:p w14:paraId="14218F9C" w14:textId="6B165C7A"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60" w:history="1">
            <w:r w:rsidRPr="00290381">
              <w:rPr>
                <w:rStyle w:val="Enlla"/>
                <w:rFonts w:eastAsia="Times New Roman"/>
                <w:noProof/>
                <w:highlight w:val="red"/>
                <w:lang w:eastAsia="ca-ES"/>
              </w:rPr>
              <w:t>6.3.1. BASE DE DATOS</w:t>
            </w:r>
            <w:r>
              <w:rPr>
                <w:noProof/>
                <w:webHidden/>
              </w:rPr>
              <w:tab/>
            </w:r>
            <w:r>
              <w:rPr>
                <w:noProof/>
                <w:webHidden/>
              </w:rPr>
              <w:fldChar w:fldCharType="begin"/>
            </w:r>
            <w:r>
              <w:rPr>
                <w:noProof/>
                <w:webHidden/>
              </w:rPr>
              <w:instrText xml:space="preserve"> PAGEREF _Toc65780560 \h </w:instrText>
            </w:r>
            <w:r>
              <w:rPr>
                <w:noProof/>
                <w:webHidden/>
              </w:rPr>
            </w:r>
            <w:r>
              <w:rPr>
                <w:noProof/>
                <w:webHidden/>
              </w:rPr>
              <w:fldChar w:fldCharType="separate"/>
            </w:r>
            <w:r>
              <w:rPr>
                <w:noProof/>
                <w:webHidden/>
              </w:rPr>
              <w:t>4</w:t>
            </w:r>
            <w:r>
              <w:rPr>
                <w:noProof/>
                <w:webHidden/>
              </w:rPr>
              <w:fldChar w:fldCharType="end"/>
            </w:r>
          </w:hyperlink>
        </w:p>
        <w:p w14:paraId="668F202C" w14:textId="45C63AA6"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61" w:history="1">
            <w:r w:rsidRPr="00290381">
              <w:rPr>
                <w:rStyle w:val="Enlla"/>
                <w:rFonts w:eastAsia="Times New Roman"/>
                <w:noProof/>
                <w:highlight w:val="red"/>
                <w:lang w:eastAsia="ca-ES"/>
              </w:rPr>
              <w:t>6.3.2. INSTANCIA DEL JUEGO</w:t>
            </w:r>
            <w:r>
              <w:rPr>
                <w:noProof/>
                <w:webHidden/>
              </w:rPr>
              <w:tab/>
            </w:r>
            <w:r>
              <w:rPr>
                <w:noProof/>
                <w:webHidden/>
              </w:rPr>
              <w:fldChar w:fldCharType="begin"/>
            </w:r>
            <w:r>
              <w:rPr>
                <w:noProof/>
                <w:webHidden/>
              </w:rPr>
              <w:instrText xml:space="preserve"> PAGEREF _Toc65780561 \h </w:instrText>
            </w:r>
            <w:r>
              <w:rPr>
                <w:noProof/>
                <w:webHidden/>
              </w:rPr>
            </w:r>
            <w:r>
              <w:rPr>
                <w:noProof/>
                <w:webHidden/>
              </w:rPr>
              <w:fldChar w:fldCharType="separate"/>
            </w:r>
            <w:r>
              <w:rPr>
                <w:noProof/>
                <w:webHidden/>
              </w:rPr>
              <w:t>4</w:t>
            </w:r>
            <w:r>
              <w:rPr>
                <w:noProof/>
                <w:webHidden/>
              </w:rPr>
              <w:fldChar w:fldCharType="end"/>
            </w:r>
          </w:hyperlink>
        </w:p>
        <w:p w14:paraId="1BD22349" w14:textId="7088094B"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62" w:history="1">
            <w:r w:rsidRPr="00290381">
              <w:rPr>
                <w:rStyle w:val="Enlla"/>
                <w:rFonts w:eastAsia="Times New Roman"/>
                <w:noProof/>
                <w:highlight w:val="red"/>
                <w:lang w:eastAsia="ca-ES"/>
              </w:rPr>
              <w:t>6.3.3. API</w:t>
            </w:r>
            <w:r>
              <w:rPr>
                <w:noProof/>
                <w:webHidden/>
              </w:rPr>
              <w:tab/>
            </w:r>
            <w:r>
              <w:rPr>
                <w:noProof/>
                <w:webHidden/>
              </w:rPr>
              <w:fldChar w:fldCharType="begin"/>
            </w:r>
            <w:r>
              <w:rPr>
                <w:noProof/>
                <w:webHidden/>
              </w:rPr>
              <w:instrText xml:space="preserve"> PAGEREF _Toc65780562 \h </w:instrText>
            </w:r>
            <w:r>
              <w:rPr>
                <w:noProof/>
                <w:webHidden/>
              </w:rPr>
            </w:r>
            <w:r>
              <w:rPr>
                <w:noProof/>
                <w:webHidden/>
              </w:rPr>
              <w:fldChar w:fldCharType="separate"/>
            </w:r>
            <w:r>
              <w:rPr>
                <w:noProof/>
                <w:webHidden/>
              </w:rPr>
              <w:t>4</w:t>
            </w:r>
            <w:r>
              <w:rPr>
                <w:noProof/>
                <w:webHidden/>
              </w:rPr>
              <w:fldChar w:fldCharType="end"/>
            </w:r>
          </w:hyperlink>
        </w:p>
        <w:p w14:paraId="67A05F30" w14:textId="18D3F123" w:rsidR="00EC0919" w:rsidRDefault="00EC0919">
          <w:pPr>
            <w:pStyle w:val="IDC2"/>
            <w:tabs>
              <w:tab w:val="right" w:leader="dot" w:pos="8776"/>
            </w:tabs>
            <w:rPr>
              <w:rFonts w:asciiTheme="minorHAnsi" w:hAnsiTheme="minorHAnsi" w:cstheme="minorBidi"/>
              <w:bCs w:val="0"/>
              <w:noProof/>
              <w:sz w:val="22"/>
              <w:lang w:val="ca-ES" w:eastAsia="ca-ES"/>
            </w:rPr>
          </w:pPr>
          <w:hyperlink w:anchor="_Toc65780563" w:history="1">
            <w:r w:rsidRPr="00290381">
              <w:rPr>
                <w:rStyle w:val="Enlla"/>
                <w:noProof/>
                <w:highlight w:val="red"/>
              </w:rPr>
              <w:t>6.4. MODO MULTIJUGADOR</w:t>
            </w:r>
            <w:r>
              <w:rPr>
                <w:noProof/>
                <w:webHidden/>
              </w:rPr>
              <w:tab/>
            </w:r>
            <w:r>
              <w:rPr>
                <w:noProof/>
                <w:webHidden/>
              </w:rPr>
              <w:fldChar w:fldCharType="begin"/>
            </w:r>
            <w:r>
              <w:rPr>
                <w:noProof/>
                <w:webHidden/>
              </w:rPr>
              <w:instrText xml:space="preserve"> PAGEREF _Toc65780563 \h </w:instrText>
            </w:r>
            <w:r>
              <w:rPr>
                <w:noProof/>
                <w:webHidden/>
              </w:rPr>
            </w:r>
            <w:r>
              <w:rPr>
                <w:noProof/>
                <w:webHidden/>
              </w:rPr>
              <w:fldChar w:fldCharType="separate"/>
            </w:r>
            <w:r>
              <w:rPr>
                <w:noProof/>
                <w:webHidden/>
              </w:rPr>
              <w:t>4</w:t>
            </w:r>
            <w:r>
              <w:rPr>
                <w:noProof/>
                <w:webHidden/>
              </w:rPr>
              <w:fldChar w:fldCharType="end"/>
            </w:r>
          </w:hyperlink>
        </w:p>
        <w:p w14:paraId="0E70B312" w14:textId="73A3D0FA"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64" w:history="1">
            <w:r w:rsidRPr="00290381">
              <w:rPr>
                <w:rStyle w:val="Enlla"/>
                <w:rFonts w:eastAsia="Times New Roman"/>
                <w:noProof/>
                <w:highlight w:val="red"/>
                <w:lang w:eastAsia="ca-ES"/>
              </w:rPr>
              <w:t>6.4.1. COMUNICARSE CON EL SERVIDOR</w:t>
            </w:r>
            <w:r>
              <w:rPr>
                <w:noProof/>
                <w:webHidden/>
              </w:rPr>
              <w:tab/>
            </w:r>
            <w:r>
              <w:rPr>
                <w:noProof/>
                <w:webHidden/>
              </w:rPr>
              <w:fldChar w:fldCharType="begin"/>
            </w:r>
            <w:r>
              <w:rPr>
                <w:noProof/>
                <w:webHidden/>
              </w:rPr>
              <w:instrText xml:space="preserve"> PAGEREF _Toc65780564 \h </w:instrText>
            </w:r>
            <w:r>
              <w:rPr>
                <w:noProof/>
                <w:webHidden/>
              </w:rPr>
            </w:r>
            <w:r>
              <w:rPr>
                <w:noProof/>
                <w:webHidden/>
              </w:rPr>
              <w:fldChar w:fldCharType="separate"/>
            </w:r>
            <w:r>
              <w:rPr>
                <w:noProof/>
                <w:webHidden/>
              </w:rPr>
              <w:t>4</w:t>
            </w:r>
            <w:r>
              <w:rPr>
                <w:noProof/>
                <w:webHidden/>
              </w:rPr>
              <w:fldChar w:fldCharType="end"/>
            </w:r>
          </w:hyperlink>
        </w:p>
        <w:p w14:paraId="14926BF8" w14:textId="3C216B19"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65" w:history="1">
            <w:r w:rsidRPr="00290381">
              <w:rPr>
                <w:rStyle w:val="Enlla"/>
                <w:rFonts w:eastAsia="Times New Roman"/>
                <w:noProof/>
                <w:highlight w:val="red"/>
                <w:lang w:eastAsia="ca-ES"/>
              </w:rPr>
              <w:t>6.4.2. MATCHMAKING</w:t>
            </w:r>
            <w:r>
              <w:rPr>
                <w:noProof/>
                <w:webHidden/>
              </w:rPr>
              <w:tab/>
            </w:r>
            <w:r>
              <w:rPr>
                <w:noProof/>
                <w:webHidden/>
              </w:rPr>
              <w:fldChar w:fldCharType="begin"/>
            </w:r>
            <w:r>
              <w:rPr>
                <w:noProof/>
                <w:webHidden/>
              </w:rPr>
              <w:instrText xml:space="preserve"> PAGEREF _Toc65780565 \h </w:instrText>
            </w:r>
            <w:r>
              <w:rPr>
                <w:noProof/>
                <w:webHidden/>
              </w:rPr>
            </w:r>
            <w:r>
              <w:rPr>
                <w:noProof/>
                <w:webHidden/>
              </w:rPr>
              <w:fldChar w:fldCharType="separate"/>
            </w:r>
            <w:r>
              <w:rPr>
                <w:noProof/>
                <w:webHidden/>
              </w:rPr>
              <w:t>4</w:t>
            </w:r>
            <w:r>
              <w:rPr>
                <w:noProof/>
                <w:webHidden/>
              </w:rPr>
              <w:fldChar w:fldCharType="end"/>
            </w:r>
          </w:hyperlink>
        </w:p>
        <w:p w14:paraId="5044C5EF" w14:textId="6BF7321A"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66" w:history="1">
            <w:r w:rsidRPr="00290381">
              <w:rPr>
                <w:rStyle w:val="Enlla"/>
                <w:rFonts w:eastAsia="Times New Roman"/>
                <w:noProof/>
                <w:highlight w:val="red"/>
                <w:lang w:eastAsia="ca-ES"/>
              </w:rPr>
              <w:t>6.4.3. MOVIMIENTO DE LOS JUGADORES</w:t>
            </w:r>
            <w:r>
              <w:rPr>
                <w:noProof/>
                <w:webHidden/>
              </w:rPr>
              <w:tab/>
            </w:r>
            <w:r>
              <w:rPr>
                <w:noProof/>
                <w:webHidden/>
              </w:rPr>
              <w:fldChar w:fldCharType="begin"/>
            </w:r>
            <w:r>
              <w:rPr>
                <w:noProof/>
                <w:webHidden/>
              </w:rPr>
              <w:instrText xml:space="preserve"> PAGEREF _Toc65780566 \h </w:instrText>
            </w:r>
            <w:r>
              <w:rPr>
                <w:noProof/>
                <w:webHidden/>
              </w:rPr>
            </w:r>
            <w:r>
              <w:rPr>
                <w:noProof/>
                <w:webHidden/>
              </w:rPr>
              <w:fldChar w:fldCharType="separate"/>
            </w:r>
            <w:r>
              <w:rPr>
                <w:noProof/>
                <w:webHidden/>
              </w:rPr>
              <w:t>4</w:t>
            </w:r>
            <w:r>
              <w:rPr>
                <w:noProof/>
                <w:webHidden/>
              </w:rPr>
              <w:fldChar w:fldCharType="end"/>
            </w:r>
          </w:hyperlink>
        </w:p>
        <w:p w14:paraId="796A4E8B" w14:textId="7B219B95"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67" w:history="1">
            <w:r w:rsidRPr="00290381">
              <w:rPr>
                <w:rStyle w:val="Enlla"/>
                <w:rFonts w:eastAsia="Times New Roman"/>
                <w:noProof/>
                <w:highlight w:val="red"/>
                <w:lang w:eastAsia="ca-ES"/>
              </w:rPr>
              <w:t>6.4.4. LANZAR OBJETOS</w:t>
            </w:r>
            <w:r>
              <w:rPr>
                <w:noProof/>
                <w:webHidden/>
              </w:rPr>
              <w:tab/>
            </w:r>
            <w:r>
              <w:rPr>
                <w:noProof/>
                <w:webHidden/>
              </w:rPr>
              <w:fldChar w:fldCharType="begin"/>
            </w:r>
            <w:r>
              <w:rPr>
                <w:noProof/>
                <w:webHidden/>
              </w:rPr>
              <w:instrText xml:space="preserve"> PAGEREF _Toc65780567 \h </w:instrText>
            </w:r>
            <w:r>
              <w:rPr>
                <w:noProof/>
                <w:webHidden/>
              </w:rPr>
            </w:r>
            <w:r>
              <w:rPr>
                <w:noProof/>
                <w:webHidden/>
              </w:rPr>
              <w:fldChar w:fldCharType="separate"/>
            </w:r>
            <w:r>
              <w:rPr>
                <w:noProof/>
                <w:webHidden/>
              </w:rPr>
              <w:t>4</w:t>
            </w:r>
            <w:r>
              <w:rPr>
                <w:noProof/>
                <w:webHidden/>
              </w:rPr>
              <w:fldChar w:fldCharType="end"/>
            </w:r>
          </w:hyperlink>
        </w:p>
        <w:p w14:paraId="7E5419D6" w14:textId="74105768"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68" w:history="1">
            <w:r w:rsidRPr="00290381">
              <w:rPr>
                <w:rStyle w:val="Enlla"/>
                <w:rFonts w:eastAsia="Times New Roman"/>
                <w:noProof/>
                <w:highlight w:val="red"/>
                <w:lang w:eastAsia="ca-ES"/>
              </w:rPr>
              <w:t>6.4.5. PREDICCIÓN, RECONCILIACIÓN E INTERPOLACIÓN</w:t>
            </w:r>
            <w:r>
              <w:rPr>
                <w:noProof/>
                <w:webHidden/>
              </w:rPr>
              <w:tab/>
            </w:r>
            <w:r>
              <w:rPr>
                <w:noProof/>
                <w:webHidden/>
              </w:rPr>
              <w:fldChar w:fldCharType="begin"/>
            </w:r>
            <w:r>
              <w:rPr>
                <w:noProof/>
                <w:webHidden/>
              </w:rPr>
              <w:instrText xml:space="preserve"> PAGEREF _Toc65780568 \h </w:instrText>
            </w:r>
            <w:r>
              <w:rPr>
                <w:noProof/>
                <w:webHidden/>
              </w:rPr>
            </w:r>
            <w:r>
              <w:rPr>
                <w:noProof/>
                <w:webHidden/>
              </w:rPr>
              <w:fldChar w:fldCharType="separate"/>
            </w:r>
            <w:r>
              <w:rPr>
                <w:noProof/>
                <w:webHidden/>
              </w:rPr>
              <w:t>4</w:t>
            </w:r>
            <w:r>
              <w:rPr>
                <w:noProof/>
                <w:webHidden/>
              </w:rPr>
              <w:fldChar w:fldCharType="end"/>
            </w:r>
          </w:hyperlink>
        </w:p>
        <w:p w14:paraId="7B7023F2" w14:textId="186D6DA7" w:rsidR="00EC0919" w:rsidRDefault="00EC0919">
          <w:pPr>
            <w:pStyle w:val="IDC3"/>
            <w:tabs>
              <w:tab w:val="right" w:leader="dot" w:pos="8776"/>
            </w:tabs>
            <w:rPr>
              <w:rFonts w:asciiTheme="minorHAnsi" w:hAnsiTheme="minorHAnsi" w:cstheme="minorBidi"/>
              <w:noProof/>
              <w:sz w:val="22"/>
              <w:szCs w:val="22"/>
              <w:lang w:val="ca-ES" w:eastAsia="ca-ES"/>
            </w:rPr>
          </w:pPr>
          <w:hyperlink w:anchor="_Toc65780569" w:history="1">
            <w:r w:rsidRPr="00290381">
              <w:rPr>
                <w:rStyle w:val="Enlla"/>
                <w:rFonts w:eastAsia="Times New Roman"/>
                <w:noProof/>
                <w:highlight w:val="red"/>
                <w:lang w:eastAsia="ca-ES"/>
              </w:rPr>
              <w:t>6.4.6. BOTS</w:t>
            </w:r>
            <w:r>
              <w:rPr>
                <w:noProof/>
                <w:webHidden/>
              </w:rPr>
              <w:tab/>
            </w:r>
            <w:r>
              <w:rPr>
                <w:noProof/>
                <w:webHidden/>
              </w:rPr>
              <w:fldChar w:fldCharType="begin"/>
            </w:r>
            <w:r>
              <w:rPr>
                <w:noProof/>
                <w:webHidden/>
              </w:rPr>
              <w:instrText xml:space="preserve"> PAGEREF _Toc65780569 \h </w:instrText>
            </w:r>
            <w:r>
              <w:rPr>
                <w:noProof/>
                <w:webHidden/>
              </w:rPr>
            </w:r>
            <w:r>
              <w:rPr>
                <w:noProof/>
                <w:webHidden/>
              </w:rPr>
              <w:fldChar w:fldCharType="separate"/>
            </w:r>
            <w:r>
              <w:rPr>
                <w:noProof/>
                <w:webHidden/>
              </w:rPr>
              <w:t>4</w:t>
            </w:r>
            <w:r>
              <w:rPr>
                <w:noProof/>
                <w:webHidden/>
              </w:rPr>
              <w:fldChar w:fldCharType="end"/>
            </w:r>
          </w:hyperlink>
        </w:p>
        <w:p w14:paraId="181FE8D6" w14:textId="5900E24B" w:rsidR="00EC0919" w:rsidRDefault="00EC0919">
          <w:pPr>
            <w:pStyle w:val="IDC1"/>
            <w:tabs>
              <w:tab w:val="right" w:leader="dot" w:pos="8776"/>
            </w:tabs>
            <w:rPr>
              <w:rFonts w:asciiTheme="minorHAnsi" w:hAnsiTheme="minorHAnsi" w:cstheme="minorBidi"/>
              <w:b w:val="0"/>
              <w:bCs w:val="0"/>
              <w:iCs w:val="0"/>
              <w:noProof/>
              <w:sz w:val="22"/>
              <w:szCs w:val="22"/>
              <w:lang w:val="ca-ES" w:eastAsia="ca-ES"/>
            </w:rPr>
          </w:pPr>
          <w:hyperlink w:anchor="_Toc65780570" w:history="1">
            <w:r w:rsidRPr="00290381">
              <w:rPr>
                <w:rStyle w:val="Enlla"/>
                <w:noProof/>
              </w:rPr>
              <w:t>CAPÍTULO 7. BIBLIOGRAFÍA</w:t>
            </w:r>
            <w:r>
              <w:rPr>
                <w:noProof/>
                <w:webHidden/>
              </w:rPr>
              <w:tab/>
            </w:r>
            <w:r>
              <w:rPr>
                <w:noProof/>
                <w:webHidden/>
              </w:rPr>
              <w:fldChar w:fldCharType="begin"/>
            </w:r>
            <w:r>
              <w:rPr>
                <w:noProof/>
                <w:webHidden/>
              </w:rPr>
              <w:instrText xml:space="preserve"> PAGEREF _Toc65780570 \h </w:instrText>
            </w:r>
            <w:r>
              <w:rPr>
                <w:noProof/>
                <w:webHidden/>
              </w:rPr>
            </w:r>
            <w:r>
              <w:rPr>
                <w:noProof/>
                <w:webHidden/>
              </w:rPr>
              <w:fldChar w:fldCharType="separate"/>
            </w:r>
            <w:r>
              <w:rPr>
                <w:noProof/>
                <w:webHidden/>
              </w:rPr>
              <w:t>4</w:t>
            </w:r>
            <w:r>
              <w:rPr>
                <w:noProof/>
                <w:webHidden/>
              </w:rPr>
              <w:fldChar w:fldCharType="end"/>
            </w:r>
          </w:hyperlink>
        </w:p>
        <w:p w14:paraId="7FAA1415" w14:textId="1B341F34" w:rsidR="000A7166" w:rsidRPr="00112EF1" w:rsidRDefault="00EA7818" w:rsidP="00883827">
          <w:r w:rsidRPr="00112EF1">
            <w:rPr>
              <w:rFonts w:cstheme="minorHAnsi"/>
              <w:sz w:val="28"/>
              <w:szCs w:val="24"/>
            </w:rPr>
            <w:fldChar w:fldCharType="end"/>
          </w:r>
        </w:p>
      </w:sdtContent>
    </w:sdt>
    <w:p w14:paraId="107F228B" w14:textId="0AC204B1" w:rsidR="00B90BD6" w:rsidRDefault="00B90BD6">
      <w:pPr>
        <w:spacing w:before="0" w:after="200"/>
        <w:jc w:val="left"/>
      </w:pPr>
      <w:r>
        <w:lastRenderedPageBreak/>
        <w:br w:type="page"/>
      </w:r>
    </w:p>
    <w:p w14:paraId="503AAC5A" w14:textId="685B8DCA" w:rsidR="00B90BD6" w:rsidRDefault="00B90BD6">
      <w:pPr>
        <w:spacing w:before="0" w:after="200"/>
        <w:jc w:val="left"/>
      </w:pPr>
      <w:r>
        <w:lastRenderedPageBreak/>
        <w:br w:type="page"/>
      </w:r>
    </w:p>
    <w:p w14:paraId="1B5B749F" w14:textId="77777777" w:rsidR="000A7166" w:rsidRPr="00112EF1" w:rsidRDefault="000A7166" w:rsidP="00883827">
      <w:pPr>
        <w:sectPr w:rsidR="000A7166" w:rsidRPr="00112EF1" w:rsidSect="00DD6D1A">
          <w:headerReference w:type="even" r:id="rId11"/>
          <w:headerReference w:type="default" r:id="rId12"/>
          <w:type w:val="oddPage"/>
          <w:pgSz w:w="11906" w:h="16838" w:code="9"/>
          <w:pgMar w:top="1701" w:right="1418" w:bottom="1418" w:left="1418" w:header="709" w:footer="709" w:gutter="284"/>
          <w:pgNumType w:fmt="upperRoman" w:start="1"/>
          <w:cols w:space="708"/>
          <w:docGrid w:linePitch="360"/>
        </w:sectPr>
      </w:pPr>
    </w:p>
    <w:p w14:paraId="24BA48ED" w14:textId="34ED4046" w:rsidR="003563E6" w:rsidRPr="00112EF1" w:rsidRDefault="00850C4E" w:rsidP="009610BE">
      <w:pPr>
        <w:pStyle w:val="Ttol1"/>
        <w:numPr>
          <w:ilvl w:val="0"/>
          <w:numId w:val="0"/>
        </w:numPr>
      </w:pPr>
      <w:bookmarkStart w:id="3" w:name="_Toc57196815"/>
      <w:bookmarkStart w:id="4" w:name="_Toc60338150"/>
      <w:bookmarkStart w:id="5" w:name="_Toc65780508"/>
      <w:r w:rsidRPr="00112EF1">
        <w:lastRenderedPageBreak/>
        <w:t>ÍNDICE DE FIGURAS</w:t>
      </w:r>
      <w:bookmarkEnd w:id="3"/>
      <w:bookmarkEnd w:id="4"/>
      <w:bookmarkEnd w:id="5"/>
    </w:p>
    <w:p w14:paraId="184D30C9" w14:textId="7410740B" w:rsidR="001B5E25" w:rsidRDefault="0083059B">
      <w:pPr>
        <w:pStyle w:val="ndexdillustracions"/>
        <w:tabs>
          <w:tab w:val="right" w:leader="dot" w:pos="8776"/>
        </w:tabs>
        <w:rPr>
          <w:rFonts w:asciiTheme="minorHAnsi" w:hAnsiTheme="minorHAnsi"/>
          <w:noProof/>
          <w:sz w:val="22"/>
          <w:lang w:val="ca-ES" w:eastAsia="ca-ES"/>
        </w:rPr>
      </w:pPr>
      <w:r w:rsidRPr="00112EF1">
        <w:fldChar w:fldCharType="begin"/>
      </w:r>
      <w:r w:rsidRPr="00112EF1">
        <w:instrText xml:space="preserve"> TOC \h \z \c "Figura" </w:instrText>
      </w:r>
      <w:r w:rsidRPr="00112EF1">
        <w:fldChar w:fldCharType="separate"/>
      </w:r>
      <w:hyperlink w:anchor="_Toc64057088" w:history="1">
        <w:r w:rsidR="001B5E25" w:rsidRPr="00B018AC">
          <w:rPr>
            <w:rStyle w:val="Enlla"/>
            <w:noProof/>
          </w:rPr>
          <w:t>Figura 3.1: Información que proporciona Rocket League de la connexión.</w:t>
        </w:r>
        <w:r w:rsidR="001B5E25">
          <w:rPr>
            <w:noProof/>
            <w:webHidden/>
          </w:rPr>
          <w:tab/>
        </w:r>
        <w:r w:rsidR="001B5E25">
          <w:rPr>
            <w:noProof/>
            <w:webHidden/>
          </w:rPr>
          <w:fldChar w:fldCharType="begin"/>
        </w:r>
        <w:r w:rsidR="001B5E25">
          <w:rPr>
            <w:noProof/>
            <w:webHidden/>
          </w:rPr>
          <w:instrText xml:space="preserve"> PAGEREF _Toc64057088 \h </w:instrText>
        </w:r>
        <w:r w:rsidR="001B5E25">
          <w:rPr>
            <w:noProof/>
            <w:webHidden/>
          </w:rPr>
        </w:r>
        <w:r w:rsidR="001B5E25">
          <w:rPr>
            <w:noProof/>
            <w:webHidden/>
          </w:rPr>
          <w:fldChar w:fldCharType="separate"/>
        </w:r>
        <w:r w:rsidR="001B5E25">
          <w:rPr>
            <w:noProof/>
            <w:webHidden/>
          </w:rPr>
          <w:t>6</w:t>
        </w:r>
        <w:r w:rsidR="001B5E25">
          <w:rPr>
            <w:noProof/>
            <w:webHidden/>
          </w:rPr>
          <w:fldChar w:fldCharType="end"/>
        </w:r>
      </w:hyperlink>
    </w:p>
    <w:p w14:paraId="64555A9F" w14:textId="72BF3C53" w:rsidR="001B5E25" w:rsidRDefault="00BA3537">
      <w:pPr>
        <w:pStyle w:val="ndexdillustracions"/>
        <w:tabs>
          <w:tab w:val="right" w:leader="dot" w:pos="8776"/>
        </w:tabs>
        <w:rPr>
          <w:rFonts w:asciiTheme="minorHAnsi" w:hAnsiTheme="minorHAnsi"/>
          <w:noProof/>
          <w:sz w:val="22"/>
          <w:lang w:val="ca-ES" w:eastAsia="ca-ES"/>
        </w:rPr>
      </w:pPr>
      <w:hyperlink w:anchor="_Toc64057089" w:history="1">
        <w:r w:rsidR="001B5E25" w:rsidRPr="00B018AC">
          <w:rPr>
            <w:rStyle w:val="Enlla"/>
            <w:noProof/>
          </w:rPr>
          <w:t>Figura 3.2: Controles de Mario Kart.</w:t>
        </w:r>
        <w:r w:rsidR="001B5E25">
          <w:rPr>
            <w:noProof/>
            <w:webHidden/>
          </w:rPr>
          <w:tab/>
        </w:r>
        <w:r w:rsidR="001B5E25">
          <w:rPr>
            <w:noProof/>
            <w:webHidden/>
          </w:rPr>
          <w:fldChar w:fldCharType="begin"/>
        </w:r>
        <w:r w:rsidR="001B5E25">
          <w:rPr>
            <w:noProof/>
            <w:webHidden/>
          </w:rPr>
          <w:instrText xml:space="preserve"> PAGEREF _Toc64057089 \h </w:instrText>
        </w:r>
        <w:r w:rsidR="001B5E25">
          <w:rPr>
            <w:noProof/>
            <w:webHidden/>
          </w:rPr>
        </w:r>
        <w:r w:rsidR="001B5E25">
          <w:rPr>
            <w:noProof/>
            <w:webHidden/>
          </w:rPr>
          <w:fldChar w:fldCharType="separate"/>
        </w:r>
        <w:r w:rsidR="001B5E25">
          <w:rPr>
            <w:noProof/>
            <w:webHidden/>
          </w:rPr>
          <w:t>7</w:t>
        </w:r>
        <w:r w:rsidR="001B5E25">
          <w:rPr>
            <w:noProof/>
            <w:webHidden/>
          </w:rPr>
          <w:fldChar w:fldCharType="end"/>
        </w:r>
      </w:hyperlink>
    </w:p>
    <w:p w14:paraId="39826A2B" w14:textId="4834AA16" w:rsidR="001B5E25" w:rsidRDefault="00BA3537">
      <w:pPr>
        <w:pStyle w:val="ndexdillustracions"/>
        <w:tabs>
          <w:tab w:val="right" w:leader="dot" w:pos="8776"/>
        </w:tabs>
        <w:rPr>
          <w:rFonts w:asciiTheme="minorHAnsi" w:hAnsiTheme="minorHAnsi"/>
          <w:noProof/>
          <w:sz w:val="22"/>
          <w:lang w:val="ca-ES" w:eastAsia="ca-ES"/>
        </w:rPr>
      </w:pPr>
      <w:hyperlink w:anchor="_Toc64057090" w:history="1">
        <w:r w:rsidR="001B5E25" w:rsidRPr="00B018AC">
          <w:rPr>
            <w:rStyle w:val="Enlla"/>
            <w:noProof/>
          </w:rPr>
          <w:t>Figura 3.3: Tabla de probabilidad de los objetos en Mario Kart</w:t>
        </w:r>
        <w:r w:rsidR="001B5E25">
          <w:rPr>
            <w:noProof/>
            <w:webHidden/>
          </w:rPr>
          <w:tab/>
        </w:r>
        <w:r w:rsidR="001B5E25">
          <w:rPr>
            <w:noProof/>
            <w:webHidden/>
          </w:rPr>
          <w:fldChar w:fldCharType="begin"/>
        </w:r>
        <w:r w:rsidR="001B5E25">
          <w:rPr>
            <w:noProof/>
            <w:webHidden/>
          </w:rPr>
          <w:instrText xml:space="preserve"> PAGEREF _Toc64057090 \h </w:instrText>
        </w:r>
        <w:r w:rsidR="001B5E25">
          <w:rPr>
            <w:noProof/>
            <w:webHidden/>
          </w:rPr>
        </w:r>
        <w:r w:rsidR="001B5E25">
          <w:rPr>
            <w:noProof/>
            <w:webHidden/>
          </w:rPr>
          <w:fldChar w:fldCharType="separate"/>
        </w:r>
        <w:r w:rsidR="001B5E25">
          <w:rPr>
            <w:noProof/>
            <w:webHidden/>
          </w:rPr>
          <w:t>8</w:t>
        </w:r>
        <w:r w:rsidR="001B5E25">
          <w:rPr>
            <w:noProof/>
            <w:webHidden/>
          </w:rPr>
          <w:fldChar w:fldCharType="end"/>
        </w:r>
      </w:hyperlink>
    </w:p>
    <w:p w14:paraId="5B2FB662" w14:textId="1107F895" w:rsidR="001B5E25" w:rsidRDefault="00BA3537">
      <w:pPr>
        <w:pStyle w:val="ndexdillustracions"/>
        <w:tabs>
          <w:tab w:val="right" w:leader="dot" w:pos="8776"/>
        </w:tabs>
        <w:rPr>
          <w:rFonts w:asciiTheme="minorHAnsi" w:hAnsiTheme="minorHAnsi"/>
          <w:noProof/>
          <w:sz w:val="22"/>
          <w:lang w:val="ca-ES" w:eastAsia="ca-ES"/>
        </w:rPr>
      </w:pPr>
      <w:hyperlink w:anchor="_Toc64057091" w:history="1">
        <w:r w:rsidR="001B5E25" w:rsidRPr="00B018AC">
          <w:rPr>
            <w:rStyle w:val="Enlla"/>
            <w:noProof/>
          </w:rPr>
          <w:t>Figura 3.4: Modos de juego de Mario Kart.</w:t>
        </w:r>
        <w:r w:rsidR="001B5E25">
          <w:rPr>
            <w:noProof/>
            <w:webHidden/>
          </w:rPr>
          <w:tab/>
        </w:r>
        <w:r w:rsidR="001B5E25">
          <w:rPr>
            <w:noProof/>
            <w:webHidden/>
          </w:rPr>
          <w:fldChar w:fldCharType="begin"/>
        </w:r>
        <w:r w:rsidR="001B5E25">
          <w:rPr>
            <w:noProof/>
            <w:webHidden/>
          </w:rPr>
          <w:instrText xml:space="preserve"> PAGEREF _Toc64057091 \h </w:instrText>
        </w:r>
        <w:r w:rsidR="001B5E25">
          <w:rPr>
            <w:noProof/>
            <w:webHidden/>
          </w:rPr>
        </w:r>
        <w:r w:rsidR="001B5E25">
          <w:rPr>
            <w:noProof/>
            <w:webHidden/>
          </w:rPr>
          <w:fldChar w:fldCharType="separate"/>
        </w:r>
        <w:r w:rsidR="001B5E25">
          <w:rPr>
            <w:noProof/>
            <w:webHidden/>
          </w:rPr>
          <w:t>9</w:t>
        </w:r>
        <w:r w:rsidR="001B5E25">
          <w:rPr>
            <w:noProof/>
            <w:webHidden/>
          </w:rPr>
          <w:fldChar w:fldCharType="end"/>
        </w:r>
      </w:hyperlink>
    </w:p>
    <w:p w14:paraId="5074A15F" w14:textId="06C0BF83" w:rsidR="001B5E25" w:rsidRDefault="00BA3537">
      <w:pPr>
        <w:pStyle w:val="ndexdillustracions"/>
        <w:tabs>
          <w:tab w:val="right" w:leader="dot" w:pos="8776"/>
        </w:tabs>
        <w:rPr>
          <w:rFonts w:asciiTheme="minorHAnsi" w:hAnsiTheme="minorHAnsi"/>
          <w:noProof/>
          <w:sz w:val="22"/>
          <w:lang w:val="ca-ES" w:eastAsia="ca-ES"/>
        </w:rPr>
      </w:pPr>
      <w:hyperlink w:anchor="_Toc64057092" w:history="1">
        <w:r w:rsidR="001B5E25" w:rsidRPr="00B018AC">
          <w:rPr>
            <w:rStyle w:val="Enlla"/>
            <w:noProof/>
          </w:rPr>
          <w:t>Figura 3.5: Controles de Team Sonic Racing</w:t>
        </w:r>
        <w:r w:rsidR="001B5E25">
          <w:rPr>
            <w:noProof/>
            <w:webHidden/>
          </w:rPr>
          <w:tab/>
        </w:r>
        <w:r w:rsidR="001B5E25">
          <w:rPr>
            <w:noProof/>
            <w:webHidden/>
          </w:rPr>
          <w:fldChar w:fldCharType="begin"/>
        </w:r>
        <w:r w:rsidR="001B5E25">
          <w:rPr>
            <w:noProof/>
            <w:webHidden/>
          </w:rPr>
          <w:instrText xml:space="preserve"> PAGEREF _Toc64057092 \h </w:instrText>
        </w:r>
        <w:r w:rsidR="001B5E25">
          <w:rPr>
            <w:noProof/>
            <w:webHidden/>
          </w:rPr>
        </w:r>
        <w:r w:rsidR="001B5E25">
          <w:rPr>
            <w:noProof/>
            <w:webHidden/>
          </w:rPr>
          <w:fldChar w:fldCharType="separate"/>
        </w:r>
        <w:r w:rsidR="001B5E25">
          <w:rPr>
            <w:noProof/>
            <w:webHidden/>
          </w:rPr>
          <w:t>10</w:t>
        </w:r>
        <w:r w:rsidR="001B5E25">
          <w:rPr>
            <w:noProof/>
            <w:webHidden/>
          </w:rPr>
          <w:fldChar w:fldCharType="end"/>
        </w:r>
      </w:hyperlink>
    </w:p>
    <w:p w14:paraId="255F9633" w14:textId="27F60986" w:rsidR="001B5E25" w:rsidRDefault="00BA3537">
      <w:pPr>
        <w:pStyle w:val="ndexdillustracions"/>
        <w:tabs>
          <w:tab w:val="right" w:leader="dot" w:pos="8776"/>
        </w:tabs>
        <w:rPr>
          <w:rFonts w:asciiTheme="minorHAnsi" w:hAnsiTheme="minorHAnsi"/>
          <w:noProof/>
          <w:sz w:val="22"/>
          <w:lang w:val="ca-ES" w:eastAsia="ca-ES"/>
        </w:rPr>
      </w:pPr>
      <w:hyperlink w:anchor="_Toc64057093" w:history="1">
        <w:r w:rsidR="001B5E25" w:rsidRPr="00B018AC">
          <w:rPr>
            <w:rStyle w:val="Enlla"/>
            <w:noProof/>
          </w:rPr>
          <w:t>Figura 3.6: Algunos wisp que hay en Team Sonic Racing.</w:t>
        </w:r>
        <w:r w:rsidR="001B5E25">
          <w:rPr>
            <w:noProof/>
            <w:webHidden/>
          </w:rPr>
          <w:tab/>
        </w:r>
        <w:r w:rsidR="001B5E25">
          <w:rPr>
            <w:noProof/>
            <w:webHidden/>
          </w:rPr>
          <w:fldChar w:fldCharType="begin"/>
        </w:r>
        <w:r w:rsidR="001B5E25">
          <w:rPr>
            <w:noProof/>
            <w:webHidden/>
          </w:rPr>
          <w:instrText xml:space="preserve"> PAGEREF _Toc64057093 \h </w:instrText>
        </w:r>
        <w:r w:rsidR="001B5E25">
          <w:rPr>
            <w:noProof/>
            <w:webHidden/>
          </w:rPr>
        </w:r>
        <w:r w:rsidR="001B5E25">
          <w:rPr>
            <w:noProof/>
            <w:webHidden/>
          </w:rPr>
          <w:fldChar w:fldCharType="separate"/>
        </w:r>
        <w:r w:rsidR="001B5E25">
          <w:rPr>
            <w:noProof/>
            <w:webHidden/>
          </w:rPr>
          <w:t>11</w:t>
        </w:r>
        <w:r w:rsidR="001B5E25">
          <w:rPr>
            <w:noProof/>
            <w:webHidden/>
          </w:rPr>
          <w:fldChar w:fldCharType="end"/>
        </w:r>
      </w:hyperlink>
    </w:p>
    <w:p w14:paraId="5F11F074" w14:textId="30A7D812" w:rsidR="001B5E25" w:rsidRDefault="00BA3537">
      <w:pPr>
        <w:pStyle w:val="ndexdillustracions"/>
        <w:tabs>
          <w:tab w:val="right" w:leader="dot" w:pos="8776"/>
        </w:tabs>
        <w:rPr>
          <w:rFonts w:asciiTheme="minorHAnsi" w:hAnsiTheme="minorHAnsi"/>
          <w:noProof/>
          <w:sz w:val="22"/>
          <w:lang w:val="ca-ES" w:eastAsia="ca-ES"/>
        </w:rPr>
      </w:pPr>
      <w:hyperlink w:anchor="_Toc64057094" w:history="1">
        <w:r w:rsidR="001B5E25" w:rsidRPr="00B018AC">
          <w:rPr>
            <w:rStyle w:val="Enlla"/>
            <w:noProof/>
          </w:rPr>
          <w:t>Figura 3.7: Modos de juego de Team Sonic Racing.</w:t>
        </w:r>
        <w:r w:rsidR="001B5E25">
          <w:rPr>
            <w:noProof/>
            <w:webHidden/>
          </w:rPr>
          <w:tab/>
        </w:r>
        <w:r w:rsidR="001B5E25">
          <w:rPr>
            <w:noProof/>
            <w:webHidden/>
          </w:rPr>
          <w:fldChar w:fldCharType="begin"/>
        </w:r>
        <w:r w:rsidR="001B5E25">
          <w:rPr>
            <w:noProof/>
            <w:webHidden/>
          </w:rPr>
          <w:instrText xml:space="preserve"> PAGEREF _Toc64057094 \h </w:instrText>
        </w:r>
        <w:r w:rsidR="001B5E25">
          <w:rPr>
            <w:noProof/>
            <w:webHidden/>
          </w:rPr>
        </w:r>
        <w:r w:rsidR="001B5E25">
          <w:rPr>
            <w:noProof/>
            <w:webHidden/>
          </w:rPr>
          <w:fldChar w:fldCharType="separate"/>
        </w:r>
        <w:r w:rsidR="001B5E25">
          <w:rPr>
            <w:noProof/>
            <w:webHidden/>
          </w:rPr>
          <w:t>12</w:t>
        </w:r>
        <w:r w:rsidR="001B5E25">
          <w:rPr>
            <w:noProof/>
            <w:webHidden/>
          </w:rPr>
          <w:fldChar w:fldCharType="end"/>
        </w:r>
      </w:hyperlink>
    </w:p>
    <w:p w14:paraId="4E426862" w14:textId="34E94078" w:rsidR="001B5E25" w:rsidRDefault="00BA3537">
      <w:pPr>
        <w:pStyle w:val="ndexdillustracions"/>
        <w:tabs>
          <w:tab w:val="right" w:leader="dot" w:pos="8776"/>
        </w:tabs>
        <w:rPr>
          <w:rFonts w:asciiTheme="minorHAnsi" w:hAnsiTheme="minorHAnsi"/>
          <w:noProof/>
          <w:sz w:val="22"/>
          <w:lang w:val="ca-ES" w:eastAsia="ca-ES"/>
        </w:rPr>
      </w:pPr>
      <w:hyperlink w:anchor="_Toc64057095" w:history="1">
        <w:r w:rsidR="001B5E25" w:rsidRPr="00B018AC">
          <w:rPr>
            <w:rStyle w:val="Enlla"/>
            <w:noProof/>
          </w:rPr>
          <w:t>Figura 3.8: Controles Crash Team Racing Nitro Fueled</w:t>
        </w:r>
        <w:r w:rsidR="001B5E25">
          <w:rPr>
            <w:noProof/>
            <w:webHidden/>
          </w:rPr>
          <w:tab/>
        </w:r>
        <w:r w:rsidR="001B5E25">
          <w:rPr>
            <w:noProof/>
            <w:webHidden/>
          </w:rPr>
          <w:fldChar w:fldCharType="begin"/>
        </w:r>
        <w:r w:rsidR="001B5E25">
          <w:rPr>
            <w:noProof/>
            <w:webHidden/>
          </w:rPr>
          <w:instrText xml:space="preserve"> PAGEREF _Toc64057095 \h </w:instrText>
        </w:r>
        <w:r w:rsidR="001B5E25">
          <w:rPr>
            <w:noProof/>
            <w:webHidden/>
          </w:rPr>
        </w:r>
        <w:r w:rsidR="001B5E25">
          <w:rPr>
            <w:noProof/>
            <w:webHidden/>
          </w:rPr>
          <w:fldChar w:fldCharType="separate"/>
        </w:r>
        <w:r w:rsidR="001B5E25">
          <w:rPr>
            <w:noProof/>
            <w:webHidden/>
          </w:rPr>
          <w:t>13</w:t>
        </w:r>
        <w:r w:rsidR="001B5E25">
          <w:rPr>
            <w:noProof/>
            <w:webHidden/>
          </w:rPr>
          <w:fldChar w:fldCharType="end"/>
        </w:r>
      </w:hyperlink>
    </w:p>
    <w:p w14:paraId="64AB5410" w14:textId="4EC8B3D9" w:rsidR="001B5E25" w:rsidRDefault="00BA3537">
      <w:pPr>
        <w:pStyle w:val="ndexdillustracions"/>
        <w:tabs>
          <w:tab w:val="right" w:leader="dot" w:pos="8776"/>
        </w:tabs>
        <w:rPr>
          <w:rFonts w:asciiTheme="minorHAnsi" w:hAnsiTheme="minorHAnsi"/>
          <w:noProof/>
          <w:sz w:val="22"/>
          <w:lang w:val="ca-ES" w:eastAsia="ca-ES"/>
        </w:rPr>
      </w:pPr>
      <w:hyperlink w:anchor="_Toc64057096" w:history="1">
        <w:r w:rsidR="001B5E25" w:rsidRPr="00B018AC">
          <w:rPr>
            <w:rStyle w:val="Enlla"/>
            <w:noProof/>
          </w:rPr>
          <w:t>Figura 3.9: Todos los objetos de Crash Team Racing Nitro Fueled.</w:t>
        </w:r>
        <w:r w:rsidR="001B5E25">
          <w:rPr>
            <w:noProof/>
            <w:webHidden/>
          </w:rPr>
          <w:tab/>
        </w:r>
        <w:r w:rsidR="001B5E25">
          <w:rPr>
            <w:noProof/>
            <w:webHidden/>
          </w:rPr>
          <w:fldChar w:fldCharType="begin"/>
        </w:r>
        <w:r w:rsidR="001B5E25">
          <w:rPr>
            <w:noProof/>
            <w:webHidden/>
          </w:rPr>
          <w:instrText xml:space="preserve"> PAGEREF _Toc64057096 \h </w:instrText>
        </w:r>
        <w:r w:rsidR="001B5E25">
          <w:rPr>
            <w:noProof/>
            <w:webHidden/>
          </w:rPr>
        </w:r>
        <w:r w:rsidR="001B5E25">
          <w:rPr>
            <w:noProof/>
            <w:webHidden/>
          </w:rPr>
          <w:fldChar w:fldCharType="separate"/>
        </w:r>
        <w:r w:rsidR="001B5E25">
          <w:rPr>
            <w:noProof/>
            <w:webHidden/>
          </w:rPr>
          <w:t>14</w:t>
        </w:r>
        <w:r w:rsidR="001B5E25">
          <w:rPr>
            <w:noProof/>
            <w:webHidden/>
          </w:rPr>
          <w:fldChar w:fldCharType="end"/>
        </w:r>
      </w:hyperlink>
    </w:p>
    <w:p w14:paraId="1BC4C933" w14:textId="71ED3BD2" w:rsidR="001B5E25" w:rsidRDefault="00BA3537">
      <w:pPr>
        <w:pStyle w:val="ndexdillustracions"/>
        <w:tabs>
          <w:tab w:val="right" w:leader="dot" w:pos="8776"/>
        </w:tabs>
        <w:rPr>
          <w:rFonts w:asciiTheme="minorHAnsi" w:hAnsiTheme="minorHAnsi"/>
          <w:noProof/>
          <w:sz w:val="22"/>
          <w:lang w:val="ca-ES" w:eastAsia="ca-ES"/>
        </w:rPr>
      </w:pPr>
      <w:hyperlink w:anchor="_Toc64057097" w:history="1">
        <w:r w:rsidR="001B5E25" w:rsidRPr="00B018AC">
          <w:rPr>
            <w:rStyle w:val="Enlla"/>
            <w:noProof/>
          </w:rPr>
          <w:t>Figura 3.10: Modos de juego de Crash Team Racing Nitro Fueled.</w:t>
        </w:r>
        <w:r w:rsidR="001B5E25">
          <w:rPr>
            <w:noProof/>
            <w:webHidden/>
          </w:rPr>
          <w:tab/>
        </w:r>
        <w:r w:rsidR="001B5E25">
          <w:rPr>
            <w:noProof/>
            <w:webHidden/>
          </w:rPr>
          <w:fldChar w:fldCharType="begin"/>
        </w:r>
        <w:r w:rsidR="001B5E25">
          <w:rPr>
            <w:noProof/>
            <w:webHidden/>
          </w:rPr>
          <w:instrText xml:space="preserve"> PAGEREF _Toc64057097 \h </w:instrText>
        </w:r>
        <w:r w:rsidR="001B5E25">
          <w:rPr>
            <w:noProof/>
            <w:webHidden/>
          </w:rPr>
        </w:r>
        <w:r w:rsidR="001B5E25">
          <w:rPr>
            <w:noProof/>
            <w:webHidden/>
          </w:rPr>
          <w:fldChar w:fldCharType="separate"/>
        </w:r>
        <w:r w:rsidR="001B5E25">
          <w:rPr>
            <w:noProof/>
            <w:webHidden/>
          </w:rPr>
          <w:t>15</w:t>
        </w:r>
        <w:r w:rsidR="001B5E25">
          <w:rPr>
            <w:noProof/>
            <w:webHidden/>
          </w:rPr>
          <w:fldChar w:fldCharType="end"/>
        </w:r>
      </w:hyperlink>
    </w:p>
    <w:p w14:paraId="676765C5" w14:textId="242740C2" w:rsidR="001B5E25" w:rsidRDefault="00BA3537">
      <w:pPr>
        <w:pStyle w:val="ndexdillustracions"/>
        <w:tabs>
          <w:tab w:val="right" w:leader="dot" w:pos="8776"/>
        </w:tabs>
        <w:rPr>
          <w:rFonts w:asciiTheme="minorHAnsi" w:hAnsiTheme="minorHAnsi"/>
          <w:noProof/>
          <w:sz w:val="22"/>
          <w:lang w:val="ca-ES" w:eastAsia="ca-ES"/>
        </w:rPr>
      </w:pPr>
      <w:hyperlink w:anchor="_Toc64057098" w:history="1">
        <w:r w:rsidR="001B5E25" w:rsidRPr="00B018AC">
          <w:rPr>
            <w:rStyle w:val="Enlla"/>
            <w:noProof/>
          </w:rPr>
          <w:t>Figura 4.1: Imagen del juego de Empire.</w:t>
        </w:r>
        <w:r w:rsidR="001B5E25">
          <w:rPr>
            <w:noProof/>
            <w:webHidden/>
          </w:rPr>
          <w:tab/>
        </w:r>
        <w:r w:rsidR="001B5E25">
          <w:rPr>
            <w:noProof/>
            <w:webHidden/>
          </w:rPr>
          <w:fldChar w:fldCharType="begin"/>
        </w:r>
        <w:r w:rsidR="001B5E25">
          <w:rPr>
            <w:noProof/>
            <w:webHidden/>
          </w:rPr>
          <w:instrText xml:space="preserve"> PAGEREF _Toc64057098 \h </w:instrText>
        </w:r>
        <w:r w:rsidR="001B5E25">
          <w:rPr>
            <w:noProof/>
            <w:webHidden/>
          </w:rPr>
        </w:r>
        <w:r w:rsidR="001B5E25">
          <w:rPr>
            <w:noProof/>
            <w:webHidden/>
          </w:rPr>
          <w:fldChar w:fldCharType="separate"/>
        </w:r>
        <w:r w:rsidR="001B5E25">
          <w:rPr>
            <w:noProof/>
            <w:webHidden/>
          </w:rPr>
          <w:t>17</w:t>
        </w:r>
        <w:r w:rsidR="001B5E25">
          <w:rPr>
            <w:noProof/>
            <w:webHidden/>
          </w:rPr>
          <w:fldChar w:fldCharType="end"/>
        </w:r>
      </w:hyperlink>
    </w:p>
    <w:p w14:paraId="04B811E8" w14:textId="0D9CD10B" w:rsidR="001B5E25" w:rsidRDefault="00BA3537">
      <w:pPr>
        <w:pStyle w:val="ndexdillustracions"/>
        <w:tabs>
          <w:tab w:val="right" w:leader="dot" w:pos="8776"/>
        </w:tabs>
        <w:rPr>
          <w:rFonts w:asciiTheme="minorHAnsi" w:hAnsiTheme="minorHAnsi"/>
          <w:noProof/>
          <w:sz w:val="22"/>
          <w:lang w:val="ca-ES" w:eastAsia="ca-ES"/>
        </w:rPr>
      </w:pPr>
      <w:hyperlink w:anchor="_Toc64057099" w:history="1">
        <w:r w:rsidR="001B5E25" w:rsidRPr="00B018AC">
          <w:rPr>
            <w:rStyle w:val="Enlla"/>
            <w:noProof/>
          </w:rPr>
          <w:t>Figura 4.2: Imagen del modo cooperativo de Final Fantasy Chrystal Chronicles.</w:t>
        </w:r>
        <w:r w:rsidR="001B5E25">
          <w:rPr>
            <w:noProof/>
            <w:webHidden/>
          </w:rPr>
          <w:tab/>
        </w:r>
        <w:r w:rsidR="001B5E25">
          <w:rPr>
            <w:noProof/>
            <w:webHidden/>
          </w:rPr>
          <w:fldChar w:fldCharType="begin"/>
        </w:r>
        <w:r w:rsidR="001B5E25">
          <w:rPr>
            <w:noProof/>
            <w:webHidden/>
          </w:rPr>
          <w:instrText xml:space="preserve"> PAGEREF _Toc64057099 \h </w:instrText>
        </w:r>
        <w:r w:rsidR="001B5E25">
          <w:rPr>
            <w:noProof/>
            <w:webHidden/>
          </w:rPr>
        </w:r>
        <w:r w:rsidR="001B5E25">
          <w:rPr>
            <w:noProof/>
            <w:webHidden/>
          </w:rPr>
          <w:fldChar w:fldCharType="separate"/>
        </w:r>
        <w:r w:rsidR="001B5E25">
          <w:rPr>
            <w:noProof/>
            <w:webHidden/>
          </w:rPr>
          <w:t>19</w:t>
        </w:r>
        <w:r w:rsidR="001B5E25">
          <w:rPr>
            <w:noProof/>
            <w:webHidden/>
          </w:rPr>
          <w:fldChar w:fldCharType="end"/>
        </w:r>
      </w:hyperlink>
    </w:p>
    <w:p w14:paraId="2493B4DE" w14:textId="08E60958" w:rsidR="001B5E25" w:rsidRDefault="00BA3537">
      <w:pPr>
        <w:pStyle w:val="ndexdillustracions"/>
        <w:tabs>
          <w:tab w:val="right" w:leader="dot" w:pos="8776"/>
        </w:tabs>
        <w:rPr>
          <w:rFonts w:asciiTheme="minorHAnsi" w:hAnsiTheme="minorHAnsi"/>
          <w:noProof/>
          <w:sz w:val="22"/>
          <w:lang w:val="ca-ES" w:eastAsia="ca-ES"/>
        </w:rPr>
      </w:pPr>
      <w:hyperlink w:anchor="_Toc64057100" w:history="1">
        <w:r w:rsidR="001B5E25" w:rsidRPr="00B018AC">
          <w:rPr>
            <w:rStyle w:val="Enlla"/>
            <w:noProof/>
          </w:rPr>
          <w:t>Figura 4.3: Imagen del modo competitivo de Call of Duty: Black Ops - Cold War.</w:t>
        </w:r>
        <w:r w:rsidR="001B5E25">
          <w:rPr>
            <w:noProof/>
            <w:webHidden/>
          </w:rPr>
          <w:tab/>
        </w:r>
        <w:r w:rsidR="001B5E25">
          <w:rPr>
            <w:noProof/>
            <w:webHidden/>
          </w:rPr>
          <w:fldChar w:fldCharType="begin"/>
        </w:r>
        <w:r w:rsidR="001B5E25">
          <w:rPr>
            <w:noProof/>
            <w:webHidden/>
          </w:rPr>
          <w:instrText xml:space="preserve"> PAGEREF _Toc64057100 \h </w:instrText>
        </w:r>
        <w:r w:rsidR="001B5E25">
          <w:rPr>
            <w:noProof/>
            <w:webHidden/>
          </w:rPr>
        </w:r>
        <w:r w:rsidR="001B5E25">
          <w:rPr>
            <w:noProof/>
            <w:webHidden/>
          </w:rPr>
          <w:fldChar w:fldCharType="separate"/>
        </w:r>
        <w:r w:rsidR="001B5E25">
          <w:rPr>
            <w:noProof/>
            <w:webHidden/>
          </w:rPr>
          <w:t>20</w:t>
        </w:r>
        <w:r w:rsidR="001B5E25">
          <w:rPr>
            <w:noProof/>
            <w:webHidden/>
          </w:rPr>
          <w:fldChar w:fldCharType="end"/>
        </w:r>
      </w:hyperlink>
    </w:p>
    <w:p w14:paraId="518E7C58" w14:textId="63111E11" w:rsidR="001B5E25" w:rsidRDefault="00BA3537">
      <w:pPr>
        <w:pStyle w:val="ndexdillustracions"/>
        <w:tabs>
          <w:tab w:val="right" w:leader="dot" w:pos="8776"/>
        </w:tabs>
        <w:rPr>
          <w:rFonts w:asciiTheme="minorHAnsi" w:hAnsiTheme="minorHAnsi"/>
          <w:noProof/>
          <w:sz w:val="22"/>
          <w:lang w:val="ca-ES" w:eastAsia="ca-ES"/>
        </w:rPr>
      </w:pPr>
      <w:hyperlink w:anchor="_Toc64057101" w:history="1">
        <w:r w:rsidR="001B5E25" w:rsidRPr="00B018AC">
          <w:rPr>
            <w:rStyle w:val="Enlla"/>
            <w:noProof/>
          </w:rPr>
          <w:t>Figura 4.4: Secuencia de los paquetes en el protocolo TCP.</w:t>
        </w:r>
        <w:r w:rsidR="001B5E25">
          <w:rPr>
            <w:noProof/>
            <w:webHidden/>
          </w:rPr>
          <w:tab/>
        </w:r>
        <w:r w:rsidR="001B5E25">
          <w:rPr>
            <w:noProof/>
            <w:webHidden/>
          </w:rPr>
          <w:fldChar w:fldCharType="begin"/>
        </w:r>
        <w:r w:rsidR="001B5E25">
          <w:rPr>
            <w:noProof/>
            <w:webHidden/>
          </w:rPr>
          <w:instrText xml:space="preserve"> PAGEREF _Toc64057101 \h </w:instrText>
        </w:r>
        <w:r w:rsidR="001B5E25">
          <w:rPr>
            <w:noProof/>
            <w:webHidden/>
          </w:rPr>
        </w:r>
        <w:r w:rsidR="001B5E25">
          <w:rPr>
            <w:noProof/>
            <w:webHidden/>
          </w:rPr>
          <w:fldChar w:fldCharType="separate"/>
        </w:r>
        <w:r w:rsidR="001B5E25">
          <w:rPr>
            <w:noProof/>
            <w:webHidden/>
          </w:rPr>
          <w:t>25</w:t>
        </w:r>
        <w:r w:rsidR="001B5E25">
          <w:rPr>
            <w:noProof/>
            <w:webHidden/>
          </w:rPr>
          <w:fldChar w:fldCharType="end"/>
        </w:r>
      </w:hyperlink>
    </w:p>
    <w:p w14:paraId="624511AF" w14:textId="00C0F775" w:rsidR="001B5E25" w:rsidRDefault="00BA3537">
      <w:pPr>
        <w:pStyle w:val="ndexdillustracions"/>
        <w:tabs>
          <w:tab w:val="right" w:leader="dot" w:pos="8776"/>
        </w:tabs>
        <w:rPr>
          <w:rFonts w:asciiTheme="minorHAnsi" w:hAnsiTheme="minorHAnsi"/>
          <w:noProof/>
          <w:sz w:val="22"/>
          <w:lang w:val="ca-ES" w:eastAsia="ca-ES"/>
        </w:rPr>
      </w:pPr>
      <w:hyperlink w:anchor="_Toc64057102" w:history="1">
        <w:r w:rsidR="001B5E25" w:rsidRPr="00B018AC">
          <w:rPr>
            <w:rStyle w:val="Enlla"/>
            <w:noProof/>
          </w:rPr>
          <w:t>Figura 4.5: Secuencia de los paquetes en el protocolo UDP.</w:t>
        </w:r>
        <w:r w:rsidR="001B5E25">
          <w:rPr>
            <w:noProof/>
            <w:webHidden/>
          </w:rPr>
          <w:tab/>
        </w:r>
        <w:r w:rsidR="001B5E25">
          <w:rPr>
            <w:noProof/>
            <w:webHidden/>
          </w:rPr>
          <w:fldChar w:fldCharType="begin"/>
        </w:r>
        <w:r w:rsidR="001B5E25">
          <w:rPr>
            <w:noProof/>
            <w:webHidden/>
          </w:rPr>
          <w:instrText xml:space="preserve"> PAGEREF _Toc64057102 \h </w:instrText>
        </w:r>
        <w:r w:rsidR="001B5E25">
          <w:rPr>
            <w:noProof/>
            <w:webHidden/>
          </w:rPr>
        </w:r>
        <w:r w:rsidR="001B5E25">
          <w:rPr>
            <w:noProof/>
            <w:webHidden/>
          </w:rPr>
          <w:fldChar w:fldCharType="separate"/>
        </w:r>
        <w:r w:rsidR="001B5E25">
          <w:rPr>
            <w:noProof/>
            <w:webHidden/>
          </w:rPr>
          <w:t>27</w:t>
        </w:r>
        <w:r w:rsidR="001B5E25">
          <w:rPr>
            <w:noProof/>
            <w:webHidden/>
          </w:rPr>
          <w:fldChar w:fldCharType="end"/>
        </w:r>
      </w:hyperlink>
    </w:p>
    <w:p w14:paraId="0EC45EFD" w14:textId="3811E8ED" w:rsidR="001B5E25" w:rsidRDefault="00BA3537">
      <w:pPr>
        <w:pStyle w:val="ndexdillustracions"/>
        <w:tabs>
          <w:tab w:val="right" w:leader="dot" w:pos="8776"/>
        </w:tabs>
        <w:rPr>
          <w:rFonts w:asciiTheme="minorHAnsi" w:hAnsiTheme="minorHAnsi"/>
          <w:noProof/>
          <w:sz w:val="22"/>
          <w:lang w:val="ca-ES" w:eastAsia="ca-ES"/>
        </w:rPr>
      </w:pPr>
      <w:hyperlink w:anchor="_Toc64057103" w:history="1">
        <w:r w:rsidR="001B5E25" w:rsidRPr="00B018AC">
          <w:rPr>
            <w:rStyle w:val="Enlla"/>
            <w:noProof/>
          </w:rPr>
          <w:t>Figura 4.6: Topología cliente-servidor</w:t>
        </w:r>
        <w:r w:rsidR="001B5E25">
          <w:rPr>
            <w:noProof/>
            <w:webHidden/>
          </w:rPr>
          <w:tab/>
        </w:r>
        <w:r w:rsidR="001B5E25">
          <w:rPr>
            <w:noProof/>
            <w:webHidden/>
          </w:rPr>
          <w:fldChar w:fldCharType="begin"/>
        </w:r>
        <w:r w:rsidR="001B5E25">
          <w:rPr>
            <w:noProof/>
            <w:webHidden/>
          </w:rPr>
          <w:instrText xml:space="preserve"> PAGEREF _Toc64057103 \h </w:instrText>
        </w:r>
        <w:r w:rsidR="001B5E25">
          <w:rPr>
            <w:noProof/>
            <w:webHidden/>
          </w:rPr>
        </w:r>
        <w:r w:rsidR="001B5E25">
          <w:rPr>
            <w:noProof/>
            <w:webHidden/>
          </w:rPr>
          <w:fldChar w:fldCharType="separate"/>
        </w:r>
        <w:r w:rsidR="001B5E25">
          <w:rPr>
            <w:noProof/>
            <w:webHidden/>
          </w:rPr>
          <w:t>28</w:t>
        </w:r>
        <w:r w:rsidR="001B5E25">
          <w:rPr>
            <w:noProof/>
            <w:webHidden/>
          </w:rPr>
          <w:fldChar w:fldCharType="end"/>
        </w:r>
      </w:hyperlink>
    </w:p>
    <w:p w14:paraId="1E7CBF6B" w14:textId="5B0297F3" w:rsidR="001B5E25" w:rsidRDefault="00BA3537">
      <w:pPr>
        <w:pStyle w:val="ndexdillustracions"/>
        <w:tabs>
          <w:tab w:val="right" w:leader="dot" w:pos="8776"/>
        </w:tabs>
        <w:rPr>
          <w:rFonts w:asciiTheme="minorHAnsi" w:hAnsiTheme="minorHAnsi"/>
          <w:noProof/>
          <w:sz w:val="22"/>
          <w:lang w:val="ca-ES" w:eastAsia="ca-ES"/>
        </w:rPr>
      </w:pPr>
      <w:hyperlink w:anchor="_Toc64057104" w:history="1">
        <w:r w:rsidR="001B5E25" w:rsidRPr="00B018AC">
          <w:rPr>
            <w:rStyle w:val="Enlla"/>
            <w:noProof/>
          </w:rPr>
          <w:t>Figura 4.7: Secuencia de los paquetes en la topologia cliente-servidor.</w:t>
        </w:r>
        <w:r w:rsidR="001B5E25">
          <w:rPr>
            <w:noProof/>
            <w:webHidden/>
          </w:rPr>
          <w:tab/>
        </w:r>
        <w:r w:rsidR="001B5E25">
          <w:rPr>
            <w:noProof/>
            <w:webHidden/>
          </w:rPr>
          <w:fldChar w:fldCharType="begin"/>
        </w:r>
        <w:r w:rsidR="001B5E25">
          <w:rPr>
            <w:noProof/>
            <w:webHidden/>
          </w:rPr>
          <w:instrText xml:space="preserve"> PAGEREF _Toc64057104 \h </w:instrText>
        </w:r>
        <w:r w:rsidR="001B5E25">
          <w:rPr>
            <w:noProof/>
            <w:webHidden/>
          </w:rPr>
        </w:r>
        <w:r w:rsidR="001B5E25">
          <w:rPr>
            <w:noProof/>
            <w:webHidden/>
          </w:rPr>
          <w:fldChar w:fldCharType="separate"/>
        </w:r>
        <w:r w:rsidR="001B5E25">
          <w:rPr>
            <w:noProof/>
            <w:webHidden/>
          </w:rPr>
          <w:t>29</w:t>
        </w:r>
        <w:r w:rsidR="001B5E25">
          <w:rPr>
            <w:noProof/>
            <w:webHidden/>
          </w:rPr>
          <w:fldChar w:fldCharType="end"/>
        </w:r>
      </w:hyperlink>
    </w:p>
    <w:p w14:paraId="32C8257E" w14:textId="23DB42D3" w:rsidR="001B5E25" w:rsidRDefault="00BA3537">
      <w:pPr>
        <w:pStyle w:val="ndexdillustracions"/>
        <w:tabs>
          <w:tab w:val="right" w:leader="dot" w:pos="8776"/>
        </w:tabs>
        <w:rPr>
          <w:rFonts w:asciiTheme="minorHAnsi" w:hAnsiTheme="minorHAnsi"/>
          <w:noProof/>
          <w:sz w:val="22"/>
          <w:lang w:val="ca-ES" w:eastAsia="ca-ES"/>
        </w:rPr>
      </w:pPr>
      <w:hyperlink w:anchor="_Toc64057105" w:history="1">
        <w:r w:rsidR="001B5E25" w:rsidRPr="00B018AC">
          <w:rPr>
            <w:rStyle w:val="Enlla"/>
            <w:noProof/>
          </w:rPr>
          <w:t>Figura 4.8: Topología p2p</w:t>
        </w:r>
        <w:r w:rsidR="001B5E25">
          <w:rPr>
            <w:noProof/>
            <w:webHidden/>
          </w:rPr>
          <w:tab/>
        </w:r>
        <w:r w:rsidR="001B5E25">
          <w:rPr>
            <w:noProof/>
            <w:webHidden/>
          </w:rPr>
          <w:fldChar w:fldCharType="begin"/>
        </w:r>
        <w:r w:rsidR="001B5E25">
          <w:rPr>
            <w:noProof/>
            <w:webHidden/>
          </w:rPr>
          <w:instrText xml:space="preserve"> PAGEREF _Toc64057105 \h </w:instrText>
        </w:r>
        <w:r w:rsidR="001B5E25">
          <w:rPr>
            <w:noProof/>
            <w:webHidden/>
          </w:rPr>
        </w:r>
        <w:r w:rsidR="001B5E25">
          <w:rPr>
            <w:noProof/>
            <w:webHidden/>
          </w:rPr>
          <w:fldChar w:fldCharType="separate"/>
        </w:r>
        <w:r w:rsidR="001B5E25">
          <w:rPr>
            <w:noProof/>
            <w:webHidden/>
          </w:rPr>
          <w:t>30</w:t>
        </w:r>
        <w:r w:rsidR="001B5E25">
          <w:rPr>
            <w:noProof/>
            <w:webHidden/>
          </w:rPr>
          <w:fldChar w:fldCharType="end"/>
        </w:r>
      </w:hyperlink>
    </w:p>
    <w:p w14:paraId="43532066" w14:textId="667FE6C0" w:rsidR="001B5E25" w:rsidRDefault="00BA3537">
      <w:pPr>
        <w:pStyle w:val="ndexdillustracions"/>
        <w:tabs>
          <w:tab w:val="right" w:leader="dot" w:pos="8776"/>
        </w:tabs>
        <w:rPr>
          <w:rFonts w:asciiTheme="minorHAnsi" w:hAnsiTheme="minorHAnsi"/>
          <w:noProof/>
          <w:sz w:val="22"/>
          <w:lang w:val="ca-ES" w:eastAsia="ca-ES"/>
        </w:rPr>
      </w:pPr>
      <w:hyperlink w:anchor="_Toc64057106" w:history="1">
        <w:r w:rsidR="001B5E25" w:rsidRPr="00B018AC">
          <w:rPr>
            <w:rStyle w:val="Enlla"/>
            <w:noProof/>
          </w:rPr>
          <w:t>Figura 4.9: Ciclo del motor.</w:t>
        </w:r>
        <w:r w:rsidR="001B5E25">
          <w:rPr>
            <w:noProof/>
            <w:webHidden/>
          </w:rPr>
          <w:tab/>
        </w:r>
        <w:r w:rsidR="001B5E25">
          <w:rPr>
            <w:noProof/>
            <w:webHidden/>
          </w:rPr>
          <w:fldChar w:fldCharType="begin"/>
        </w:r>
        <w:r w:rsidR="001B5E25">
          <w:rPr>
            <w:noProof/>
            <w:webHidden/>
          </w:rPr>
          <w:instrText xml:space="preserve"> PAGEREF _Toc64057106 \h </w:instrText>
        </w:r>
        <w:r w:rsidR="001B5E25">
          <w:rPr>
            <w:noProof/>
            <w:webHidden/>
          </w:rPr>
        </w:r>
        <w:r w:rsidR="001B5E25">
          <w:rPr>
            <w:noProof/>
            <w:webHidden/>
          </w:rPr>
          <w:fldChar w:fldCharType="separate"/>
        </w:r>
        <w:r w:rsidR="001B5E25">
          <w:rPr>
            <w:noProof/>
            <w:webHidden/>
          </w:rPr>
          <w:t>32</w:t>
        </w:r>
        <w:r w:rsidR="001B5E25">
          <w:rPr>
            <w:noProof/>
            <w:webHidden/>
          </w:rPr>
          <w:fldChar w:fldCharType="end"/>
        </w:r>
      </w:hyperlink>
    </w:p>
    <w:p w14:paraId="670EC9C9" w14:textId="0FF53806" w:rsidR="001B5E25" w:rsidRDefault="00BA3537">
      <w:pPr>
        <w:pStyle w:val="ndexdillustracions"/>
        <w:tabs>
          <w:tab w:val="right" w:leader="dot" w:pos="8776"/>
        </w:tabs>
        <w:rPr>
          <w:rFonts w:asciiTheme="minorHAnsi" w:hAnsiTheme="minorHAnsi"/>
          <w:noProof/>
          <w:sz w:val="22"/>
          <w:lang w:val="ca-ES" w:eastAsia="ca-ES"/>
        </w:rPr>
      </w:pPr>
      <w:hyperlink w:anchor="_Toc64057107" w:history="1">
        <w:r w:rsidR="001B5E25" w:rsidRPr="00B018AC">
          <w:rPr>
            <w:rStyle w:val="Enlla"/>
            <w:noProof/>
          </w:rPr>
          <w:t>Figura 4.10: Sistema que hace que gire el vehículo.</w:t>
        </w:r>
        <w:r w:rsidR="001B5E25">
          <w:rPr>
            <w:noProof/>
            <w:webHidden/>
          </w:rPr>
          <w:tab/>
        </w:r>
        <w:r w:rsidR="001B5E25">
          <w:rPr>
            <w:noProof/>
            <w:webHidden/>
          </w:rPr>
          <w:fldChar w:fldCharType="begin"/>
        </w:r>
        <w:r w:rsidR="001B5E25">
          <w:rPr>
            <w:noProof/>
            <w:webHidden/>
          </w:rPr>
          <w:instrText xml:space="preserve"> PAGEREF _Toc64057107 \h </w:instrText>
        </w:r>
        <w:r w:rsidR="001B5E25">
          <w:rPr>
            <w:noProof/>
            <w:webHidden/>
          </w:rPr>
        </w:r>
        <w:r w:rsidR="001B5E25">
          <w:rPr>
            <w:noProof/>
            <w:webHidden/>
          </w:rPr>
          <w:fldChar w:fldCharType="separate"/>
        </w:r>
        <w:r w:rsidR="001B5E25">
          <w:rPr>
            <w:noProof/>
            <w:webHidden/>
          </w:rPr>
          <w:t>33</w:t>
        </w:r>
        <w:r w:rsidR="001B5E25">
          <w:rPr>
            <w:noProof/>
            <w:webHidden/>
          </w:rPr>
          <w:fldChar w:fldCharType="end"/>
        </w:r>
      </w:hyperlink>
    </w:p>
    <w:p w14:paraId="3D6010F7" w14:textId="7AF7F389" w:rsidR="001B5E25" w:rsidRDefault="00BA3537">
      <w:pPr>
        <w:pStyle w:val="ndexdillustracions"/>
        <w:tabs>
          <w:tab w:val="right" w:leader="dot" w:pos="8776"/>
        </w:tabs>
        <w:rPr>
          <w:rFonts w:asciiTheme="minorHAnsi" w:hAnsiTheme="minorHAnsi"/>
          <w:noProof/>
          <w:sz w:val="22"/>
          <w:lang w:val="ca-ES" w:eastAsia="ca-ES"/>
        </w:rPr>
      </w:pPr>
      <w:hyperlink w:anchor="_Toc64057108" w:history="1">
        <w:r w:rsidR="001B5E25" w:rsidRPr="00B018AC">
          <w:rPr>
            <w:rStyle w:val="Enlla"/>
            <w:noProof/>
          </w:rPr>
          <w:t>Figura 5.1: Logotipos de Unreal Engine y JetBrains Rider.</w:t>
        </w:r>
        <w:r w:rsidR="001B5E25">
          <w:rPr>
            <w:noProof/>
            <w:webHidden/>
          </w:rPr>
          <w:tab/>
        </w:r>
        <w:r w:rsidR="001B5E25">
          <w:rPr>
            <w:noProof/>
            <w:webHidden/>
          </w:rPr>
          <w:fldChar w:fldCharType="begin"/>
        </w:r>
        <w:r w:rsidR="001B5E25">
          <w:rPr>
            <w:noProof/>
            <w:webHidden/>
          </w:rPr>
          <w:instrText xml:space="preserve"> PAGEREF _Toc64057108 \h </w:instrText>
        </w:r>
        <w:r w:rsidR="001B5E25">
          <w:rPr>
            <w:noProof/>
            <w:webHidden/>
          </w:rPr>
        </w:r>
        <w:r w:rsidR="001B5E25">
          <w:rPr>
            <w:noProof/>
            <w:webHidden/>
          </w:rPr>
          <w:fldChar w:fldCharType="separate"/>
        </w:r>
        <w:r w:rsidR="001B5E25">
          <w:rPr>
            <w:noProof/>
            <w:webHidden/>
          </w:rPr>
          <w:t>36</w:t>
        </w:r>
        <w:r w:rsidR="001B5E25">
          <w:rPr>
            <w:noProof/>
            <w:webHidden/>
          </w:rPr>
          <w:fldChar w:fldCharType="end"/>
        </w:r>
      </w:hyperlink>
    </w:p>
    <w:p w14:paraId="2977B19E" w14:textId="3F4D5AEC" w:rsidR="001B5E25" w:rsidRDefault="00BA3537">
      <w:pPr>
        <w:pStyle w:val="ndexdillustracions"/>
        <w:tabs>
          <w:tab w:val="right" w:leader="dot" w:pos="8776"/>
        </w:tabs>
        <w:rPr>
          <w:rFonts w:asciiTheme="minorHAnsi" w:hAnsiTheme="minorHAnsi"/>
          <w:noProof/>
          <w:sz w:val="22"/>
          <w:lang w:val="ca-ES" w:eastAsia="ca-ES"/>
        </w:rPr>
      </w:pPr>
      <w:hyperlink w:anchor="_Toc64057109" w:history="1">
        <w:r w:rsidR="001B5E25" w:rsidRPr="00B018AC">
          <w:rPr>
            <w:rStyle w:val="Enlla"/>
            <w:noProof/>
          </w:rPr>
          <w:t>Figura 5.2: Logotipos de JetBrains WebStorm y Node.js.</w:t>
        </w:r>
        <w:r w:rsidR="001B5E25">
          <w:rPr>
            <w:noProof/>
            <w:webHidden/>
          </w:rPr>
          <w:tab/>
        </w:r>
        <w:r w:rsidR="001B5E25">
          <w:rPr>
            <w:noProof/>
            <w:webHidden/>
          </w:rPr>
          <w:fldChar w:fldCharType="begin"/>
        </w:r>
        <w:r w:rsidR="001B5E25">
          <w:rPr>
            <w:noProof/>
            <w:webHidden/>
          </w:rPr>
          <w:instrText xml:space="preserve"> PAGEREF _Toc64057109 \h </w:instrText>
        </w:r>
        <w:r w:rsidR="001B5E25">
          <w:rPr>
            <w:noProof/>
            <w:webHidden/>
          </w:rPr>
        </w:r>
        <w:r w:rsidR="001B5E25">
          <w:rPr>
            <w:noProof/>
            <w:webHidden/>
          </w:rPr>
          <w:fldChar w:fldCharType="separate"/>
        </w:r>
        <w:r w:rsidR="001B5E25">
          <w:rPr>
            <w:noProof/>
            <w:webHidden/>
          </w:rPr>
          <w:t>36</w:t>
        </w:r>
        <w:r w:rsidR="001B5E25">
          <w:rPr>
            <w:noProof/>
            <w:webHidden/>
          </w:rPr>
          <w:fldChar w:fldCharType="end"/>
        </w:r>
      </w:hyperlink>
    </w:p>
    <w:p w14:paraId="68071481" w14:textId="6FE5C4BA" w:rsidR="00207459" w:rsidRPr="00112EF1" w:rsidRDefault="0083059B" w:rsidP="00E73D75">
      <w:pPr>
        <w:sectPr w:rsidR="00207459" w:rsidRPr="00112EF1" w:rsidSect="00DD6D1A">
          <w:type w:val="oddPage"/>
          <w:pgSz w:w="11906" w:h="16838" w:code="9"/>
          <w:pgMar w:top="1701" w:right="1418" w:bottom="1418" w:left="1418" w:header="709" w:footer="709" w:gutter="284"/>
          <w:pgNumType w:fmt="upperRoman"/>
          <w:cols w:space="708"/>
          <w:docGrid w:linePitch="360"/>
        </w:sectPr>
      </w:pPr>
      <w:r w:rsidRPr="00112EF1">
        <w:rPr>
          <w:b/>
          <w:bCs/>
          <w:noProof/>
        </w:rPr>
        <w:fldChar w:fldCharType="end"/>
      </w:r>
      <w:r w:rsidR="00207459" w:rsidRPr="00112EF1">
        <w:br w:type="page"/>
      </w:r>
    </w:p>
    <w:p w14:paraId="4529AA49" w14:textId="508112E6" w:rsidR="00F73A65" w:rsidRPr="00112EF1" w:rsidRDefault="00850C4E" w:rsidP="009610BE">
      <w:pPr>
        <w:pStyle w:val="Ttol1"/>
        <w:numPr>
          <w:ilvl w:val="0"/>
          <w:numId w:val="0"/>
        </w:numPr>
      </w:pPr>
      <w:bookmarkStart w:id="6" w:name="_Toc57196816"/>
      <w:bookmarkStart w:id="7" w:name="_Toc60338151"/>
      <w:bookmarkStart w:id="8" w:name="_Toc65780509"/>
      <w:r w:rsidRPr="00112EF1">
        <w:lastRenderedPageBreak/>
        <w:t>ÍNDICE DE TABLAS</w:t>
      </w:r>
      <w:bookmarkEnd w:id="6"/>
      <w:bookmarkEnd w:id="7"/>
      <w:bookmarkEnd w:id="8"/>
    </w:p>
    <w:p w14:paraId="417D6086" w14:textId="69DF88CE" w:rsidR="001B5E25" w:rsidRDefault="00C73565">
      <w:pPr>
        <w:pStyle w:val="ndexdillustracions"/>
        <w:tabs>
          <w:tab w:val="right" w:leader="dot" w:pos="8776"/>
        </w:tabs>
        <w:rPr>
          <w:rFonts w:asciiTheme="minorHAnsi" w:hAnsiTheme="minorHAnsi"/>
          <w:noProof/>
          <w:sz w:val="22"/>
          <w:lang w:val="ca-ES" w:eastAsia="ca-ES"/>
        </w:rPr>
      </w:pPr>
      <w:r w:rsidRPr="00112EF1">
        <w:rPr>
          <w:b/>
          <w:bCs/>
          <w:noProof/>
        </w:rPr>
        <w:fldChar w:fldCharType="begin"/>
      </w:r>
      <w:r w:rsidRPr="00112EF1">
        <w:rPr>
          <w:b/>
          <w:bCs/>
          <w:noProof/>
        </w:rPr>
        <w:instrText xml:space="preserve"> TOC \h \z \c "Tabla" </w:instrText>
      </w:r>
      <w:r w:rsidRPr="00112EF1">
        <w:rPr>
          <w:b/>
          <w:bCs/>
          <w:noProof/>
        </w:rPr>
        <w:fldChar w:fldCharType="separate"/>
      </w:r>
      <w:hyperlink w:anchor="_Toc64057110" w:history="1">
        <w:r w:rsidR="001B5E25" w:rsidRPr="00D1200E">
          <w:rPr>
            <w:rStyle w:val="Enlla"/>
            <w:noProof/>
          </w:rPr>
          <w:t xml:space="preserve">Tabla 4.1: Modelo de capas OSI </w:t>
        </w:r>
        <w:r w:rsidR="001B5E25" w:rsidRPr="00D1200E">
          <w:rPr>
            <w:rStyle w:val="Enlla"/>
            <w:rFonts w:cs="Arial"/>
            <w:noProof/>
          </w:rPr>
          <w:t>(ISO/IEC JTC 1, 1994)</w:t>
        </w:r>
        <w:r w:rsidR="001B5E25">
          <w:rPr>
            <w:noProof/>
            <w:webHidden/>
          </w:rPr>
          <w:tab/>
        </w:r>
        <w:r w:rsidR="001B5E25">
          <w:rPr>
            <w:noProof/>
            <w:webHidden/>
          </w:rPr>
          <w:fldChar w:fldCharType="begin"/>
        </w:r>
        <w:r w:rsidR="001B5E25">
          <w:rPr>
            <w:noProof/>
            <w:webHidden/>
          </w:rPr>
          <w:instrText xml:space="preserve"> PAGEREF _Toc64057110 \h </w:instrText>
        </w:r>
        <w:r w:rsidR="001B5E25">
          <w:rPr>
            <w:noProof/>
            <w:webHidden/>
          </w:rPr>
        </w:r>
        <w:r w:rsidR="001B5E25">
          <w:rPr>
            <w:noProof/>
            <w:webHidden/>
          </w:rPr>
          <w:fldChar w:fldCharType="separate"/>
        </w:r>
        <w:r w:rsidR="001B5E25">
          <w:rPr>
            <w:noProof/>
            <w:webHidden/>
          </w:rPr>
          <w:t>21</w:t>
        </w:r>
        <w:r w:rsidR="001B5E25">
          <w:rPr>
            <w:noProof/>
            <w:webHidden/>
          </w:rPr>
          <w:fldChar w:fldCharType="end"/>
        </w:r>
      </w:hyperlink>
    </w:p>
    <w:p w14:paraId="01ECDD49" w14:textId="14253E70" w:rsidR="001B5E25" w:rsidRDefault="00BA3537">
      <w:pPr>
        <w:pStyle w:val="ndexdillustracions"/>
        <w:tabs>
          <w:tab w:val="right" w:leader="dot" w:pos="8776"/>
        </w:tabs>
        <w:rPr>
          <w:rFonts w:asciiTheme="minorHAnsi" w:hAnsiTheme="minorHAnsi"/>
          <w:noProof/>
          <w:sz w:val="22"/>
          <w:lang w:val="ca-ES" w:eastAsia="ca-ES"/>
        </w:rPr>
      </w:pPr>
      <w:hyperlink w:anchor="_Toc64057111" w:history="1">
        <w:r w:rsidR="001B5E25" w:rsidRPr="00D1200E">
          <w:rPr>
            <w:rStyle w:val="Enlla"/>
            <w:noProof/>
          </w:rPr>
          <w:t>Tabla 4.2: Tabla de una llamada DNS realizada con Packet Tracer.</w:t>
        </w:r>
        <w:r w:rsidR="001B5E25">
          <w:rPr>
            <w:noProof/>
            <w:webHidden/>
          </w:rPr>
          <w:tab/>
        </w:r>
        <w:r w:rsidR="001B5E25">
          <w:rPr>
            <w:noProof/>
            <w:webHidden/>
          </w:rPr>
          <w:fldChar w:fldCharType="begin"/>
        </w:r>
        <w:r w:rsidR="001B5E25">
          <w:rPr>
            <w:noProof/>
            <w:webHidden/>
          </w:rPr>
          <w:instrText xml:space="preserve"> PAGEREF _Toc64057111 \h </w:instrText>
        </w:r>
        <w:r w:rsidR="001B5E25">
          <w:rPr>
            <w:noProof/>
            <w:webHidden/>
          </w:rPr>
        </w:r>
        <w:r w:rsidR="001B5E25">
          <w:rPr>
            <w:noProof/>
            <w:webHidden/>
          </w:rPr>
          <w:fldChar w:fldCharType="separate"/>
        </w:r>
        <w:r w:rsidR="001B5E25">
          <w:rPr>
            <w:noProof/>
            <w:webHidden/>
          </w:rPr>
          <w:t>23</w:t>
        </w:r>
        <w:r w:rsidR="001B5E25">
          <w:rPr>
            <w:noProof/>
            <w:webHidden/>
          </w:rPr>
          <w:fldChar w:fldCharType="end"/>
        </w:r>
      </w:hyperlink>
    </w:p>
    <w:p w14:paraId="76F1DC82" w14:textId="29419DAC" w:rsidR="001B5E25" w:rsidRDefault="00BA3537">
      <w:pPr>
        <w:pStyle w:val="ndexdillustracions"/>
        <w:tabs>
          <w:tab w:val="right" w:leader="dot" w:pos="8776"/>
        </w:tabs>
        <w:rPr>
          <w:rFonts w:asciiTheme="minorHAnsi" w:hAnsiTheme="minorHAnsi"/>
          <w:noProof/>
          <w:sz w:val="22"/>
          <w:lang w:val="ca-ES" w:eastAsia="ca-ES"/>
        </w:rPr>
      </w:pPr>
      <w:hyperlink w:anchor="_Toc64057112" w:history="1">
        <w:r w:rsidR="001B5E25" w:rsidRPr="00D1200E">
          <w:rPr>
            <w:rStyle w:val="Enlla"/>
            <w:noProof/>
          </w:rPr>
          <w:t>Tabla 4.3: Tabla de una respuesta DNS realizada con Packet Tracer.</w:t>
        </w:r>
        <w:r w:rsidR="001B5E25">
          <w:rPr>
            <w:noProof/>
            <w:webHidden/>
          </w:rPr>
          <w:tab/>
        </w:r>
        <w:r w:rsidR="001B5E25">
          <w:rPr>
            <w:noProof/>
            <w:webHidden/>
          </w:rPr>
          <w:fldChar w:fldCharType="begin"/>
        </w:r>
        <w:r w:rsidR="001B5E25">
          <w:rPr>
            <w:noProof/>
            <w:webHidden/>
          </w:rPr>
          <w:instrText xml:space="preserve"> PAGEREF _Toc64057112 \h </w:instrText>
        </w:r>
        <w:r w:rsidR="001B5E25">
          <w:rPr>
            <w:noProof/>
            <w:webHidden/>
          </w:rPr>
        </w:r>
        <w:r w:rsidR="001B5E25">
          <w:rPr>
            <w:noProof/>
            <w:webHidden/>
          </w:rPr>
          <w:fldChar w:fldCharType="separate"/>
        </w:r>
        <w:r w:rsidR="001B5E25">
          <w:rPr>
            <w:noProof/>
            <w:webHidden/>
          </w:rPr>
          <w:t>24</w:t>
        </w:r>
        <w:r w:rsidR="001B5E25">
          <w:rPr>
            <w:noProof/>
            <w:webHidden/>
          </w:rPr>
          <w:fldChar w:fldCharType="end"/>
        </w:r>
      </w:hyperlink>
    </w:p>
    <w:p w14:paraId="37A560C3" w14:textId="2C7D691F" w:rsidR="001B5E25" w:rsidRDefault="00BA3537">
      <w:pPr>
        <w:pStyle w:val="ndexdillustracions"/>
        <w:tabs>
          <w:tab w:val="right" w:leader="dot" w:pos="8776"/>
        </w:tabs>
        <w:rPr>
          <w:rFonts w:asciiTheme="minorHAnsi" w:hAnsiTheme="minorHAnsi"/>
          <w:noProof/>
          <w:sz w:val="22"/>
          <w:lang w:val="ca-ES" w:eastAsia="ca-ES"/>
        </w:rPr>
      </w:pPr>
      <w:hyperlink w:anchor="_Toc64057113" w:history="1">
        <w:r w:rsidR="001B5E25" w:rsidRPr="00D1200E">
          <w:rPr>
            <w:rStyle w:val="Enlla"/>
            <w:noProof/>
          </w:rPr>
          <w:t>Tabla 4.4: Tabla de una llamada HTTP realizada con Packet Tracer.</w:t>
        </w:r>
        <w:r w:rsidR="001B5E25">
          <w:rPr>
            <w:noProof/>
            <w:webHidden/>
          </w:rPr>
          <w:tab/>
        </w:r>
        <w:r w:rsidR="001B5E25">
          <w:rPr>
            <w:noProof/>
            <w:webHidden/>
          </w:rPr>
          <w:fldChar w:fldCharType="begin"/>
        </w:r>
        <w:r w:rsidR="001B5E25">
          <w:rPr>
            <w:noProof/>
            <w:webHidden/>
          </w:rPr>
          <w:instrText xml:space="preserve"> PAGEREF _Toc64057113 \h </w:instrText>
        </w:r>
        <w:r w:rsidR="001B5E25">
          <w:rPr>
            <w:noProof/>
            <w:webHidden/>
          </w:rPr>
        </w:r>
        <w:r w:rsidR="001B5E25">
          <w:rPr>
            <w:noProof/>
            <w:webHidden/>
          </w:rPr>
          <w:fldChar w:fldCharType="separate"/>
        </w:r>
        <w:r w:rsidR="001B5E25">
          <w:rPr>
            <w:noProof/>
            <w:webHidden/>
          </w:rPr>
          <w:t>24</w:t>
        </w:r>
        <w:r w:rsidR="001B5E25">
          <w:rPr>
            <w:noProof/>
            <w:webHidden/>
          </w:rPr>
          <w:fldChar w:fldCharType="end"/>
        </w:r>
      </w:hyperlink>
    </w:p>
    <w:p w14:paraId="5E7DFB38" w14:textId="5CE54B05" w:rsidR="001B5E25" w:rsidRDefault="00BA3537">
      <w:pPr>
        <w:pStyle w:val="ndexdillustracions"/>
        <w:tabs>
          <w:tab w:val="right" w:leader="dot" w:pos="8776"/>
        </w:tabs>
        <w:rPr>
          <w:rFonts w:asciiTheme="minorHAnsi" w:hAnsiTheme="minorHAnsi"/>
          <w:noProof/>
          <w:sz w:val="22"/>
          <w:lang w:val="ca-ES" w:eastAsia="ca-ES"/>
        </w:rPr>
      </w:pPr>
      <w:hyperlink w:anchor="_Toc64057114" w:history="1">
        <w:r w:rsidR="001B5E25" w:rsidRPr="00D1200E">
          <w:rPr>
            <w:rStyle w:val="Enlla"/>
            <w:noProof/>
          </w:rPr>
          <w:t>Tabla 4.5: Tabla de una respuesta HTTP realizada con Packet Tracer.</w:t>
        </w:r>
        <w:r w:rsidR="001B5E25">
          <w:rPr>
            <w:noProof/>
            <w:webHidden/>
          </w:rPr>
          <w:tab/>
        </w:r>
        <w:r w:rsidR="001B5E25">
          <w:rPr>
            <w:noProof/>
            <w:webHidden/>
          </w:rPr>
          <w:fldChar w:fldCharType="begin"/>
        </w:r>
        <w:r w:rsidR="001B5E25">
          <w:rPr>
            <w:noProof/>
            <w:webHidden/>
          </w:rPr>
          <w:instrText xml:space="preserve"> PAGEREF _Toc64057114 \h </w:instrText>
        </w:r>
        <w:r w:rsidR="001B5E25">
          <w:rPr>
            <w:noProof/>
            <w:webHidden/>
          </w:rPr>
        </w:r>
        <w:r w:rsidR="001B5E25">
          <w:rPr>
            <w:noProof/>
            <w:webHidden/>
          </w:rPr>
          <w:fldChar w:fldCharType="separate"/>
        </w:r>
        <w:r w:rsidR="001B5E25">
          <w:rPr>
            <w:noProof/>
            <w:webHidden/>
          </w:rPr>
          <w:t>24</w:t>
        </w:r>
        <w:r w:rsidR="001B5E25">
          <w:rPr>
            <w:noProof/>
            <w:webHidden/>
          </w:rPr>
          <w:fldChar w:fldCharType="end"/>
        </w:r>
      </w:hyperlink>
    </w:p>
    <w:p w14:paraId="221B8024" w14:textId="4B6FA8EE" w:rsidR="001B5E25" w:rsidRDefault="00BA3537">
      <w:pPr>
        <w:pStyle w:val="ndexdillustracions"/>
        <w:tabs>
          <w:tab w:val="right" w:leader="dot" w:pos="8776"/>
        </w:tabs>
        <w:rPr>
          <w:rFonts w:asciiTheme="minorHAnsi" w:hAnsiTheme="minorHAnsi"/>
          <w:noProof/>
          <w:sz w:val="22"/>
          <w:lang w:val="ca-ES" w:eastAsia="ca-ES"/>
        </w:rPr>
      </w:pPr>
      <w:hyperlink w:anchor="_Toc64057115" w:history="1">
        <w:r w:rsidR="001B5E25" w:rsidRPr="00D1200E">
          <w:rPr>
            <w:rStyle w:val="Enlla"/>
            <w:noProof/>
          </w:rPr>
          <w:t>Tabla 5.1: Cronograma de la documentación</w:t>
        </w:r>
        <w:r w:rsidR="001B5E25">
          <w:rPr>
            <w:noProof/>
            <w:webHidden/>
          </w:rPr>
          <w:tab/>
        </w:r>
        <w:r w:rsidR="001B5E25">
          <w:rPr>
            <w:noProof/>
            <w:webHidden/>
          </w:rPr>
          <w:fldChar w:fldCharType="begin"/>
        </w:r>
        <w:r w:rsidR="001B5E25">
          <w:rPr>
            <w:noProof/>
            <w:webHidden/>
          </w:rPr>
          <w:instrText xml:space="preserve"> PAGEREF _Toc64057115 \h </w:instrText>
        </w:r>
        <w:r w:rsidR="001B5E25">
          <w:rPr>
            <w:noProof/>
            <w:webHidden/>
          </w:rPr>
        </w:r>
        <w:r w:rsidR="001B5E25">
          <w:rPr>
            <w:noProof/>
            <w:webHidden/>
          </w:rPr>
          <w:fldChar w:fldCharType="separate"/>
        </w:r>
        <w:r w:rsidR="001B5E25">
          <w:rPr>
            <w:noProof/>
            <w:webHidden/>
          </w:rPr>
          <w:t>40</w:t>
        </w:r>
        <w:r w:rsidR="001B5E25">
          <w:rPr>
            <w:noProof/>
            <w:webHidden/>
          </w:rPr>
          <w:fldChar w:fldCharType="end"/>
        </w:r>
      </w:hyperlink>
    </w:p>
    <w:p w14:paraId="140FB508" w14:textId="16518EDA" w:rsidR="001B5E25" w:rsidRDefault="00BA3537">
      <w:pPr>
        <w:pStyle w:val="ndexdillustracions"/>
        <w:tabs>
          <w:tab w:val="right" w:leader="dot" w:pos="8776"/>
        </w:tabs>
        <w:rPr>
          <w:rFonts w:asciiTheme="minorHAnsi" w:hAnsiTheme="minorHAnsi"/>
          <w:noProof/>
          <w:sz w:val="22"/>
          <w:lang w:val="ca-ES" w:eastAsia="ca-ES"/>
        </w:rPr>
      </w:pPr>
      <w:hyperlink w:anchor="_Toc64057116" w:history="1">
        <w:r w:rsidR="001B5E25" w:rsidRPr="00D1200E">
          <w:rPr>
            <w:rStyle w:val="Enlla"/>
            <w:noProof/>
          </w:rPr>
          <w:t>Tabla 5.3: Cronograma del producto</w:t>
        </w:r>
        <w:r w:rsidR="001B5E25">
          <w:rPr>
            <w:noProof/>
            <w:webHidden/>
          </w:rPr>
          <w:tab/>
        </w:r>
        <w:r w:rsidR="001B5E25">
          <w:rPr>
            <w:noProof/>
            <w:webHidden/>
          </w:rPr>
          <w:fldChar w:fldCharType="begin"/>
        </w:r>
        <w:r w:rsidR="001B5E25">
          <w:rPr>
            <w:noProof/>
            <w:webHidden/>
          </w:rPr>
          <w:instrText xml:space="preserve"> PAGEREF _Toc64057116 \h </w:instrText>
        </w:r>
        <w:r w:rsidR="001B5E25">
          <w:rPr>
            <w:noProof/>
            <w:webHidden/>
          </w:rPr>
        </w:r>
        <w:r w:rsidR="001B5E25">
          <w:rPr>
            <w:noProof/>
            <w:webHidden/>
          </w:rPr>
          <w:fldChar w:fldCharType="separate"/>
        </w:r>
        <w:r w:rsidR="001B5E25">
          <w:rPr>
            <w:noProof/>
            <w:webHidden/>
          </w:rPr>
          <w:t>45</w:t>
        </w:r>
        <w:r w:rsidR="001B5E25">
          <w:rPr>
            <w:noProof/>
            <w:webHidden/>
          </w:rPr>
          <w:fldChar w:fldCharType="end"/>
        </w:r>
      </w:hyperlink>
    </w:p>
    <w:p w14:paraId="3FE70372" w14:textId="7B5381BE" w:rsidR="00B90BD6" w:rsidRDefault="00C73565" w:rsidP="00196563">
      <w:pPr>
        <w:rPr>
          <w:b/>
          <w:bCs/>
          <w:noProof/>
        </w:rPr>
      </w:pPr>
      <w:r w:rsidRPr="00112EF1">
        <w:rPr>
          <w:b/>
          <w:bCs/>
          <w:noProof/>
        </w:rPr>
        <w:fldChar w:fldCharType="end"/>
      </w:r>
    </w:p>
    <w:p w14:paraId="4DA54E6F" w14:textId="77777777" w:rsidR="00B90BD6" w:rsidRDefault="00B90BD6">
      <w:pPr>
        <w:spacing w:before="0" w:after="200"/>
        <w:jc w:val="left"/>
        <w:rPr>
          <w:b/>
          <w:bCs/>
          <w:noProof/>
        </w:rPr>
      </w:pPr>
      <w:r>
        <w:rPr>
          <w:b/>
          <w:bCs/>
          <w:noProof/>
        </w:rPr>
        <w:br w:type="page"/>
      </w:r>
    </w:p>
    <w:p w14:paraId="7A21BCC3" w14:textId="77777777" w:rsidR="00B5222B" w:rsidRPr="00112EF1" w:rsidRDefault="00B5222B" w:rsidP="00196563">
      <w:pPr>
        <w:rPr>
          <w:b/>
          <w:bCs/>
          <w:noProof/>
        </w:rPr>
      </w:pPr>
    </w:p>
    <w:p w14:paraId="3B757A13" w14:textId="560DFA17" w:rsidR="00B5222B" w:rsidRPr="00112EF1" w:rsidRDefault="00B5222B" w:rsidP="00196563">
      <w:pPr>
        <w:rPr>
          <w:b/>
          <w:bCs/>
          <w:noProof/>
        </w:rPr>
        <w:sectPr w:rsidR="00B5222B" w:rsidRPr="00112EF1" w:rsidSect="00DD6D1A">
          <w:type w:val="oddPage"/>
          <w:pgSz w:w="11906" w:h="16838" w:code="9"/>
          <w:pgMar w:top="1701" w:right="1418" w:bottom="1418" w:left="1418" w:header="709" w:footer="709" w:gutter="284"/>
          <w:pgNumType w:fmt="upperRoman"/>
          <w:cols w:space="708"/>
          <w:docGrid w:linePitch="360"/>
        </w:sectPr>
      </w:pPr>
    </w:p>
    <w:p w14:paraId="768D6BA3" w14:textId="0359E22D" w:rsidR="00196563" w:rsidRPr="00112EF1" w:rsidRDefault="00850C4E" w:rsidP="009610BE">
      <w:pPr>
        <w:pStyle w:val="Ttol1"/>
        <w:numPr>
          <w:ilvl w:val="0"/>
          <w:numId w:val="0"/>
        </w:numPr>
      </w:pPr>
      <w:bookmarkStart w:id="9" w:name="_Hlk64030770"/>
      <w:bookmarkStart w:id="10" w:name="_Toc65780510"/>
      <w:r w:rsidRPr="00CC3A0B">
        <w:lastRenderedPageBreak/>
        <w:t>GLOSARIO DE TÉRMINOS</w:t>
      </w:r>
      <w:bookmarkEnd w:id="10"/>
    </w:p>
    <w:tbl>
      <w:tblPr>
        <w:tblW w:w="5000" w:type="pct"/>
        <w:tblCellMar>
          <w:top w:w="57" w:type="dxa"/>
          <w:left w:w="170" w:type="dxa"/>
          <w:bottom w:w="57" w:type="dxa"/>
        </w:tblCellMar>
        <w:tblLook w:val="04A0" w:firstRow="1" w:lastRow="0" w:firstColumn="1" w:lastColumn="0" w:noHBand="0" w:noVBand="1"/>
      </w:tblPr>
      <w:tblGrid>
        <w:gridCol w:w="1986"/>
        <w:gridCol w:w="6800"/>
      </w:tblGrid>
      <w:tr w:rsidR="00DD6D1A" w:rsidRPr="00DD6D1A" w14:paraId="7553B962" w14:textId="77777777" w:rsidTr="00071F9B">
        <w:tc>
          <w:tcPr>
            <w:tcW w:w="1130" w:type="pct"/>
            <w:vAlign w:val="center"/>
          </w:tcPr>
          <w:p w14:paraId="7D48541D"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BOTS</w:t>
            </w:r>
          </w:p>
        </w:tc>
        <w:tc>
          <w:tcPr>
            <w:tcW w:w="3870" w:type="pct"/>
            <w:vAlign w:val="center"/>
          </w:tcPr>
          <w:p w14:paraId="5ACFEA13" w14:textId="0126C457"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Enemigos controlados por una IA en un juego en red.</w:t>
            </w:r>
          </w:p>
        </w:tc>
      </w:tr>
      <w:tr w:rsidR="00DD6D1A" w:rsidRPr="00DD6D1A" w14:paraId="33199FE2" w14:textId="77777777" w:rsidTr="00071F9B">
        <w:tc>
          <w:tcPr>
            <w:tcW w:w="1130" w:type="pct"/>
            <w:vAlign w:val="center"/>
          </w:tcPr>
          <w:p w14:paraId="27FBE6A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OTS</w:t>
            </w:r>
          </w:p>
        </w:tc>
        <w:tc>
          <w:tcPr>
            <w:tcW w:w="3870" w:type="pct"/>
            <w:vAlign w:val="center"/>
          </w:tcPr>
          <w:p w14:paraId="05CD614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ata Oriented Technology Stack</w:t>
            </w:r>
          </w:p>
        </w:tc>
      </w:tr>
      <w:tr w:rsidR="00DD6D1A" w:rsidRPr="00DD6D1A" w14:paraId="41969860" w14:textId="77777777" w:rsidTr="00071F9B">
        <w:tc>
          <w:tcPr>
            <w:tcW w:w="1130" w:type="pct"/>
            <w:vAlign w:val="center"/>
          </w:tcPr>
          <w:p w14:paraId="791778B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CS</w:t>
            </w:r>
          </w:p>
        </w:tc>
        <w:tc>
          <w:tcPr>
            <w:tcW w:w="3870" w:type="pct"/>
            <w:vAlign w:val="center"/>
          </w:tcPr>
          <w:p w14:paraId="147E051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ntity Component System</w:t>
            </w:r>
          </w:p>
        </w:tc>
      </w:tr>
      <w:tr w:rsidR="00DD6D1A" w:rsidRPr="00DD6D1A" w14:paraId="7B33EAEC" w14:textId="77777777" w:rsidTr="00071F9B">
        <w:tc>
          <w:tcPr>
            <w:tcW w:w="1130" w:type="pct"/>
            <w:vAlign w:val="center"/>
          </w:tcPr>
          <w:p w14:paraId="49608439"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SPORTS</w:t>
            </w:r>
          </w:p>
        </w:tc>
        <w:tc>
          <w:tcPr>
            <w:tcW w:w="3870" w:type="pct"/>
            <w:vAlign w:val="center"/>
          </w:tcPr>
          <w:p w14:paraId="16BD6762" w14:textId="6DC1FDD9"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Deportes electrónicos.</w:t>
            </w:r>
          </w:p>
        </w:tc>
      </w:tr>
      <w:tr w:rsidR="00DD6D1A" w:rsidRPr="00DD6D1A" w14:paraId="77735FEC" w14:textId="77777777" w:rsidTr="00071F9B">
        <w:tc>
          <w:tcPr>
            <w:tcW w:w="1130" w:type="pct"/>
            <w:vAlign w:val="center"/>
          </w:tcPr>
          <w:p w14:paraId="11C85526" w14:textId="77777777" w:rsidR="00DD6D1A" w:rsidRPr="00DD6D1A" w:rsidRDefault="00DD6D1A" w:rsidP="00EA7818">
            <w:pPr>
              <w:pStyle w:val="Senseespaiat"/>
              <w:spacing w:line="360" w:lineRule="auto"/>
              <w:jc w:val="left"/>
              <w:rPr>
                <w:rFonts w:ascii="Arial" w:hAnsi="Arial" w:cs="Arial"/>
                <w:b w:val="0"/>
                <w:bCs w:val="0"/>
              </w:rPr>
            </w:pPr>
            <w:r w:rsidRPr="00DD6D1A">
              <w:rPr>
                <w:rFonts w:ascii="Arial" w:hAnsi="Arial" w:cs="Arial"/>
                <w:b w:val="0"/>
                <w:bCs w:val="0"/>
              </w:rPr>
              <w:t>HTML</w:t>
            </w:r>
          </w:p>
        </w:tc>
        <w:tc>
          <w:tcPr>
            <w:tcW w:w="3870" w:type="pct"/>
            <w:vAlign w:val="center"/>
          </w:tcPr>
          <w:p w14:paraId="4D775E8F" w14:textId="1BA91C24" w:rsidR="00DD6D1A" w:rsidRPr="00DD6D1A" w:rsidRDefault="009E2A0E" w:rsidP="00EA7818">
            <w:pPr>
              <w:pStyle w:val="Senseespaiat"/>
              <w:spacing w:line="360" w:lineRule="auto"/>
              <w:jc w:val="left"/>
              <w:rPr>
                <w:rStyle w:val="mfasi"/>
                <w:b w:val="0"/>
                <w:bCs w:val="0"/>
                <w:lang w:val="es-ES"/>
              </w:rPr>
            </w:pPr>
            <w:r w:rsidRPr="009E2A0E">
              <w:rPr>
                <w:rStyle w:val="mfasi"/>
                <w:b w:val="0"/>
                <w:bCs w:val="0"/>
                <w:lang w:val="es-ES"/>
              </w:rPr>
              <w:t>HyperText Markup Language</w:t>
            </w:r>
          </w:p>
        </w:tc>
      </w:tr>
      <w:tr w:rsidR="00DD6D1A" w:rsidRPr="00DD6D1A" w14:paraId="6C8F1AE7" w14:textId="77777777" w:rsidTr="00071F9B">
        <w:tc>
          <w:tcPr>
            <w:tcW w:w="1130" w:type="pct"/>
            <w:vAlign w:val="center"/>
          </w:tcPr>
          <w:p w14:paraId="2033E7F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UD</w:t>
            </w:r>
          </w:p>
        </w:tc>
        <w:tc>
          <w:tcPr>
            <w:tcW w:w="3870" w:type="pct"/>
            <w:vAlign w:val="center"/>
          </w:tcPr>
          <w:p w14:paraId="02575CC8"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ead-Up Display</w:t>
            </w:r>
          </w:p>
        </w:tc>
      </w:tr>
      <w:tr w:rsidR="00DD6D1A" w:rsidRPr="00DD6D1A" w14:paraId="39535410" w14:textId="77777777" w:rsidTr="00071F9B">
        <w:tc>
          <w:tcPr>
            <w:tcW w:w="1130" w:type="pct"/>
            <w:vAlign w:val="center"/>
          </w:tcPr>
          <w:p w14:paraId="4907FD3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A</w:t>
            </w:r>
          </w:p>
        </w:tc>
        <w:tc>
          <w:tcPr>
            <w:tcW w:w="3870" w:type="pct"/>
            <w:vAlign w:val="center"/>
          </w:tcPr>
          <w:p w14:paraId="528AFE8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nteligencia Artificial</w:t>
            </w:r>
          </w:p>
        </w:tc>
      </w:tr>
      <w:tr w:rsidR="00DD6D1A" w:rsidRPr="00DD6D1A" w14:paraId="67F40F8F" w14:textId="77777777" w:rsidTr="00071F9B">
        <w:tc>
          <w:tcPr>
            <w:tcW w:w="1130" w:type="pct"/>
            <w:vAlign w:val="center"/>
          </w:tcPr>
          <w:p w14:paraId="4CCCCD8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w:t>
            </w:r>
            <w:r w:rsidRPr="00DD6D1A">
              <w:rPr>
                <w:rStyle w:val="mfasi"/>
                <w:b w:val="0"/>
                <w:bCs w:val="0"/>
              </w:rPr>
              <w:t>DE</w:t>
            </w:r>
          </w:p>
        </w:tc>
        <w:tc>
          <w:tcPr>
            <w:tcW w:w="3870" w:type="pct"/>
            <w:vAlign w:val="center"/>
          </w:tcPr>
          <w:p w14:paraId="67F61E44" w14:textId="4B43F177" w:rsidR="00DD6D1A" w:rsidRPr="00DD6D1A" w:rsidRDefault="009E2A0E" w:rsidP="00EA7818">
            <w:pPr>
              <w:pStyle w:val="Senseespaiat"/>
              <w:spacing w:line="360" w:lineRule="auto"/>
              <w:jc w:val="left"/>
              <w:rPr>
                <w:rStyle w:val="mfasi"/>
                <w:b w:val="0"/>
                <w:bCs w:val="0"/>
                <w:lang w:val="es-ES"/>
              </w:rPr>
            </w:pPr>
            <w:r w:rsidRPr="009E2A0E">
              <w:rPr>
                <w:rStyle w:val="mfasi"/>
                <w:b w:val="0"/>
                <w:bCs w:val="0"/>
                <w:lang w:val="es-ES"/>
              </w:rPr>
              <w:t xml:space="preserve">Integrated </w:t>
            </w:r>
            <w:r>
              <w:rPr>
                <w:rStyle w:val="mfasi"/>
                <w:b w:val="0"/>
                <w:bCs w:val="0"/>
                <w:lang w:val="es-ES"/>
              </w:rPr>
              <w:t>D</w:t>
            </w:r>
            <w:r w:rsidRPr="009E2A0E">
              <w:rPr>
                <w:rStyle w:val="mfasi"/>
                <w:b w:val="0"/>
                <w:bCs w:val="0"/>
                <w:lang w:val="es-ES"/>
              </w:rPr>
              <w:t xml:space="preserve">evelopment </w:t>
            </w:r>
            <w:r>
              <w:rPr>
                <w:rStyle w:val="mfasi"/>
                <w:b w:val="0"/>
                <w:bCs w:val="0"/>
                <w:lang w:val="es-ES"/>
              </w:rPr>
              <w:t>E</w:t>
            </w:r>
            <w:r w:rsidRPr="009E2A0E">
              <w:rPr>
                <w:rStyle w:val="mfasi"/>
                <w:b w:val="0"/>
                <w:bCs w:val="0"/>
                <w:lang w:val="es-ES"/>
              </w:rPr>
              <w:t>nvironment</w:t>
            </w:r>
          </w:p>
        </w:tc>
      </w:tr>
      <w:tr w:rsidR="00DD6D1A" w:rsidRPr="00DD6D1A" w14:paraId="0DD83A43" w14:textId="77777777" w:rsidTr="00071F9B">
        <w:tc>
          <w:tcPr>
            <w:tcW w:w="1130" w:type="pct"/>
            <w:vAlign w:val="center"/>
          </w:tcPr>
          <w:p w14:paraId="1905E0A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G</w:t>
            </w:r>
          </w:p>
        </w:tc>
        <w:tc>
          <w:tcPr>
            <w:tcW w:w="3870" w:type="pct"/>
            <w:vAlign w:val="center"/>
          </w:tcPr>
          <w:p w14:paraId="118747C0" w14:textId="68C24040" w:rsidR="00DD6D1A" w:rsidRPr="00DD6D1A" w:rsidRDefault="009E2A0E" w:rsidP="00EA7818">
            <w:pPr>
              <w:pStyle w:val="Senseespaiat"/>
              <w:spacing w:line="360" w:lineRule="auto"/>
              <w:jc w:val="left"/>
              <w:rPr>
                <w:rStyle w:val="mfasi"/>
                <w:b w:val="0"/>
                <w:bCs w:val="0"/>
                <w:lang w:val="es-ES"/>
              </w:rPr>
            </w:pPr>
            <w:r>
              <w:rPr>
                <w:rStyle w:val="mfasi"/>
                <w:b w:val="0"/>
                <w:bCs w:val="0"/>
                <w:lang w:val="es-ES"/>
              </w:rPr>
              <w:t>Retardo producido por la comunicación en tiempo real.</w:t>
            </w:r>
          </w:p>
        </w:tc>
      </w:tr>
      <w:tr w:rsidR="00DD6D1A" w:rsidRPr="00DD6D1A" w14:paraId="4DDC35C4" w14:textId="77777777" w:rsidTr="00071F9B">
        <w:tc>
          <w:tcPr>
            <w:tcW w:w="1130" w:type="pct"/>
            <w:vAlign w:val="center"/>
          </w:tcPr>
          <w:p w14:paraId="3B3FE7F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N</w:t>
            </w:r>
          </w:p>
        </w:tc>
        <w:tc>
          <w:tcPr>
            <w:tcW w:w="3870" w:type="pct"/>
            <w:vAlign w:val="center"/>
          </w:tcPr>
          <w:p w14:paraId="1DB1ECF5" w14:textId="5F124B76" w:rsidR="00DD6D1A" w:rsidRPr="00DD6D1A" w:rsidRDefault="00CC3A0B" w:rsidP="00EA7818">
            <w:pPr>
              <w:pStyle w:val="Senseespaiat"/>
              <w:spacing w:line="360" w:lineRule="auto"/>
              <w:jc w:val="left"/>
              <w:rPr>
                <w:rStyle w:val="mfasi"/>
                <w:b w:val="0"/>
                <w:bCs w:val="0"/>
                <w:lang w:val="es-ES"/>
              </w:rPr>
            </w:pPr>
            <w:r w:rsidRPr="00CC3A0B">
              <w:rPr>
                <w:rStyle w:val="mfasi"/>
                <w:b w:val="0"/>
                <w:bCs w:val="0"/>
                <w:lang w:val="es-ES"/>
              </w:rPr>
              <w:t>Local Area Network</w:t>
            </w:r>
          </w:p>
        </w:tc>
      </w:tr>
      <w:tr w:rsidR="00DD6D1A" w:rsidRPr="00DD6D1A" w14:paraId="75BAFD5D" w14:textId="77777777" w:rsidTr="00071F9B">
        <w:tc>
          <w:tcPr>
            <w:tcW w:w="1130" w:type="pct"/>
            <w:vAlign w:val="center"/>
          </w:tcPr>
          <w:p w14:paraId="140773FA" w14:textId="77777777" w:rsidR="00DD6D1A" w:rsidRPr="00DD6D1A" w:rsidRDefault="00DD6D1A" w:rsidP="00EA7818">
            <w:pPr>
              <w:pStyle w:val="Senseespaiat"/>
              <w:spacing w:line="360" w:lineRule="auto"/>
              <w:jc w:val="left"/>
              <w:rPr>
                <w:rStyle w:val="mfasi"/>
                <w:rFonts w:cs="Arial"/>
                <w:b w:val="0"/>
                <w:bCs w:val="0"/>
                <w:lang w:val="es-ES"/>
              </w:rPr>
            </w:pPr>
            <w:r w:rsidRPr="00DD6D1A">
              <w:rPr>
                <w:rFonts w:ascii="Arial" w:hAnsi="Arial" w:cs="Arial"/>
                <w:b w:val="0"/>
                <w:bCs w:val="0"/>
              </w:rPr>
              <w:t>Packet Tracer</w:t>
            </w:r>
          </w:p>
        </w:tc>
        <w:tc>
          <w:tcPr>
            <w:tcW w:w="3870" w:type="pct"/>
            <w:vAlign w:val="center"/>
          </w:tcPr>
          <w:p w14:paraId="7CF8F424" w14:textId="3E23DA16"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És un software de simulación de redes de la empresa CISCO.</w:t>
            </w:r>
          </w:p>
        </w:tc>
      </w:tr>
      <w:tr w:rsidR="00DD6D1A" w:rsidRPr="00CC3A0B" w14:paraId="3C09B9A3" w14:textId="77777777" w:rsidTr="00071F9B">
        <w:tc>
          <w:tcPr>
            <w:tcW w:w="1130" w:type="pct"/>
            <w:vAlign w:val="center"/>
          </w:tcPr>
          <w:p w14:paraId="2196D565"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RFC</w:t>
            </w:r>
          </w:p>
        </w:tc>
        <w:tc>
          <w:tcPr>
            <w:tcW w:w="3870" w:type="pct"/>
            <w:vAlign w:val="center"/>
          </w:tcPr>
          <w:p w14:paraId="328539DE" w14:textId="014AEC8C" w:rsidR="00DD6D1A" w:rsidRPr="00CC3A0B" w:rsidRDefault="00CC3A0B" w:rsidP="00EA7818">
            <w:pPr>
              <w:pStyle w:val="Senseespaiat"/>
              <w:spacing w:line="360" w:lineRule="auto"/>
              <w:jc w:val="left"/>
              <w:rPr>
                <w:rStyle w:val="mfasi"/>
                <w:b w:val="0"/>
                <w:bCs w:val="0"/>
                <w:lang w:val="es-ES"/>
              </w:rPr>
            </w:pPr>
            <w:r w:rsidRPr="00CC3A0B">
              <w:rPr>
                <w:rStyle w:val="mfasi"/>
                <w:b w:val="0"/>
                <w:bCs w:val="0"/>
                <w:lang w:val="es-ES"/>
              </w:rPr>
              <w:t>Request for Comments,</w:t>
            </w:r>
            <w:r w:rsidRPr="00CC3A0B">
              <w:rPr>
                <w:rStyle w:val="mfasi"/>
                <w:b w:val="0"/>
                <w:bCs w:val="0"/>
              </w:rPr>
              <w:t xml:space="preserve"> són los documentos oficiales de redes y deben estar aprobados por la Internet Engineering Task Force (IETF).</w:t>
            </w:r>
          </w:p>
        </w:tc>
      </w:tr>
      <w:tr w:rsidR="00DD6D1A" w:rsidRPr="00DD6D1A" w14:paraId="21984A2B" w14:textId="77777777" w:rsidTr="00071F9B">
        <w:tc>
          <w:tcPr>
            <w:tcW w:w="1130" w:type="pct"/>
            <w:vAlign w:val="center"/>
          </w:tcPr>
          <w:p w14:paraId="0FCF0473"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FG</w:t>
            </w:r>
          </w:p>
        </w:tc>
        <w:tc>
          <w:tcPr>
            <w:tcW w:w="3870" w:type="pct"/>
            <w:vAlign w:val="center"/>
          </w:tcPr>
          <w:p w14:paraId="13EA6102"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rabajo de Fin de Grado</w:t>
            </w:r>
          </w:p>
        </w:tc>
      </w:tr>
    </w:tbl>
    <w:p w14:paraId="0E693272" w14:textId="653F316B" w:rsidR="00B90BD6" w:rsidRDefault="00B90BD6" w:rsidP="00850C4E"/>
    <w:p w14:paraId="4457BDDF" w14:textId="77777777" w:rsidR="00B90BD6" w:rsidRDefault="00B90BD6">
      <w:pPr>
        <w:spacing w:before="0" w:after="200"/>
        <w:jc w:val="left"/>
      </w:pPr>
      <w:r>
        <w:br w:type="page"/>
      </w:r>
    </w:p>
    <w:p w14:paraId="5BAF0AD3" w14:textId="77777777" w:rsidR="00850C4E" w:rsidRPr="00112EF1" w:rsidRDefault="00850C4E" w:rsidP="00850C4E"/>
    <w:p w14:paraId="34DCBB98" w14:textId="77777777" w:rsidR="00850C4E" w:rsidRPr="00112EF1" w:rsidRDefault="00850C4E" w:rsidP="00196563"/>
    <w:p w14:paraId="104328D5" w14:textId="26AA83C2" w:rsidR="00196563" w:rsidRPr="00112EF1" w:rsidRDefault="00196563" w:rsidP="00E73D75">
      <w:pPr>
        <w:spacing w:before="0" w:after="200"/>
        <w:jc w:val="left"/>
        <w:sectPr w:rsidR="00196563" w:rsidRPr="00112EF1" w:rsidSect="00DD6D1A">
          <w:type w:val="oddPage"/>
          <w:pgSz w:w="11906" w:h="16838" w:code="9"/>
          <w:pgMar w:top="1701" w:right="1418" w:bottom="1418" w:left="1418" w:header="709" w:footer="709" w:gutter="284"/>
          <w:pgNumType w:fmt="upperRoman"/>
          <w:cols w:space="708"/>
          <w:docGrid w:linePitch="360"/>
        </w:sectPr>
      </w:pPr>
    </w:p>
    <w:p w14:paraId="5F7F7F6F" w14:textId="3FC3B4F8" w:rsidR="0020755D" w:rsidRPr="009568AC" w:rsidRDefault="00850C4E" w:rsidP="009610BE">
      <w:pPr>
        <w:pStyle w:val="Ttol1"/>
      </w:pPr>
      <w:bookmarkStart w:id="11" w:name="_INTRODUCCIÓN"/>
      <w:bookmarkStart w:id="12" w:name="_Ref57132738"/>
      <w:bookmarkStart w:id="13" w:name="_Ref57132781"/>
      <w:bookmarkStart w:id="14" w:name="_Toc57196817"/>
      <w:bookmarkStart w:id="15" w:name="_Toc60338152"/>
      <w:bookmarkStart w:id="16" w:name="_Toc65780511"/>
      <w:bookmarkEnd w:id="11"/>
      <w:commentRangeStart w:id="17"/>
      <w:r w:rsidRPr="009568AC">
        <w:lastRenderedPageBreak/>
        <w:t>INTRODUCCIÓN</w:t>
      </w:r>
      <w:bookmarkEnd w:id="12"/>
      <w:bookmarkEnd w:id="13"/>
      <w:bookmarkEnd w:id="14"/>
      <w:bookmarkEnd w:id="15"/>
      <w:commentRangeEnd w:id="17"/>
      <w:r w:rsidR="00BA3537">
        <w:rPr>
          <w:rStyle w:val="Refernciadecomentari"/>
          <w:rFonts w:eastAsiaTheme="minorEastAsia"/>
          <w:b w:val="0"/>
          <w:bCs w:val="0"/>
          <w:shd w:val="clear" w:color="auto" w:fill="auto"/>
        </w:rPr>
        <w:commentReference w:id="17"/>
      </w:r>
      <w:bookmarkEnd w:id="16"/>
    </w:p>
    <w:p w14:paraId="3C0D4A5D" w14:textId="39234604" w:rsidR="004D1284" w:rsidRPr="00112EF1" w:rsidRDefault="004D1284" w:rsidP="00883827">
      <w:pPr>
        <w:rPr>
          <w:rFonts w:eastAsia="Times New Roman"/>
        </w:rPr>
      </w:pPr>
      <w:r w:rsidRPr="00112EF1">
        <w:rPr>
          <w:rFonts w:eastAsia="Times New Roman"/>
        </w:rPr>
        <w:t>Desde hace años los juegos multijugador</w:t>
      </w:r>
      <w:r w:rsidR="004A0746" w:rsidRPr="00112EF1">
        <w:rPr>
          <w:rFonts w:eastAsia="Times New Roman"/>
        </w:rPr>
        <w:t xml:space="preserve"> están en el orden del día. Cada vez se ha ido jugando más de esa forma hasta el punto de llegar a hacer torneos online, como son los e-sports.</w:t>
      </w:r>
    </w:p>
    <w:p w14:paraId="434C84A9" w14:textId="6BDCD664" w:rsidR="003E0A47" w:rsidRPr="00112EF1" w:rsidRDefault="004A0746" w:rsidP="00883827">
      <w:pPr>
        <w:rPr>
          <w:rFonts w:eastAsia="Times New Roman"/>
        </w:rPr>
      </w:pPr>
      <w:r w:rsidRPr="00112EF1">
        <w:rPr>
          <w:rFonts w:eastAsia="Times New Roman"/>
        </w:rPr>
        <w:t>E</w:t>
      </w:r>
      <w:r w:rsidR="00CE350F" w:rsidRPr="00112EF1">
        <w:rPr>
          <w:rFonts w:eastAsia="Times New Roman"/>
        </w:rPr>
        <w:t>n</w:t>
      </w:r>
      <w:r w:rsidR="009412F0" w:rsidRPr="00112EF1">
        <w:rPr>
          <w:rFonts w:eastAsia="Times New Roman"/>
        </w:rPr>
        <w:t xml:space="preserve"> este TFG se </w:t>
      </w:r>
      <w:r w:rsidR="00CE350F" w:rsidRPr="00112EF1">
        <w:rPr>
          <w:rFonts w:eastAsia="Times New Roman"/>
        </w:rPr>
        <w:t>hará</w:t>
      </w:r>
      <w:r w:rsidR="009412F0" w:rsidRPr="00112EF1">
        <w:rPr>
          <w:rFonts w:eastAsia="Times New Roman"/>
        </w:rPr>
        <w:t xml:space="preserve"> un juego de conducción arcade</w:t>
      </w:r>
      <w:r w:rsidR="00C0793E" w:rsidRPr="00112EF1">
        <w:rPr>
          <w:rFonts w:eastAsia="Times New Roman"/>
        </w:rPr>
        <w:t xml:space="preserve"> centrado en el multijugador. Así que para hacer este </w:t>
      </w:r>
      <w:r w:rsidR="00196563" w:rsidRPr="00112EF1">
        <w:rPr>
          <w:rFonts w:eastAsia="Times New Roman"/>
        </w:rPr>
        <w:t>producto</w:t>
      </w:r>
      <w:r w:rsidR="00C0793E" w:rsidRPr="00112EF1">
        <w:rPr>
          <w:rFonts w:eastAsia="Times New Roman"/>
        </w:rPr>
        <w:t xml:space="preserve"> se separará en tres partes</w:t>
      </w:r>
      <w:r w:rsidR="003E0A47" w:rsidRPr="00112EF1">
        <w:rPr>
          <w:rFonts w:eastAsia="Times New Roman"/>
        </w:rPr>
        <w:t>.</w:t>
      </w:r>
    </w:p>
    <w:p w14:paraId="0296ECF9" w14:textId="54626D2B" w:rsidR="00CE350F" w:rsidRPr="00112EF1" w:rsidRDefault="00C0793E" w:rsidP="00883827">
      <w:pPr>
        <w:rPr>
          <w:rFonts w:eastAsia="Times New Roman"/>
        </w:rPr>
      </w:pPr>
      <w:r w:rsidRPr="00112EF1">
        <w:rPr>
          <w:rFonts w:eastAsia="Times New Roman"/>
        </w:rPr>
        <w:t xml:space="preserve">Primero se hará la parte del cliente, que será como tener el juego sin multijugador. </w:t>
      </w:r>
      <w:r w:rsidR="00CE350F" w:rsidRPr="00112EF1">
        <w:rPr>
          <w:rFonts w:eastAsia="Times New Roman"/>
        </w:rPr>
        <w:t xml:space="preserve">Allí estará implementado todas las mecánicas que existan en el juego. Por ejemplo, el sistema de conducción, la inteligencia artificial, </w:t>
      </w:r>
      <w:r w:rsidR="0020755D" w:rsidRPr="00112EF1">
        <w:rPr>
          <w:rFonts w:eastAsia="Times New Roman"/>
        </w:rPr>
        <w:t>los objetos, las reglas del juego y el HUD</w:t>
      </w:r>
      <w:r w:rsidR="00CE350F" w:rsidRPr="00112EF1">
        <w:rPr>
          <w:rFonts w:eastAsia="Times New Roman"/>
        </w:rPr>
        <w:t xml:space="preserve"> </w:t>
      </w:r>
    </w:p>
    <w:p w14:paraId="5F5D09A6" w14:textId="3E5153BE" w:rsidR="003E0A47" w:rsidRPr="00112EF1" w:rsidRDefault="00CE350F" w:rsidP="00CE350F">
      <w:pPr>
        <w:rPr>
          <w:rFonts w:eastAsia="Times New Roman"/>
        </w:rPr>
      </w:pPr>
      <w:r w:rsidRPr="00112EF1">
        <w:rPr>
          <w:rFonts w:eastAsia="Times New Roman"/>
        </w:rPr>
        <w:t>Una vez la parte del cliente funciona perfectamente se</w:t>
      </w:r>
      <w:r w:rsidR="00C0793E" w:rsidRPr="00112EF1">
        <w:rPr>
          <w:rFonts w:eastAsia="Times New Roman"/>
        </w:rPr>
        <w:t xml:space="preserve"> hará el servidor. </w:t>
      </w:r>
      <w:r w:rsidR="00850C4E" w:rsidRPr="00112EF1">
        <w:rPr>
          <w:rFonts w:eastAsia="Times New Roman"/>
        </w:rPr>
        <w:t>Este</w:t>
      </w:r>
      <w:r w:rsidR="00C0793E" w:rsidRPr="00112EF1">
        <w:rPr>
          <w:rFonts w:eastAsia="Times New Roman"/>
        </w:rPr>
        <w:t xml:space="preserve"> será el encargado de gestionar la partida multijugador, contendrá una base de datos para poder guardar </w:t>
      </w:r>
      <w:r w:rsidRPr="00112EF1">
        <w:rPr>
          <w:rFonts w:eastAsia="Times New Roman"/>
        </w:rPr>
        <w:t>estadísticas de nuestros jugadores, entre otros</w:t>
      </w:r>
      <w:r w:rsidR="00C0793E" w:rsidRPr="00112EF1">
        <w:rPr>
          <w:rFonts w:eastAsia="Times New Roman"/>
        </w:rPr>
        <w:t xml:space="preserve">. </w:t>
      </w:r>
      <w:r w:rsidRPr="00112EF1">
        <w:rPr>
          <w:rFonts w:eastAsia="Times New Roman"/>
        </w:rPr>
        <w:t xml:space="preserve">Será un servidor </w:t>
      </w:r>
      <w:r w:rsidR="00F312E7" w:rsidRPr="00112EF1">
        <w:rPr>
          <w:rFonts w:eastAsia="Times New Roman"/>
        </w:rPr>
        <w:t>autoritario</w:t>
      </w:r>
      <w:r w:rsidR="0020755D" w:rsidRPr="00112EF1">
        <w:rPr>
          <w:rFonts w:eastAsia="Times New Roman"/>
        </w:rPr>
        <w:t>, por lo que todos los inputs de los jugadores irán a la instancia del juego que estará ejecutando el servidor.</w:t>
      </w:r>
    </w:p>
    <w:p w14:paraId="72648DC1" w14:textId="70ED64FE" w:rsidR="00B5679E" w:rsidRPr="00112EF1" w:rsidRDefault="003E0A47" w:rsidP="00883827">
      <w:pPr>
        <w:rPr>
          <w:rFonts w:eastAsia="Times New Roman"/>
        </w:rPr>
      </w:pPr>
      <w:r w:rsidRPr="00112EF1">
        <w:rPr>
          <w:rFonts w:eastAsia="Times New Roman"/>
        </w:rPr>
        <w:t>Para acabar se hará la integración del cliente con el servidor. Lo que se hará es hacer el modo de juego del multijugador, que hará que</w:t>
      </w:r>
      <w:r w:rsidR="0020755D" w:rsidRPr="00112EF1">
        <w:rPr>
          <w:rFonts w:eastAsia="Times New Roman"/>
        </w:rPr>
        <w:t xml:space="preserve"> </w:t>
      </w:r>
      <w:r w:rsidRPr="00112EF1">
        <w:rPr>
          <w:rFonts w:eastAsia="Times New Roman"/>
        </w:rPr>
        <w:t xml:space="preserve">el cliente </w:t>
      </w:r>
      <w:r w:rsidR="0020755D" w:rsidRPr="00112EF1">
        <w:rPr>
          <w:rFonts w:eastAsia="Times New Roman"/>
        </w:rPr>
        <w:t>se comunique</w:t>
      </w:r>
      <w:r w:rsidRPr="00112EF1">
        <w:rPr>
          <w:rFonts w:eastAsia="Times New Roman"/>
        </w:rPr>
        <w:t xml:space="preserve"> con el servidor.</w:t>
      </w:r>
    </w:p>
    <w:p w14:paraId="6B9AF597" w14:textId="77777777" w:rsidR="009412F0" w:rsidRPr="00112EF1" w:rsidRDefault="009412F0" w:rsidP="00883827">
      <w:pPr>
        <w:rPr>
          <w:rFonts w:eastAsia="Times New Roman"/>
        </w:rPr>
      </w:pPr>
    </w:p>
    <w:p w14:paraId="26CC0546" w14:textId="43C61F92" w:rsidR="00B90BD6" w:rsidRDefault="00B90BD6">
      <w:pPr>
        <w:spacing w:before="0" w:after="200"/>
        <w:jc w:val="left"/>
        <w:rPr>
          <w:rFonts w:eastAsia="Calibri" w:cs="Times New Roman"/>
          <w:b/>
          <w:sz w:val="32"/>
          <w:szCs w:val="32"/>
          <w:lang w:eastAsia="en-US"/>
        </w:rPr>
      </w:pPr>
      <w:r>
        <w:br w:type="page"/>
      </w:r>
    </w:p>
    <w:p w14:paraId="22B5FA49" w14:textId="0BE09BCF" w:rsidR="00B90BD6" w:rsidRDefault="00B90BD6">
      <w:pPr>
        <w:spacing w:before="0" w:after="200"/>
        <w:jc w:val="left"/>
        <w:rPr>
          <w:rFonts w:eastAsia="Calibri" w:cs="Times New Roman"/>
          <w:b/>
          <w:sz w:val="32"/>
          <w:szCs w:val="32"/>
          <w:lang w:eastAsia="en-US"/>
        </w:rPr>
      </w:pPr>
      <w:r>
        <w:lastRenderedPageBreak/>
        <w:br w:type="page"/>
      </w:r>
    </w:p>
    <w:p w14:paraId="42C6038E" w14:textId="77777777" w:rsidR="00616E7D" w:rsidRPr="00112EF1" w:rsidRDefault="00616E7D" w:rsidP="00883827">
      <w:pPr>
        <w:pStyle w:val="captol"/>
        <w:sectPr w:rsidR="00616E7D" w:rsidRPr="00112EF1" w:rsidSect="00AC1DFF">
          <w:headerReference w:type="even" r:id="rId16"/>
          <w:headerReference w:type="default" r:id="rId17"/>
          <w:type w:val="oddPage"/>
          <w:pgSz w:w="11906" w:h="16838" w:code="9"/>
          <w:pgMar w:top="1701" w:right="1418" w:bottom="1418" w:left="1418" w:header="709" w:footer="709" w:gutter="284"/>
          <w:pgNumType w:start="1"/>
          <w:cols w:space="708"/>
          <w:docGrid w:linePitch="360"/>
        </w:sectPr>
      </w:pPr>
    </w:p>
    <w:p w14:paraId="0E6A7E29" w14:textId="0DAB9093" w:rsidR="006A1A5B" w:rsidRPr="009568AC" w:rsidRDefault="00850C4E" w:rsidP="009610BE">
      <w:pPr>
        <w:pStyle w:val="Ttol1"/>
      </w:pPr>
      <w:bookmarkStart w:id="18" w:name="_OBJETIVOS"/>
      <w:bookmarkStart w:id="19" w:name="_ANÁLISIS_DE_REFERENTES"/>
      <w:bookmarkStart w:id="20" w:name="_Toc60338156"/>
      <w:bookmarkStart w:id="21" w:name="_Toc65780512"/>
      <w:bookmarkEnd w:id="18"/>
      <w:bookmarkEnd w:id="19"/>
      <w:r w:rsidRPr="009568AC">
        <w:lastRenderedPageBreak/>
        <w:t>ANÁLISIS DE REFERENTES</w:t>
      </w:r>
      <w:bookmarkEnd w:id="20"/>
      <w:bookmarkEnd w:id="21"/>
    </w:p>
    <w:p w14:paraId="5D27EC95" w14:textId="77777777" w:rsidR="006A1A5B" w:rsidRPr="00112EF1" w:rsidRDefault="006A1A5B" w:rsidP="00883827">
      <w:r w:rsidRPr="00112EF1">
        <w:t>Para analizar los referentes se debe separar en dos partes, los referentes de multijugador en línea y los referentes de juegos de karts.</w:t>
      </w:r>
    </w:p>
    <w:p w14:paraId="5FABE625" w14:textId="3EED7F6C" w:rsidR="006A1A5B" w:rsidRPr="009568AC" w:rsidRDefault="00510552" w:rsidP="000A2A0D">
      <w:pPr>
        <w:pStyle w:val="Ttol2"/>
      </w:pPr>
      <w:bookmarkStart w:id="22" w:name="_Toc57196819"/>
      <w:bookmarkStart w:id="23" w:name="_Toc60338157"/>
      <w:bookmarkStart w:id="24" w:name="_Toc65780513"/>
      <w:r w:rsidRPr="009568AC">
        <w:t>REFERENTES DE JUEGOS M</w:t>
      </w:r>
      <w:bookmarkEnd w:id="22"/>
      <w:r w:rsidRPr="009568AC">
        <w:t>ULTIJUGADOR EN LÍNEA</w:t>
      </w:r>
      <w:bookmarkEnd w:id="23"/>
      <w:bookmarkEnd w:id="24"/>
    </w:p>
    <w:p w14:paraId="41865B5F" w14:textId="3149CA73" w:rsidR="006A1A5B" w:rsidRPr="009568AC" w:rsidRDefault="00510552" w:rsidP="00DF4A77">
      <w:pPr>
        <w:pStyle w:val="Ttol3"/>
      </w:pPr>
      <w:bookmarkStart w:id="25" w:name="_Toc60338158"/>
      <w:bookmarkStart w:id="26" w:name="_Toc65780514"/>
      <w:r w:rsidRPr="009568AC">
        <w:t>ROCKET LEAGUE</w:t>
      </w:r>
      <w:bookmarkStart w:id="27" w:name="_Toc57196822"/>
      <w:bookmarkEnd w:id="25"/>
      <w:bookmarkEnd w:id="26"/>
    </w:p>
    <w:p w14:paraId="76E8785D" w14:textId="491DA7FF" w:rsidR="004549A3" w:rsidRPr="00112EF1" w:rsidRDefault="004549A3" w:rsidP="004549A3">
      <w:r w:rsidRPr="00112EF1">
        <w:t>Ro</w:t>
      </w:r>
      <w:r w:rsidR="00B1191E" w:rsidRPr="00112EF1">
        <w:t xml:space="preserve">cket League </w:t>
      </w:r>
      <w:r w:rsidR="00B1191E" w:rsidRPr="00112EF1">
        <w:fldChar w:fldCharType="begin"/>
      </w:r>
      <w:r w:rsidR="00B1191E" w:rsidRPr="00112EF1">
        <w:instrText xml:space="preserve"> ADDIN ZOTERO_ITEM CSL_CITATION {"citationID":"8MEhM9dK","properties":{"formattedCitation":"(Psyonix, 2015)","plainCitation":"(Psyonix, 2015)","noteIndex":0},"citationItems":[{"id":61,"uris":["http://zotero.org/users/local/eauejolH/items/F8IPGCL4"],"uri":["http://zotero.org/users/local/eauejolH/items/F8IPGCL4"],"itemData":{"id":61,"type":"book","title":"Rocket League","URL":"https://www.rocketleague.com/","author":[{"literal":"Psyonix"}],"issued":{"date-parts":[["2015"]]}}}],"schema":"https://github.com/citation-style-language/schema/raw/master/csl-citation.json"} </w:instrText>
      </w:r>
      <w:r w:rsidR="00B1191E" w:rsidRPr="00112EF1">
        <w:fldChar w:fldCharType="separate"/>
      </w:r>
      <w:r w:rsidR="00B1191E" w:rsidRPr="00112EF1">
        <w:rPr>
          <w:rFonts w:cs="Arial"/>
        </w:rPr>
        <w:t>(Psyonix, 2015)</w:t>
      </w:r>
      <w:r w:rsidR="00B1191E" w:rsidRPr="00112EF1">
        <w:fldChar w:fldCharType="end"/>
      </w:r>
      <w:r w:rsidR="00B1191E" w:rsidRPr="00112EF1">
        <w:t xml:space="preserve"> es un juego de fútbol arcade en el que llevas coches. Los partidos están compuestos de dos equipos, entre uno y cuatro jugadores, y el objetivo es anotar </w:t>
      </w:r>
      <w:r w:rsidR="00CC3A0B" w:rsidRPr="00112EF1">
        <w:t>más</w:t>
      </w:r>
      <w:r w:rsidR="00B1191E" w:rsidRPr="00112EF1">
        <w:t xml:space="preserve"> goles que el rival para ganar. Éstos tienen una duración de 5 minutos, si uno de los dos equipos gana. En caso de empate, se va a una </w:t>
      </w:r>
      <w:r w:rsidR="00CC3A0B" w:rsidRPr="00112EF1">
        <w:t>prórroga</w:t>
      </w:r>
      <w:r w:rsidR="00B1191E" w:rsidRPr="00112EF1">
        <w:t xml:space="preserve"> y esta no se acaba hasta que uno de </w:t>
      </w:r>
      <w:proofErr w:type="gramStart"/>
      <w:r w:rsidR="00B1191E" w:rsidRPr="00112EF1">
        <w:t>los dos marca</w:t>
      </w:r>
      <w:proofErr w:type="gramEnd"/>
      <w:r w:rsidR="00B1191E" w:rsidRPr="00112EF1">
        <w:t xml:space="preserve"> un gol.</w:t>
      </w:r>
    </w:p>
    <w:p w14:paraId="49B755DB" w14:textId="648CA62C" w:rsidR="00B1191E" w:rsidRPr="00112EF1" w:rsidRDefault="00F312E7" w:rsidP="004549A3">
      <w:r w:rsidRPr="00112EF1">
        <w:t>Analizándolo</w:t>
      </w:r>
      <w:r w:rsidR="00B1191E" w:rsidRPr="00112EF1">
        <w:t xml:space="preserve"> en su modo multijugador, Rocket League es un juego cliente-servidor. Y eso se puede deducir muy bien cuando se entra en la partida, </w:t>
      </w:r>
      <w:r w:rsidR="00E55332" w:rsidRPr="00112EF1">
        <w:t xml:space="preserve">sale un texto que indica que te </w:t>
      </w:r>
      <w:r w:rsidRPr="00112EF1">
        <w:t>estás</w:t>
      </w:r>
      <w:r w:rsidR="00E55332" w:rsidRPr="00112EF1">
        <w:t xml:space="preserve"> conectando a una región y eso es un claro indicador que se trata de una metodología cliente-servidor.</w:t>
      </w:r>
    </w:p>
    <w:p w14:paraId="48A913FC" w14:textId="7EEC3A53" w:rsidR="00E55332" w:rsidRPr="00112EF1" w:rsidRDefault="00CC3A0B" w:rsidP="004549A3">
      <w:r w:rsidRPr="00112EF1">
        <w:t>Además,</w:t>
      </w:r>
      <w:r w:rsidR="00E55332" w:rsidRPr="00112EF1">
        <w:t xml:space="preserve"> Rocket League hace una cosa muy interesante, que es informarte de los errores o anomalías que puedes tener mientras se </w:t>
      </w:r>
      <w:r w:rsidR="00F312E7" w:rsidRPr="00112EF1">
        <w:t>está</w:t>
      </w:r>
      <w:r w:rsidR="00E55332" w:rsidRPr="00112EF1">
        <w:t xml:space="preserve"> jugando un partido. Como se puede ver en la imagen siguiente.</w:t>
      </w:r>
    </w:p>
    <w:p w14:paraId="1908FB48" w14:textId="77777777" w:rsidR="00E55332" w:rsidRPr="00112EF1" w:rsidRDefault="00E55332" w:rsidP="00E55332">
      <w:pPr>
        <w:keepNext/>
        <w:jc w:val="center"/>
      </w:pPr>
      <w:r w:rsidRPr="00112EF1">
        <w:rPr>
          <w:noProof/>
        </w:rPr>
        <w:drawing>
          <wp:inline distT="0" distB="0" distL="0" distR="0" wp14:anchorId="7D0F66F3" wp14:editId="5ECA2C40">
            <wp:extent cx="4802400" cy="2700000"/>
            <wp:effectExtent l="0" t="0" r="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72F57EAA" w14:textId="73B8BF9C" w:rsidR="00E55332" w:rsidRPr="00112EF1" w:rsidRDefault="00E55332" w:rsidP="00E55332">
      <w:pPr>
        <w:pStyle w:val="Llegenda"/>
      </w:pPr>
      <w:bookmarkStart w:id="28" w:name="_Toc64057088"/>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1</w:t>
      </w:r>
      <w:r w:rsidR="00EE6F6F">
        <w:rPr>
          <w:noProof/>
        </w:rPr>
        <w:fldChar w:fldCharType="end"/>
      </w:r>
      <w:r w:rsidRPr="00112EF1">
        <w:t xml:space="preserve">: Información que proporciona Rocket League de </w:t>
      </w:r>
      <w:r w:rsidR="00395050">
        <w:t>la connexión</w:t>
      </w:r>
      <w:r w:rsidRPr="00112EF1">
        <w:t>.</w:t>
      </w:r>
      <w:bookmarkEnd w:id="28"/>
    </w:p>
    <w:p w14:paraId="5771A3B0" w14:textId="0DC29C5F" w:rsidR="00E55332" w:rsidRPr="00112EF1" w:rsidRDefault="00E55332" w:rsidP="00E55332">
      <w:r w:rsidRPr="00112EF1">
        <w:t xml:space="preserve">Para este proyecto Rocket League es el gran referente de multijugador, ya que </w:t>
      </w:r>
      <w:r w:rsidR="00F312E7" w:rsidRPr="00112EF1">
        <w:t>más</w:t>
      </w:r>
      <w:r w:rsidRPr="00112EF1">
        <w:t xml:space="preserve"> o menos se trata de algo parecido al producto a desarrollar. Es </w:t>
      </w:r>
      <w:proofErr w:type="gramStart"/>
      <w:r w:rsidRPr="00112EF1">
        <w:t>decir</w:t>
      </w:r>
      <w:proofErr w:type="gramEnd"/>
      <w:r w:rsidR="0076226F" w:rsidRPr="00112EF1">
        <w:t xml:space="preserve"> aunque sean </w:t>
      </w:r>
      <w:r w:rsidR="00F312E7" w:rsidRPr="00112EF1">
        <w:t>géneros</w:t>
      </w:r>
      <w:r w:rsidR="0076226F" w:rsidRPr="00112EF1">
        <w:t xml:space="preserve"> diferentes, los dos usan vehículos para moverse y además de la información que da al usuario en torno a los problemas de </w:t>
      </w:r>
      <w:r w:rsidR="00F312E7" w:rsidRPr="00112EF1">
        <w:t>conectividad</w:t>
      </w:r>
      <w:r w:rsidR="0076226F" w:rsidRPr="00112EF1">
        <w:t xml:space="preserve"> es muy bueno.</w:t>
      </w:r>
    </w:p>
    <w:p w14:paraId="001E73AD" w14:textId="05191775" w:rsidR="006A1A5B" w:rsidRPr="009568AC" w:rsidRDefault="00510552" w:rsidP="000A2A0D">
      <w:pPr>
        <w:pStyle w:val="Ttol2"/>
      </w:pPr>
      <w:bookmarkStart w:id="29" w:name="_Toc57196823"/>
      <w:bookmarkStart w:id="30" w:name="_Toc60338160"/>
      <w:bookmarkStart w:id="31" w:name="_Toc65780515"/>
      <w:bookmarkEnd w:id="27"/>
      <w:r w:rsidRPr="009568AC">
        <w:t xml:space="preserve">REFERENTES DE JUEGOS DE </w:t>
      </w:r>
      <w:bookmarkEnd w:id="29"/>
      <w:r w:rsidRPr="009568AC">
        <w:t>CARRERAS ARCADE</w:t>
      </w:r>
      <w:bookmarkEnd w:id="30"/>
      <w:bookmarkEnd w:id="31"/>
    </w:p>
    <w:p w14:paraId="2B4861B5" w14:textId="52DE258A" w:rsidR="006A1A5B" w:rsidRPr="00112EF1" w:rsidRDefault="006A1A5B" w:rsidP="00883827">
      <w:r w:rsidRPr="00112EF1">
        <w:t xml:space="preserve">En este </w:t>
      </w:r>
      <w:proofErr w:type="gramStart"/>
      <w:r w:rsidR="00F312E7" w:rsidRPr="00112EF1">
        <w:t>sub apartado</w:t>
      </w:r>
      <w:proofErr w:type="gramEnd"/>
      <w:r w:rsidRPr="00112EF1">
        <w:t xml:space="preserve"> solo se verán </w:t>
      </w:r>
      <w:r w:rsidR="00E51B1E" w:rsidRPr="00112EF1">
        <w:t xml:space="preserve">la configuración de los controles, </w:t>
      </w:r>
      <w:r w:rsidRPr="00112EF1">
        <w:t>las mecánicas y los modos de juegos que tiene cada juego</w:t>
      </w:r>
      <w:r w:rsidR="00E51B1E" w:rsidRPr="00112EF1">
        <w:t xml:space="preserve"> que se analizará. Se </w:t>
      </w:r>
      <w:r w:rsidR="0020755D" w:rsidRPr="00112EF1">
        <w:t>analizarán</w:t>
      </w:r>
      <w:r w:rsidR="00E51B1E" w:rsidRPr="00112EF1">
        <w:t xml:space="preserve"> tres juegos de este género, Mario Kart 8, Team Sonic Racing y Crash Team Racing Nitro Fueled.</w:t>
      </w:r>
    </w:p>
    <w:p w14:paraId="2D165D6A" w14:textId="0B34CDB3" w:rsidR="002C5CD1" w:rsidRPr="009568AC" w:rsidRDefault="00510552" w:rsidP="00DF4A77">
      <w:pPr>
        <w:pStyle w:val="Ttol3"/>
      </w:pPr>
      <w:bookmarkStart w:id="32" w:name="_Toc57196824"/>
      <w:bookmarkStart w:id="33" w:name="_Toc60338161"/>
      <w:bookmarkStart w:id="34" w:name="_Toc65780516"/>
      <w:r w:rsidRPr="009568AC">
        <w:t>MARIO KART 8</w:t>
      </w:r>
      <w:bookmarkEnd w:id="34"/>
    </w:p>
    <w:p w14:paraId="57845009" w14:textId="65E2086C" w:rsidR="00D71B4B" w:rsidRPr="00112EF1" w:rsidRDefault="002C5CD1" w:rsidP="002C5CD1">
      <w:r w:rsidRPr="00112EF1">
        <w:t xml:space="preserve">Mario Kart 8 </w:t>
      </w:r>
      <w:r w:rsidRPr="00112EF1">
        <w:fldChar w:fldCharType="begin"/>
      </w:r>
      <w:r w:rsidR="004C76E1" w:rsidRPr="00112EF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rsidRPr="00112EF1">
        <w:fldChar w:fldCharType="separate"/>
      </w:r>
      <w:r w:rsidR="00710D8B" w:rsidRPr="00112EF1">
        <w:rPr>
          <w:rFonts w:cs="Arial"/>
        </w:rPr>
        <w:t>(Nintendo, 2013)</w:t>
      </w:r>
      <w:r w:rsidRPr="00112EF1">
        <w:fldChar w:fldCharType="end"/>
      </w:r>
      <w:r w:rsidR="00850C4E" w:rsidRPr="00112EF1">
        <w:t>,</w:t>
      </w:r>
      <w:r w:rsidR="00624ADB" w:rsidRPr="00112EF1">
        <w:t xml:space="preserve"> que fue lanzado por Nintendo en el 2013, es el octavo juego de</w:t>
      </w:r>
      <w:r w:rsidR="009D7C89" w:rsidRPr="00112EF1">
        <w:t xml:space="preserve"> la saga Mario Kart. Dicha saga se caracteriza por unas carreras arcades asimétricas de, normalmente, doce jugadores</w:t>
      </w:r>
      <w:r w:rsidR="009A72B4" w:rsidRPr="00112EF1">
        <w:t xml:space="preserve">. En dicha carrera solo hay una regla, seguir el trazado, aunque hay algún atajo. En las carreras, también se pueden coger objetos, que, aunque son aleatorios, son una manera muy fácil de </w:t>
      </w:r>
      <w:r w:rsidR="00C940FD" w:rsidRPr="00112EF1">
        <w:t>ganar posiciones o defender la que tienes.</w:t>
      </w:r>
    </w:p>
    <w:p w14:paraId="1FA6844E" w14:textId="49474DF0" w:rsidR="009A72B4" w:rsidRPr="00112EF1" w:rsidRDefault="009A72B4" w:rsidP="002C5CD1">
      <w:r w:rsidRPr="00112EF1">
        <w:t>A continuación, se explicarán la configuración de los controles que tiene el juego, sus mecánicas y para acabar sus modos de juego.</w:t>
      </w:r>
    </w:p>
    <w:p w14:paraId="21295B61" w14:textId="28A148A6" w:rsidR="00731ADE" w:rsidRPr="009568AC" w:rsidRDefault="00510552" w:rsidP="00975A97">
      <w:pPr>
        <w:pStyle w:val="Ttol4"/>
      </w:pPr>
      <w:r w:rsidRPr="009568AC">
        <w:t>CONTROLES</w:t>
      </w:r>
    </w:p>
    <w:p w14:paraId="333BDB11" w14:textId="77777777" w:rsidR="00A84A26" w:rsidRPr="00112EF1" w:rsidRDefault="00A84A26" w:rsidP="00A84A26">
      <w:pPr>
        <w:keepNext/>
        <w:jc w:val="center"/>
      </w:pPr>
      <w:r w:rsidRPr="00112EF1">
        <w:rPr>
          <w:noProof/>
        </w:rPr>
        <w:drawing>
          <wp:inline distT="0" distB="0" distL="0" distR="0" wp14:anchorId="68BB4060" wp14:editId="2B2667B1">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4C3B97D2" w:rsidR="00A84A26" w:rsidRPr="00112EF1" w:rsidRDefault="00A84A26" w:rsidP="00975A97">
      <w:pPr>
        <w:pStyle w:val="Llegenda"/>
      </w:pPr>
      <w:bookmarkStart w:id="35" w:name="_Toc64057089"/>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2</w:t>
      </w:r>
      <w:r w:rsidR="00EE6F6F">
        <w:rPr>
          <w:noProof/>
        </w:rPr>
        <w:fldChar w:fldCharType="end"/>
      </w:r>
      <w:r w:rsidRPr="00112EF1">
        <w:t>: Controles de Mario Kart.</w:t>
      </w:r>
      <w:bookmarkEnd w:id="35"/>
    </w:p>
    <w:p w14:paraId="4B5D0F52" w14:textId="56B2C4E5" w:rsidR="00D71B4B" w:rsidRPr="00112EF1" w:rsidRDefault="00D71B4B" w:rsidP="00D71B4B">
      <w:r w:rsidRPr="00112EF1">
        <w:t xml:space="preserve">Teniendo como referencia el mando de la </w:t>
      </w:r>
      <w:r w:rsidR="002B68AB" w:rsidRPr="00112EF1">
        <w:t>Switch</w:t>
      </w:r>
      <w:r w:rsidRPr="00112EF1">
        <w:t>, Mario Kart tiene los siguientes controles:</w:t>
      </w:r>
    </w:p>
    <w:p w14:paraId="37E00A36" w14:textId="10283475" w:rsidR="00D71B4B" w:rsidRPr="00112EF1" w:rsidRDefault="002B68AB" w:rsidP="00D71B4B">
      <w:pPr>
        <w:pStyle w:val="Pargrafdellista"/>
        <w:numPr>
          <w:ilvl w:val="0"/>
          <w:numId w:val="33"/>
        </w:numPr>
      </w:pPr>
      <w:r w:rsidRPr="00112EF1">
        <w:t>A</w:t>
      </w:r>
      <w:r w:rsidR="00D71B4B" w:rsidRPr="00112EF1">
        <w:t>: Acelerar</w:t>
      </w:r>
    </w:p>
    <w:p w14:paraId="5760AB8A" w14:textId="1C57ACAF" w:rsidR="00D71B4B" w:rsidRPr="00112EF1" w:rsidRDefault="002B68AB" w:rsidP="00D71B4B">
      <w:pPr>
        <w:pStyle w:val="Pargrafdellista"/>
        <w:numPr>
          <w:ilvl w:val="0"/>
          <w:numId w:val="33"/>
        </w:numPr>
      </w:pPr>
      <w:r w:rsidRPr="00112EF1">
        <w:t>B</w:t>
      </w:r>
      <w:r w:rsidR="00D71B4B" w:rsidRPr="00112EF1">
        <w:t>: Frenar</w:t>
      </w:r>
    </w:p>
    <w:p w14:paraId="0DA9312A" w14:textId="6A8883B9" w:rsidR="00D71B4B" w:rsidRPr="00112EF1" w:rsidRDefault="00D71B4B" w:rsidP="00D71B4B">
      <w:pPr>
        <w:pStyle w:val="Pargrafdellista"/>
        <w:numPr>
          <w:ilvl w:val="0"/>
          <w:numId w:val="33"/>
        </w:numPr>
      </w:pPr>
      <w:r w:rsidRPr="00112EF1">
        <w:t>L: Lanzar objeto</w:t>
      </w:r>
    </w:p>
    <w:p w14:paraId="5548989F" w14:textId="12323B5C" w:rsidR="00D71B4B" w:rsidRPr="00112EF1" w:rsidRDefault="00D71B4B" w:rsidP="00D71B4B">
      <w:pPr>
        <w:pStyle w:val="Pargrafdellista"/>
        <w:numPr>
          <w:ilvl w:val="0"/>
          <w:numId w:val="33"/>
        </w:numPr>
      </w:pPr>
      <w:r w:rsidRPr="00112EF1">
        <w:t>R: Derrapar</w:t>
      </w:r>
    </w:p>
    <w:p w14:paraId="2C2C2D3C" w14:textId="04FC036B" w:rsidR="00731ADE" w:rsidRPr="00112EF1" w:rsidRDefault="00D71B4B" w:rsidP="00731ADE">
      <w:pPr>
        <w:pStyle w:val="Pargrafdellista"/>
        <w:numPr>
          <w:ilvl w:val="0"/>
          <w:numId w:val="33"/>
        </w:numPr>
      </w:pPr>
      <w:r w:rsidRPr="00112EF1">
        <w:t xml:space="preserve">Joystick </w:t>
      </w:r>
      <w:r w:rsidR="002B68AB" w:rsidRPr="00112EF1">
        <w:t>I</w:t>
      </w:r>
      <w:r w:rsidRPr="00112EF1">
        <w:t xml:space="preserve">zquierdo: </w:t>
      </w:r>
      <w:r w:rsidR="002B68AB" w:rsidRPr="00112EF1">
        <w:t>G</w:t>
      </w:r>
      <w:r w:rsidRPr="00112EF1">
        <w:t>irar (aunque también se puede habilitar la opción de girar rotando el mando como si fuese el volante.)</w:t>
      </w:r>
    </w:p>
    <w:p w14:paraId="68C171CA" w14:textId="523B42F3" w:rsidR="002C5CD1" w:rsidRPr="009568AC" w:rsidRDefault="00510552" w:rsidP="00975A97">
      <w:pPr>
        <w:pStyle w:val="Ttol4"/>
      </w:pPr>
      <w:r w:rsidRPr="009568AC">
        <w:t>MECÁNICAS</w:t>
      </w:r>
    </w:p>
    <w:p w14:paraId="776BC4B7" w14:textId="070466A2" w:rsidR="002C5CD1" w:rsidRPr="00112EF1" w:rsidRDefault="005D57B4" w:rsidP="002C5CD1">
      <w:r w:rsidRPr="00112EF1">
        <w:t>En este apartado se analizará la mecánica del movimiento del personaje, como también los objetos que hay en el juego.</w:t>
      </w:r>
    </w:p>
    <w:p w14:paraId="4EE20C86" w14:textId="009F7677" w:rsidR="005D57B4" w:rsidRPr="00112EF1" w:rsidRDefault="005D57B4" w:rsidP="002C5CD1">
      <w:r w:rsidRPr="00112EF1">
        <w:t>Primero de todo el personaje tiene cuatro mecánicas simples,</w:t>
      </w:r>
      <w:r w:rsidR="000763BE" w:rsidRPr="00112EF1">
        <w:t xml:space="preserve"> acelerar, frenar, girar y derrapar.</w:t>
      </w:r>
    </w:p>
    <w:p w14:paraId="009074DF" w14:textId="6DB836F6" w:rsidR="000763BE" w:rsidRPr="00112EF1" w:rsidRDefault="000763BE" w:rsidP="002C5CD1">
      <w:r w:rsidRPr="00112EF1">
        <w:t xml:space="preserve">La primera mecánica, la de acelerar, es muy simple, </w:t>
      </w:r>
      <w:r w:rsidR="00457485" w:rsidRPr="00112EF1">
        <w:t>se pulsa</w:t>
      </w:r>
      <w:r w:rsidRPr="00112EF1">
        <w:t xml:space="preserve"> el botón de acelerar y el vehículo acelera hasta llegar a su velocidad máxima. Si </w:t>
      </w:r>
      <w:r w:rsidR="00457485" w:rsidRPr="00112EF1">
        <w:t>se deja</w:t>
      </w:r>
      <w:r w:rsidRPr="00112EF1">
        <w:t xml:space="preserve"> de acelerar el vehículo llegará a frenarse por completo, pero tardando más que si frenas pulsando el botón de frenar.</w:t>
      </w:r>
    </w:p>
    <w:p w14:paraId="1E281CF0" w14:textId="1C010753" w:rsidR="000763BE" w:rsidRPr="00112EF1" w:rsidRDefault="000763BE" w:rsidP="002C5CD1">
      <w:r w:rsidRPr="00112EF1">
        <w:t xml:space="preserve">El freno es muy parecido a la de acelerar, si </w:t>
      </w:r>
      <w:r w:rsidR="00457485" w:rsidRPr="00112EF1">
        <w:t xml:space="preserve">se </w:t>
      </w:r>
      <w:r w:rsidRPr="00112EF1">
        <w:t xml:space="preserve">pulsa su botón, </w:t>
      </w:r>
      <w:r w:rsidR="00325B68" w:rsidRPr="00112EF1">
        <w:t>este</w:t>
      </w:r>
      <w:r w:rsidRPr="00112EF1">
        <w:t xml:space="preserve"> llegará a frenar el coche. Pero si</w:t>
      </w:r>
      <w:r w:rsidR="00457485" w:rsidRPr="00112EF1">
        <w:t xml:space="preserve"> se</w:t>
      </w:r>
      <w:r w:rsidRPr="00112EF1">
        <w:t xml:space="preserve"> sigue frenando, una vez el vehículo llega a velocidad cero, </w:t>
      </w:r>
      <w:r w:rsidR="00F312E7" w:rsidRPr="00112EF1">
        <w:t>este</w:t>
      </w:r>
      <w:r w:rsidRPr="00112EF1">
        <w:t xml:space="preserve"> irá marcha atrás. Yendo marcha atrás si dejas de pulsar el botón, el vehículo se frenará por completo, de la misma forma que pasa al acelerar.</w:t>
      </w:r>
    </w:p>
    <w:p w14:paraId="6F870FA3" w14:textId="067025AE" w:rsidR="00D71B4B" w:rsidRPr="00112EF1" w:rsidRDefault="00457485" w:rsidP="00D71B4B">
      <w:r w:rsidRPr="00112EF1">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Pr="00112EF1" w:rsidRDefault="00AD7D60" w:rsidP="00D71B4B">
      <w:r w:rsidRPr="00112EF1">
        <w:t xml:space="preserve">La mecánica de derrape te ofrece hacer un giro con más ángulo que girando de manera normal y además </w:t>
      </w:r>
      <w:r w:rsidR="0056381E" w:rsidRPr="00112EF1">
        <w:t xml:space="preserve">te da un turbo extra que va </w:t>
      </w:r>
      <w:r w:rsidR="00325B68" w:rsidRPr="00112EF1">
        <w:t>aumentando</w:t>
      </w:r>
      <w:r w:rsidR="0056381E" w:rsidRPr="00112EF1">
        <w:t xml:space="preserve"> en función de la duración del derrape.</w:t>
      </w:r>
      <w:r w:rsidRPr="00112EF1">
        <w:t xml:space="preserve"> </w:t>
      </w:r>
    </w:p>
    <w:p w14:paraId="48E07A3F" w14:textId="2599CD44" w:rsidR="00217076" w:rsidRPr="00112EF1" w:rsidRDefault="000763BE" w:rsidP="00850C4E">
      <w:pPr>
        <w:keepNext/>
        <w:jc w:val="center"/>
      </w:pPr>
      <w:r w:rsidRPr="00112EF1">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3F4BDA93" w:rsidR="000763BE" w:rsidRPr="00112EF1" w:rsidRDefault="00217076" w:rsidP="00975A97">
      <w:pPr>
        <w:pStyle w:val="Llegenda"/>
      </w:pPr>
      <w:bookmarkStart w:id="36" w:name="_Toc64057090"/>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3</w:t>
      </w:r>
      <w:r w:rsidR="00EE6F6F">
        <w:rPr>
          <w:noProof/>
        </w:rPr>
        <w:fldChar w:fldCharType="end"/>
      </w:r>
      <w:r w:rsidRPr="00112EF1">
        <w:t>: Tabla de probabilidad de los objetos en Mario Kart</w:t>
      </w:r>
      <w:bookmarkEnd w:id="36"/>
    </w:p>
    <w:p w14:paraId="440167F0" w14:textId="75BB8A39" w:rsidR="009568AC" w:rsidRDefault="000763BE" w:rsidP="000763BE">
      <w:r w:rsidRPr="00112EF1">
        <w:t xml:space="preserve">Los objetos que pueden salir si </w:t>
      </w:r>
      <w:r w:rsidR="00457485" w:rsidRPr="00112EF1">
        <w:t xml:space="preserve">se </w:t>
      </w:r>
      <w:r w:rsidRPr="00112EF1">
        <w:t>recoge una caja misteriosa, varían según la posición que esté</w:t>
      </w:r>
      <w:r w:rsidR="00457485" w:rsidRPr="00112EF1">
        <w:t xml:space="preserve"> el jugador</w:t>
      </w:r>
      <w:r w:rsidRPr="00112EF1">
        <w:t>. Como se ve en la figura</w:t>
      </w:r>
      <w:r w:rsidR="00250095" w:rsidRPr="00112EF1">
        <w:t xml:space="preserve">, hay algunos objetos, los que más ventajas te dan, solo aparecen si estas en las últimas posiciones. En </w:t>
      </w:r>
      <w:r w:rsidR="0056381E" w:rsidRPr="00112EF1">
        <w:t>cambio,</w:t>
      </w:r>
      <w:r w:rsidR="00250095" w:rsidRPr="00112EF1">
        <w:t xml:space="preserve"> los objetos más defensivos aparecen cuando estas en las primeras posi</w:t>
      </w:r>
      <w:r w:rsidR="0056381E" w:rsidRPr="00112EF1">
        <w:t>c</w:t>
      </w:r>
      <w:r w:rsidR="00250095" w:rsidRPr="00112EF1">
        <w:t>iones.</w:t>
      </w:r>
      <w:r w:rsidRPr="00112EF1">
        <w:t xml:space="preserve"> </w:t>
      </w:r>
      <w:r w:rsidR="00D52D45" w:rsidRPr="00112EF1">
        <w:t>El objeto más curioso es el cohete, ya que te lleva hasta cierta posición que el juego cree.</w:t>
      </w:r>
    </w:p>
    <w:p w14:paraId="36B2B4DA" w14:textId="77777777" w:rsidR="009568AC" w:rsidRDefault="009568AC">
      <w:pPr>
        <w:spacing w:before="0" w:after="200"/>
        <w:jc w:val="left"/>
      </w:pPr>
      <w:r>
        <w:br w:type="page"/>
      </w:r>
    </w:p>
    <w:p w14:paraId="6F746625" w14:textId="5A7534E3" w:rsidR="002C5CD1" w:rsidRPr="009568AC" w:rsidRDefault="00510552" w:rsidP="00975A97">
      <w:pPr>
        <w:pStyle w:val="Ttol4"/>
      </w:pPr>
      <w:r w:rsidRPr="009568AC">
        <w:t>MODOS DE JUEGO</w:t>
      </w:r>
    </w:p>
    <w:p w14:paraId="63690CB1" w14:textId="6F65BE03" w:rsidR="002C5CD1" w:rsidRPr="00112EF1" w:rsidRDefault="008F3F0F" w:rsidP="002C5CD1">
      <w:r w:rsidRPr="00112EF1">
        <w:t xml:space="preserve">Mario Kart tiene </w:t>
      </w:r>
      <w:r w:rsidR="0056381E" w:rsidRPr="00112EF1">
        <w:t>cuatro</w:t>
      </w:r>
      <w:r w:rsidRPr="00112EF1">
        <w:t xml:space="preserve"> modos de juego.</w:t>
      </w:r>
    </w:p>
    <w:p w14:paraId="10B915CB" w14:textId="77777777" w:rsidR="00AD7D60" w:rsidRPr="00112EF1" w:rsidRDefault="00AD7D60" w:rsidP="00AD7D60">
      <w:pPr>
        <w:keepNext/>
        <w:jc w:val="center"/>
      </w:pPr>
      <w:r w:rsidRPr="00112EF1">
        <w:rPr>
          <w:noProof/>
        </w:rPr>
        <w:drawing>
          <wp:inline distT="0" distB="0" distL="0" distR="0" wp14:anchorId="0A4A2EB3" wp14:editId="4FD73954">
            <wp:extent cx="4806000" cy="2700000"/>
            <wp:effectExtent l="0" t="0" r="0" b="571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06000" cy="2700000"/>
                    </a:xfrm>
                    <a:prstGeom prst="rect">
                      <a:avLst/>
                    </a:prstGeom>
                    <a:noFill/>
                    <a:ln>
                      <a:noFill/>
                    </a:ln>
                  </pic:spPr>
                </pic:pic>
              </a:graphicData>
            </a:graphic>
          </wp:inline>
        </w:drawing>
      </w:r>
    </w:p>
    <w:p w14:paraId="4F119D8B" w14:textId="032F59CF" w:rsidR="00AD7D60" w:rsidRPr="00112EF1" w:rsidRDefault="00AD7D60" w:rsidP="00975A97">
      <w:pPr>
        <w:pStyle w:val="Llegenda"/>
      </w:pPr>
      <w:bookmarkStart w:id="37" w:name="_Toc64057091"/>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4</w:t>
      </w:r>
      <w:r w:rsidR="00EE6F6F">
        <w:rPr>
          <w:noProof/>
        </w:rPr>
        <w:fldChar w:fldCharType="end"/>
      </w:r>
      <w:r w:rsidRPr="00112EF1">
        <w:t>: Modos de juego de Mario Kart.</w:t>
      </w:r>
      <w:bookmarkEnd w:id="37"/>
    </w:p>
    <w:p w14:paraId="1F3DB5D4" w14:textId="4EC8B1CF" w:rsidR="008F3F0F" w:rsidRPr="00112EF1" w:rsidRDefault="008F3F0F" w:rsidP="002C5CD1">
      <w:r w:rsidRPr="00112EF1">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Pr="00112EF1" w:rsidRDefault="008F3F0F" w:rsidP="002C5CD1">
      <w:r w:rsidRPr="00112EF1">
        <w:t>El segundo es más para practicar los circuitos</w:t>
      </w:r>
      <w:r w:rsidR="005D57B4" w:rsidRPr="00112EF1">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rsidRPr="00112EF1">
        <w:t>La contrarreloj</w:t>
      </w:r>
      <w:r w:rsidR="005D57B4" w:rsidRPr="00112EF1">
        <w:t xml:space="preserve"> solo tiene modo un jugador.</w:t>
      </w:r>
    </w:p>
    <w:p w14:paraId="0BB50F85" w14:textId="36705BFF" w:rsidR="005D57B4" w:rsidRPr="00112EF1" w:rsidRDefault="005D57B4" w:rsidP="002C5CD1">
      <w:r w:rsidRPr="00112EF1">
        <w:t>El tercer modo de juego es bastante parecido al primero, pero el jugador puede elegir las reglas de la competición. El jugador</w:t>
      </w:r>
      <w:r w:rsidR="00850C4E" w:rsidRPr="00112EF1">
        <w:t xml:space="preserve"> elige</w:t>
      </w:r>
      <w:r w:rsidRPr="00112EF1">
        <w:t xml:space="preserve"> la dificultad, si quiere que haya dos equipos, la dificultad de la inteligencia artificial, los tipos de vehículo de la </w:t>
      </w:r>
      <w:r w:rsidR="00850C4E" w:rsidRPr="00112EF1">
        <w:t>máquina</w:t>
      </w:r>
      <w:r w:rsidRPr="00112EF1">
        <w:t xml:space="preserve"> y los circuitos que aparecen, el jugador puede poner todos los circuitos del juego. En este modo de juego también hay la posibilidad de jugar contra otros jugadores.</w:t>
      </w:r>
    </w:p>
    <w:p w14:paraId="476AE066" w14:textId="008EB68D" w:rsidR="005D57B4" w:rsidRPr="00112EF1" w:rsidRDefault="005D57B4" w:rsidP="002C5CD1">
      <w:r w:rsidRPr="00112EF1">
        <w:t xml:space="preserve">El cuarto y último, también es un modo de juego multijugador. En </w:t>
      </w:r>
      <w:r w:rsidR="00850C4E" w:rsidRPr="00112EF1">
        <w:t>este</w:t>
      </w:r>
      <w:r w:rsidRPr="00112EF1">
        <w:t xml:space="preserve"> debes competir individualmente o por equipos a una serie de competición, por ejemplo, coger el máximo </w:t>
      </w:r>
      <w:r w:rsidR="0056381E" w:rsidRPr="00112EF1">
        <w:t>número</w:t>
      </w:r>
      <w:r w:rsidRPr="00112EF1">
        <w:t xml:space="preserve"> de monedas, evitar que te golpeen, entre otros. Aquí los mapas que hay son originales para este modo en específico.</w:t>
      </w:r>
    </w:p>
    <w:p w14:paraId="5785802F" w14:textId="08DBBC52" w:rsidR="006A1A5B" w:rsidRPr="003741E8" w:rsidRDefault="00510552" w:rsidP="00DF4A77">
      <w:pPr>
        <w:pStyle w:val="Ttol3"/>
      </w:pPr>
      <w:bookmarkStart w:id="38" w:name="_Toc57196825"/>
      <w:bookmarkStart w:id="39" w:name="_Toc60338162"/>
      <w:bookmarkStart w:id="40" w:name="_Toc65780517"/>
      <w:bookmarkEnd w:id="32"/>
      <w:bookmarkEnd w:id="33"/>
      <w:r w:rsidRPr="003741E8">
        <w:t>TEAM SONIC RACING</w:t>
      </w:r>
      <w:bookmarkEnd w:id="38"/>
      <w:bookmarkEnd w:id="39"/>
      <w:bookmarkEnd w:id="40"/>
    </w:p>
    <w:p w14:paraId="39991EB1" w14:textId="5675364E" w:rsidR="00CD42B3" w:rsidRPr="00112EF1" w:rsidRDefault="00243FB3" w:rsidP="00CD42B3">
      <w:bookmarkStart w:id="41" w:name="_Toc57196826"/>
      <w:bookmarkStart w:id="42" w:name="_Toc60338163"/>
      <w:r w:rsidRPr="00112EF1">
        <w:t xml:space="preserve">En cuanto a </w:t>
      </w:r>
      <w:r w:rsidR="00CD42B3" w:rsidRPr="00112EF1">
        <w:t>Team Sonic Racing</w:t>
      </w:r>
      <w:r w:rsidRPr="00112EF1">
        <w:t xml:space="preserve"> </w:t>
      </w:r>
      <w:r w:rsidRPr="00112EF1">
        <w:fldChar w:fldCharType="begin"/>
      </w:r>
      <w:r w:rsidR="004C76E1" w:rsidRPr="00112EF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rsidRPr="00112EF1">
        <w:fldChar w:fldCharType="separate"/>
      </w:r>
      <w:r w:rsidR="00710D8B" w:rsidRPr="00112EF1">
        <w:rPr>
          <w:rFonts w:cs="Arial"/>
        </w:rPr>
        <w:t>(Sumo Digital, 2019)</w:t>
      </w:r>
      <w:r w:rsidRPr="00112EF1">
        <w:fldChar w:fldCharType="end"/>
      </w:r>
      <w:r w:rsidR="001C3673" w:rsidRPr="00112EF1">
        <w:t>, es un juego de carreras arcade, muy parecido a Mario Kart 8, pero con los personajes del universo Sonic.</w:t>
      </w:r>
    </w:p>
    <w:p w14:paraId="29DE9A70" w14:textId="24C4DD31" w:rsidR="00E51B1E" w:rsidRPr="00112EF1" w:rsidRDefault="00E51B1E" w:rsidP="00CD42B3">
      <w:r w:rsidRPr="00112EF1">
        <w:t>Seguidamente se detallará la configuración de los controles, sus mecánicas y para acabar sus modos de juego que hay en Team Sonic Racing.</w:t>
      </w:r>
    </w:p>
    <w:p w14:paraId="544CC6FE" w14:textId="4CE3F4D2" w:rsidR="00731ADE" w:rsidRPr="009568AC" w:rsidRDefault="00510552" w:rsidP="00975A97">
      <w:pPr>
        <w:pStyle w:val="Ttol4"/>
      </w:pPr>
      <w:r w:rsidRPr="009568AC">
        <w:t>CONTROLES</w:t>
      </w:r>
    </w:p>
    <w:p w14:paraId="544BC64E" w14:textId="77777777" w:rsidR="00DD130D" w:rsidRPr="00112EF1" w:rsidRDefault="00DD130D" w:rsidP="00DD130D">
      <w:pPr>
        <w:keepNext/>
        <w:jc w:val="center"/>
      </w:pPr>
      <w:r w:rsidRPr="00112EF1">
        <w:rPr>
          <w:noProof/>
        </w:rPr>
        <w:drawing>
          <wp:inline distT="0" distB="0" distL="0" distR="0" wp14:anchorId="513E584B" wp14:editId="52382B05">
            <wp:extent cx="3607200"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22">
                      <a:extLst>
                        <a:ext uri="{28A0092B-C50C-407E-A947-70E740481C1C}">
                          <a14:useLocalDpi xmlns:a14="http://schemas.microsoft.com/office/drawing/2010/main" val="0"/>
                        </a:ext>
                      </a:extLst>
                    </a:blip>
                    <a:srcRect l="51392" t="21836" r="5854" b="21197"/>
                    <a:stretch/>
                  </pic:blipFill>
                  <pic:spPr bwMode="auto">
                    <a:xfrm>
                      <a:off x="0" y="0"/>
                      <a:ext cx="3607200" cy="27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1A031802" w:rsidR="00DD130D" w:rsidRPr="00112EF1" w:rsidRDefault="00DD130D" w:rsidP="00DD130D">
      <w:pPr>
        <w:pStyle w:val="Llegenda"/>
      </w:pPr>
      <w:bookmarkStart w:id="43" w:name="_Toc64057092"/>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5</w:t>
      </w:r>
      <w:r w:rsidR="00EE6F6F">
        <w:rPr>
          <w:noProof/>
        </w:rPr>
        <w:fldChar w:fldCharType="end"/>
      </w:r>
      <w:r w:rsidRPr="00112EF1">
        <w:t>: Controles de Team Sonic Racing</w:t>
      </w:r>
      <w:bookmarkEnd w:id="43"/>
    </w:p>
    <w:p w14:paraId="10D6AA05" w14:textId="04C085D1" w:rsidR="002B68AB" w:rsidRPr="00112EF1" w:rsidRDefault="002B68AB" w:rsidP="002B68AB">
      <w:r w:rsidRPr="00112EF1">
        <w:t>Teniendo como referencia el mando de la Switch, Team Sonic Racing tiene los siguientes controles:</w:t>
      </w:r>
    </w:p>
    <w:p w14:paraId="16453FB6" w14:textId="4110BCC5" w:rsidR="002B68AB" w:rsidRPr="00112EF1" w:rsidRDefault="002B68AB" w:rsidP="002B68AB">
      <w:pPr>
        <w:pStyle w:val="Pargrafdellista"/>
        <w:numPr>
          <w:ilvl w:val="0"/>
          <w:numId w:val="33"/>
        </w:numPr>
      </w:pPr>
      <w:r w:rsidRPr="00112EF1">
        <w:t>R: Acelerar</w:t>
      </w:r>
    </w:p>
    <w:p w14:paraId="79A9DDF0" w14:textId="0CD5CCBC" w:rsidR="002B68AB" w:rsidRPr="00112EF1" w:rsidRDefault="002B68AB" w:rsidP="002B68AB">
      <w:pPr>
        <w:pStyle w:val="Pargrafdellista"/>
        <w:numPr>
          <w:ilvl w:val="0"/>
          <w:numId w:val="33"/>
        </w:numPr>
      </w:pPr>
      <w:r w:rsidRPr="00112EF1">
        <w:t>L: Frenar/Derrapar</w:t>
      </w:r>
    </w:p>
    <w:p w14:paraId="04B44291" w14:textId="7E55D075" w:rsidR="002B68AB" w:rsidRPr="00112EF1" w:rsidRDefault="00C82218" w:rsidP="002B68AB">
      <w:pPr>
        <w:pStyle w:val="Pargrafdellista"/>
        <w:numPr>
          <w:ilvl w:val="0"/>
          <w:numId w:val="33"/>
        </w:numPr>
      </w:pPr>
      <w:r w:rsidRPr="00112EF1">
        <w:t>B</w:t>
      </w:r>
      <w:r w:rsidR="002B68AB" w:rsidRPr="00112EF1">
        <w:t>: Lanzar objeto</w:t>
      </w:r>
    </w:p>
    <w:p w14:paraId="3D2B181B" w14:textId="7984C078" w:rsidR="00C82218" w:rsidRPr="00112EF1" w:rsidRDefault="00C82218" w:rsidP="002B68AB">
      <w:pPr>
        <w:pStyle w:val="Pargrafdellista"/>
        <w:numPr>
          <w:ilvl w:val="0"/>
          <w:numId w:val="33"/>
        </w:numPr>
      </w:pPr>
      <w:r w:rsidRPr="00112EF1">
        <w:t>A: Ceder Objetos</w:t>
      </w:r>
    </w:p>
    <w:p w14:paraId="1D015E26" w14:textId="21C2C35C" w:rsidR="002B68AB" w:rsidRPr="00112EF1" w:rsidRDefault="002B68AB" w:rsidP="002B68AB">
      <w:pPr>
        <w:pStyle w:val="Pargrafdellista"/>
        <w:numPr>
          <w:ilvl w:val="0"/>
          <w:numId w:val="33"/>
        </w:numPr>
      </w:pPr>
      <w:r w:rsidRPr="00112EF1">
        <w:t xml:space="preserve">X: </w:t>
      </w:r>
      <w:r w:rsidR="00C82218" w:rsidRPr="00112EF1">
        <w:t>Megaturbo</w:t>
      </w:r>
    </w:p>
    <w:p w14:paraId="177AEE39" w14:textId="702A9B6F" w:rsidR="002B68AB" w:rsidRPr="00112EF1" w:rsidRDefault="002B68AB" w:rsidP="002B68AB">
      <w:pPr>
        <w:pStyle w:val="Pargrafdellista"/>
        <w:numPr>
          <w:ilvl w:val="0"/>
          <w:numId w:val="33"/>
        </w:numPr>
      </w:pPr>
      <w:r w:rsidRPr="00112EF1">
        <w:t>Joystick Izquierdo: Girar</w:t>
      </w:r>
    </w:p>
    <w:p w14:paraId="3C9127B0" w14:textId="0F892E1D" w:rsidR="002C5CD1" w:rsidRPr="009568AC" w:rsidRDefault="00510552" w:rsidP="00975A97">
      <w:pPr>
        <w:pStyle w:val="Ttol4"/>
      </w:pPr>
      <w:r w:rsidRPr="009568AC">
        <w:t>MECÁNICAS</w:t>
      </w:r>
    </w:p>
    <w:p w14:paraId="27AC57D1" w14:textId="2621ABC8" w:rsidR="002C5CD1" w:rsidRPr="00112EF1" w:rsidRDefault="00E51B1E" w:rsidP="002C5CD1">
      <w:r w:rsidRPr="00112EF1">
        <w:t>En las mecánicas son bastantes parecidas a las de Mario Kart, aunque tiene alguna única.</w:t>
      </w:r>
      <w:r w:rsidR="000C7820" w:rsidRPr="00112EF1">
        <w:t xml:space="preserve"> La de acelerar, frenar, girar y </w:t>
      </w:r>
      <w:r w:rsidR="00F312E7" w:rsidRPr="00112EF1">
        <w:t>derrapar</w:t>
      </w:r>
      <w:r w:rsidR="000C7820" w:rsidRPr="00112EF1">
        <w:t xml:space="preserve"> no se ha notado ninguna diferencia.</w:t>
      </w:r>
    </w:p>
    <w:p w14:paraId="0C0CBB73" w14:textId="358866CF" w:rsidR="001C3673" w:rsidRPr="00112EF1" w:rsidRDefault="001C3673" w:rsidP="002C5CD1">
      <w:r w:rsidRPr="00112EF1">
        <w:t>El cambio en este juego viene con el megaturbo, como se explicará en el apartado siguiente</w:t>
      </w:r>
      <w:r w:rsidR="00866470" w:rsidRPr="00112EF1">
        <w:t xml:space="preserve">, </w:t>
      </w:r>
      <w:r w:rsidR="00CA0965" w:rsidRPr="00112EF1">
        <w:t xml:space="preserve">la mayoría de las carreras en </w:t>
      </w:r>
      <w:r w:rsidR="00866470" w:rsidRPr="00112EF1">
        <w:t>Team Sonic Racing</w:t>
      </w:r>
      <w:r w:rsidR="00CA0965" w:rsidRPr="00112EF1">
        <w:t xml:space="preserve"> son por equipos de tres, por lo que, si juegas en el modo de un jugador tienes dos IA que van en tu equipo. Cada vez que un miembro del</w:t>
      </w:r>
      <w:r w:rsidR="000C7820" w:rsidRPr="00112EF1">
        <w:t xml:space="preserve"> equipo hace algún derrape, o te da algún objeto, ya que los objetos se pueden dar a un compañero de equipo, la barra del megaturbo sube. El megaturbo como bien dice el nombre, da un turbo a todos los integrantes del equipo bastante </w:t>
      </w:r>
      <w:r w:rsidR="00F312E7" w:rsidRPr="00112EF1">
        <w:t>más</w:t>
      </w:r>
      <w:r w:rsidR="000C7820" w:rsidRPr="00112EF1">
        <w:t xml:space="preserve"> largo que los objetos.</w:t>
      </w:r>
    </w:p>
    <w:p w14:paraId="071743C3" w14:textId="5272EAD2" w:rsidR="00D52D45" w:rsidRPr="00112EF1" w:rsidRDefault="00D52D45" w:rsidP="00D52D45">
      <w:r w:rsidRPr="00112EF1">
        <w:t xml:space="preserve">En el tema de los objetos, también es bastante parecido a Mario Kart. Aunque en este juego se llaman wisps, aparecen dependiendo de la posición que </w:t>
      </w:r>
      <w:r w:rsidR="00F312E7" w:rsidRPr="00112EF1">
        <w:t>esté</w:t>
      </w:r>
      <w:r w:rsidRPr="00112EF1">
        <w:t xml:space="preserve"> el personaje. El más curioso son el wisp de temblor, que hace aparecer pilares de piedra en el camino </w:t>
      </w:r>
    </w:p>
    <w:p w14:paraId="2249833A" w14:textId="77777777" w:rsidR="00D52D45" w:rsidRPr="00112EF1" w:rsidRDefault="00D52D45" w:rsidP="00D52D45">
      <w:pPr>
        <w:keepNext/>
        <w:jc w:val="center"/>
      </w:pPr>
      <w:r w:rsidRPr="00112EF1">
        <w:rPr>
          <w:noProof/>
        </w:rPr>
        <w:drawing>
          <wp:inline distT="0" distB="0" distL="0" distR="0" wp14:anchorId="4CA93676" wp14:editId="57E3578C">
            <wp:extent cx="3841200" cy="2160000"/>
            <wp:effectExtent l="0" t="0" r="6985"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41200" cy="2160000"/>
                    </a:xfrm>
                    <a:prstGeom prst="rect">
                      <a:avLst/>
                    </a:prstGeom>
                    <a:noFill/>
                    <a:ln>
                      <a:noFill/>
                    </a:ln>
                  </pic:spPr>
                </pic:pic>
              </a:graphicData>
            </a:graphic>
          </wp:inline>
        </w:drawing>
      </w:r>
    </w:p>
    <w:p w14:paraId="602BED82" w14:textId="0B0801D6" w:rsidR="00395050" w:rsidRDefault="00D52D45" w:rsidP="00D52D45">
      <w:pPr>
        <w:pStyle w:val="Llegenda"/>
      </w:pPr>
      <w:bookmarkStart w:id="44" w:name="_Toc64057093"/>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6</w:t>
      </w:r>
      <w:r w:rsidR="00EE6F6F">
        <w:rPr>
          <w:noProof/>
        </w:rPr>
        <w:fldChar w:fldCharType="end"/>
      </w:r>
      <w:r w:rsidRPr="00112EF1">
        <w:t xml:space="preserve">: Algunos wisp que hay en </w:t>
      </w:r>
      <w:r w:rsidR="00AB04E3" w:rsidRPr="00112EF1">
        <w:t>Team Sonic Racing</w:t>
      </w:r>
      <w:r w:rsidRPr="00112EF1">
        <w:t>.</w:t>
      </w:r>
      <w:bookmarkEnd w:id="44"/>
    </w:p>
    <w:p w14:paraId="19B1AE57" w14:textId="1072A64B" w:rsidR="002C5CD1" w:rsidRPr="003741E8" w:rsidRDefault="00510552" w:rsidP="00975A97">
      <w:pPr>
        <w:pStyle w:val="Ttol4"/>
      </w:pPr>
      <w:r w:rsidRPr="003741E8">
        <w:t>MODOS DE JUEGO</w:t>
      </w:r>
    </w:p>
    <w:p w14:paraId="176481B9" w14:textId="77777777" w:rsidR="00AB04E3" w:rsidRDefault="00D94D5F" w:rsidP="00AB04E3">
      <w:r w:rsidRPr="00112EF1">
        <w:t>Team Sonic Racing t</w:t>
      </w:r>
      <w:r w:rsidR="0056381E" w:rsidRPr="00112EF1">
        <w:t>iene cuatro modos de juego</w:t>
      </w:r>
      <w:r w:rsidR="00D52D45" w:rsidRPr="00112EF1">
        <w:t xml:space="preserve"> </w:t>
      </w:r>
      <w:r w:rsidR="00395050">
        <w:t>de un jugador</w:t>
      </w:r>
      <w:r w:rsidRPr="00112EF1">
        <w:t>.</w:t>
      </w:r>
      <w:r w:rsidR="00AB04E3">
        <w:t xml:space="preserve"> </w:t>
      </w:r>
    </w:p>
    <w:p w14:paraId="507A0909" w14:textId="0F035770" w:rsidR="002C5CD1" w:rsidRPr="00112EF1" w:rsidRDefault="00AB04E3" w:rsidP="009E2A0E">
      <w:r w:rsidRPr="00112EF1">
        <w:t xml:space="preserve">El primero es un modo aventura. Es el modo principal del juego </w:t>
      </w:r>
      <w:r w:rsidR="009E2A0E">
        <w:t>En él se debe hacer una serie de misiones</w:t>
      </w:r>
      <w:r w:rsidR="003741E8">
        <w:t>, que son carreras o contrarreloj.</w:t>
      </w:r>
    </w:p>
    <w:p w14:paraId="75B46DCA" w14:textId="77777777" w:rsidR="00D52D45" w:rsidRPr="00112EF1" w:rsidRDefault="00D52D45" w:rsidP="00D52D45">
      <w:pPr>
        <w:keepNext/>
        <w:jc w:val="center"/>
      </w:pPr>
      <w:r w:rsidRPr="00112EF1">
        <w:rPr>
          <w:noProof/>
        </w:rPr>
        <w:drawing>
          <wp:inline distT="0" distB="0" distL="0" distR="0" wp14:anchorId="7D743084" wp14:editId="4A2824F7">
            <wp:extent cx="4802400" cy="2700000"/>
            <wp:effectExtent l="0" t="0" r="0"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4FA3B74E" w14:textId="15B92C83" w:rsidR="00D52D45" w:rsidRPr="00112EF1" w:rsidRDefault="00D52D45" w:rsidP="00D52D45">
      <w:pPr>
        <w:pStyle w:val="Llegenda"/>
      </w:pPr>
      <w:bookmarkStart w:id="45" w:name="_Toc64057094"/>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7</w:t>
      </w:r>
      <w:r w:rsidR="00EE6F6F">
        <w:rPr>
          <w:noProof/>
        </w:rPr>
        <w:fldChar w:fldCharType="end"/>
      </w:r>
      <w:r w:rsidRPr="00112EF1">
        <w:t>: Modos de juego de Team Sonic Racing.</w:t>
      </w:r>
      <w:bookmarkEnd w:id="45"/>
    </w:p>
    <w:p w14:paraId="663658AA" w14:textId="769C2A27" w:rsidR="00832CCF" w:rsidRDefault="00832CCF" w:rsidP="002C5CD1">
      <w:r w:rsidRPr="00112EF1">
        <w:t>Después tiene los típicos modos de un jugador,</w:t>
      </w:r>
      <w:r w:rsidR="00B855D4" w:rsidRPr="00112EF1">
        <w:t xml:space="preserve"> el gran premio, que es jugar una </w:t>
      </w:r>
      <w:r w:rsidR="00937B04">
        <w:t xml:space="preserve">serie de cuatro carreras en equipo, dos IAs, o individual. </w:t>
      </w:r>
      <w:r w:rsidR="009E2A0E">
        <w:t>Además,</w:t>
      </w:r>
      <w:r w:rsidR="00395050">
        <w:t xml:space="preserve"> se puede elegir la dificultad que son</w:t>
      </w:r>
      <w:r w:rsidR="00937B04">
        <w:t xml:space="preserve"> tres, fácil, normal y difícil.</w:t>
      </w:r>
      <w:r w:rsidR="00395050">
        <w:t xml:space="preserve"> Al acabar este gran premio, en el caso de ganar, te dan la copa.</w:t>
      </w:r>
    </w:p>
    <w:p w14:paraId="5062DD27" w14:textId="46A3D91C" w:rsidR="00395050" w:rsidRDefault="00395050" w:rsidP="002C5CD1">
      <w:r>
        <w:t xml:space="preserve">El siguiente modo de juego es una carrera normal. Eliges circuito, dificultad </w:t>
      </w:r>
      <w:r w:rsidR="00B037A0">
        <w:t>y</w:t>
      </w:r>
      <w:r>
        <w:t xml:space="preserve"> si quieres ir por equipos y juegas una sola carrera.</w:t>
      </w:r>
    </w:p>
    <w:p w14:paraId="00591C0D" w14:textId="7AC2FD3E" w:rsidR="00395050" w:rsidRPr="00112EF1" w:rsidRDefault="00395050" w:rsidP="002C5CD1">
      <w:r>
        <w:t>El último es el modo contrarreloj, que es dar vueltas al circuito para mejorar tu tiempo o practicar.</w:t>
      </w:r>
    </w:p>
    <w:p w14:paraId="6A5F108E" w14:textId="7852498E" w:rsidR="00E42BEC" w:rsidRPr="0033714E" w:rsidRDefault="00510552" w:rsidP="00DF4A77">
      <w:pPr>
        <w:pStyle w:val="Ttol3"/>
        <w:rPr>
          <w:lang w:val="en-US"/>
        </w:rPr>
      </w:pPr>
      <w:bookmarkStart w:id="46" w:name="_Toc65780518"/>
      <w:r w:rsidRPr="0033714E">
        <w:rPr>
          <w:lang w:val="en-US"/>
        </w:rPr>
        <w:t>CRASH TEAM RACING NITRO FUELED</w:t>
      </w:r>
      <w:bookmarkEnd w:id="41"/>
      <w:bookmarkEnd w:id="42"/>
      <w:bookmarkEnd w:id="46"/>
    </w:p>
    <w:p w14:paraId="1B7D391E" w14:textId="41932D39" w:rsidR="002B68AB" w:rsidRPr="00112EF1" w:rsidRDefault="00B3160A" w:rsidP="002B68AB">
      <w:pPr>
        <w:rPr>
          <w:lang w:val="en-US"/>
        </w:rPr>
      </w:pPr>
      <w:r w:rsidRPr="00112EF1">
        <w:rPr>
          <w:lang w:val="en-US"/>
        </w:rPr>
        <w:t>Para acabar</w:t>
      </w:r>
      <w:r w:rsidR="002B68AB" w:rsidRPr="00112EF1">
        <w:rPr>
          <w:lang w:val="en-US"/>
        </w:rPr>
        <w:t xml:space="preserve"> Crash Team Racing Nitro Fueled</w:t>
      </w:r>
      <w:r w:rsidRPr="00112EF1">
        <w:rPr>
          <w:lang w:val="en-US"/>
        </w:rPr>
        <w:t xml:space="preserve"> </w:t>
      </w:r>
      <w:r w:rsidRPr="00112EF1">
        <w:fldChar w:fldCharType="begin"/>
      </w:r>
      <w:r w:rsidR="004C76E1" w:rsidRPr="00112EF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112EF1">
        <w:fldChar w:fldCharType="separate"/>
      </w:r>
      <w:r w:rsidR="00710D8B" w:rsidRPr="00112EF1">
        <w:rPr>
          <w:rFonts w:cs="Arial"/>
          <w:lang w:val="en-US"/>
        </w:rPr>
        <w:t>(Beenox, 2019)</w:t>
      </w:r>
      <w:r w:rsidRPr="00112EF1">
        <w:fldChar w:fldCharType="end"/>
      </w:r>
      <w:r w:rsidRPr="00112EF1">
        <w:rPr>
          <w:lang w:val="en-US"/>
        </w:rPr>
        <w:t>, remake del mítico</w:t>
      </w:r>
      <w:r w:rsidR="00E51B1E" w:rsidRPr="00112EF1">
        <w:rPr>
          <w:lang w:val="en-US"/>
        </w:rPr>
        <w:t xml:space="preserve"> </w:t>
      </w:r>
      <w:r w:rsidRPr="00112EF1">
        <w:rPr>
          <w:lang w:val="en-US"/>
        </w:rPr>
        <w:t xml:space="preserve">juego Crash Team Racing </w:t>
      </w:r>
      <w:r w:rsidRPr="00112EF1">
        <w:fldChar w:fldCharType="begin"/>
      </w:r>
      <w:r w:rsidR="004C76E1" w:rsidRPr="00112EF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112EF1">
        <w:fldChar w:fldCharType="separate"/>
      </w:r>
      <w:r w:rsidR="00710D8B" w:rsidRPr="00112EF1">
        <w:rPr>
          <w:rFonts w:cs="Arial"/>
          <w:lang w:val="en-US"/>
        </w:rPr>
        <w:t>(Naughty Dog, 1999)</w:t>
      </w:r>
      <w:r w:rsidRPr="00112EF1">
        <w:fldChar w:fldCharType="end"/>
      </w:r>
      <w:r w:rsidRPr="00112EF1">
        <w:rPr>
          <w:lang w:val="en-US"/>
        </w:rPr>
        <w:t xml:space="preserve"> de PlayStation 1.</w:t>
      </w:r>
    </w:p>
    <w:p w14:paraId="7BD373A2" w14:textId="1AA3E440" w:rsidR="00731ADE" w:rsidRPr="009568AC" w:rsidRDefault="00510552" w:rsidP="00975A97">
      <w:pPr>
        <w:pStyle w:val="Ttol4"/>
      </w:pPr>
      <w:r w:rsidRPr="009568AC">
        <w:t>CONTROLES</w:t>
      </w:r>
    </w:p>
    <w:p w14:paraId="544A4E81" w14:textId="77777777" w:rsidR="00BC5873" w:rsidRPr="00112EF1" w:rsidRDefault="00DD130D" w:rsidP="00BC5873">
      <w:pPr>
        <w:keepNext/>
        <w:jc w:val="center"/>
      </w:pPr>
      <w:r w:rsidRPr="00112EF1">
        <w:rPr>
          <w:noProof/>
        </w:rPr>
        <w:drawing>
          <wp:inline distT="0" distB="0" distL="0" distR="0" wp14:anchorId="5BF2D60E" wp14:editId="13687B3C">
            <wp:extent cx="4147200" cy="2700000"/>
            <wp:effectExtent l="0" t="0" r="5715"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5" cstate="print">
                      <a:extLst>
                        <a:ext uri="{28A0092B-C50C-407E-A947-70E740481C1C}">
                          <a14:useLocalDpi xmlns:a14="http://schemas.microsoft.com/office/drawing/2010/main" val="0"/>
                        </a:ext>
                      </a:extLst>
                    </a:blip>
                    <a:srcRect l="2220" t="16391" r="40075" b="16834"/>
                    <a:stretch/>
                  </pic:blipFill>
                  <pic:spPr bwMode="auto">
                    <a:xfrm>
                      <a:off x="0" y="0"/>
                      <a:ext cx="4147200" cy="27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459AE441" w:rsidR="00DD130D" w:rsidRPr="00112EF1" w:rsidRDefault="00BC5873" w:rsidP="00BC5873">
      <w:pPr>
        <w:pStyle w:val="Llegenda"/>
        <w:rPr>
          <w:highlight w:val="yellow"/>
        </w:rPr>
      </w:pPr>
      <w:bookmarkStart w:id="47" w:name="_Toc64057095"/>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8</w:t>
      </w:r>
      <w:r w:rsidR="00EE6F6F">
        <w:rPr>
          <w:noProof/>
        </w:rPr>
        <w:fldChar w:fldCharType="end"/>
      </w:r>
      <w:r w:rsidRPr="00112EF1">
        <w:t>: Controles Crash Team Racing Nitro Fueled</w:t>
      </w:r>
      <w:bookmarkEnd w:id="47"/>
    </w:p>
    <w:p w14:paraId="73B9E1C3" w14:textId="36C2501D" w:rsidR="002B68AB" w:rsidRPr="00112EF1" w:rsidRDefault="002B68AB" w:rsidP="002B68AB">
      <w:r w:rsidRPr="00112EF1">
        <w:t>Teniendo como referencia el mando de la Switch, Crash Team Racing Nitro Fueled tiene los siguientes controles:</w:t>
      </w:r>
    </w:p>
    <w:p w14:paraId="3D16DCF1" w14:textId="363C9A60" w:rsidR="002B68AB" w:rsidRPr="00112EF1" w:rsidRDefault="00C82218" w:rsidP="002B68AB">
      <w:pPr>
        <w:pStyle w:val="Pargrafdellista"/>
        <w:numPr>
          <w:ilvl w:val="0"/>
          <w:numId w:val="33"/>
        </w:numPr>
      </w:pPr>
      <w:r w:rsidRPr="00112EF1">
        <w:t>B</w:t>
      </w:r>
      <w:r w:rsidR="002B68AB" w:rsidRPr="00112EF1">
        <w:t>: Acelerar</w:t>
      </w:r>
    </w:p>
    <w:p w14:paraId="3126EC88" w14:textId="734BE956" w:rsidR="002B68AB" w:rsidRPr="00112EF1" w:rsidRDefault="00C82218" w:rsidP="002B68AB">
      <w:pPr>
        <w:pStyle w:val="Pargrafdellista"/>
        <w:numPr>
          <w:ilvl w:val="0"/>
          <w:numId w:val="33"/>
        </w:numPr>
      </w:pPr>
      <w:r w:rsidRPr="00112EF1">
        <w:t>Y</w:t>
      </w:r>
      <w:r w:rsidR="002B68AB" w:rsidRPr="00112EF1">
        <w:t>: Frenar</w:t>
      </w:r>
    </w:p>
    <w:p w14:paraId="42438D3D" w14:textId="00E7E63F" w:rsidR="00C82218" w:rsidRPr="00112EF1" w:rsidRDefault="00C82218" w:rsidP="002B68AB">
      <w:pPr>
        <w:pStyle w:val="Pargrafdellista"/>
        <w:numPr>
          <w:ilvl w:val="0"/>
          <w:numId w:val="33"/>
        </w:numPr>
      </w:pPr>
      <w:r w:rsidRPr="00112EF1">
        <w:t>L/R: Derrapar</w:t>
      </w:r>
    </w:p>
    <w:p w14:paraId="3D4CF539" w14:textId="77777777" w:rsidR="002B68AB" w:rsidRPr="00112EF1" w:rsidRDefault="002B68AB" w:rsidP="002B68AB">
      <w:pPr>
        <w:pStyle w:val="Pargrafdellista"/>
        <w:numPr>
          <w:ilvl w:val="0"/>
          <w:numId w:val="33"/>
        </w:numPr>
      </w:pPr>
      <w:r w:rsidRPr="00112EF1">
        <w:t>A: Lanzar objeto</w:t>
      </w:r>
    </w:p>
    <w:p w14:paraId="4C68610D" w14:textId="77777777" w:rsidR="002B68AB" w:rsidRPr="00112EF1" w:rsidRDefault="002B68AB" w:rsidP="002B68AB">
      <w:pPr>
        <w:pStyle w:val="Pargrafdellista"/>
        <w:numPr>
          <w:ilvl w:val="0"/>
          <w:numId w:val="33"/>
        </w:numPr>
      </w:pPr>
      <w:r w:rsidRPr="00112EF1">
        <w:t>X: Habilidad de Equipo</w:t>
      </w:r>
    </w:p>
    <w:p w14:paraId="5B60054A" w14:textId="4A10D87B" w:rsidR="00B855D4" w:rsidRPr="00112EF1" w:rsidRDefault="002B68AB" w:rsidP="002B68AB">
      <w:pPr>
        <w:pStyle w:val="Pargrafdellista"/>
        <w:numPr>
          <w:ilvl w:val="0"/>
          <w:numId w:val="33"/>
        </w:numPr>
      </w:pPr>
      <w:r w:rsidRPr="00112EF1">
        <w:t>Joystick Izquierdo: Girar</w:t>
      </w:r>
    </w:p>
    <w:p w14:paraId="36F91666" w14:textId="4679402A" w:rsidR="002C5CD1" w:rsidRPr="009568AC" w:rsidRDefault="00510552" w:rsidP="00975A97">
      <w:pPr>
        <w:pStyle w:val="Ttol4"/>
      </w:pPr>
      <w:r w:rsidRPr="009568AC">
        <w:t>MECÁNICAS</w:t>
      </w:r>
    </w:p>
    <w:p w14:paraId="0CDD1DAD" w14:textId="34C38F88" w:rsidR="002C5CD1" w:rsidRDefault="00395050" w:rsidP="002C5CD1">
      <w:r>
        <w:t xml:space="preserve">Las mecánicas del movimiento del vehículo son bastantes parecidas a los dos juegos anteriores. Pero el derrape es lo que marca la diferencia. Ya que requiere de habilidad para el jugador. En los otros dos pulsas el botón y ya derrapa solo y te dan el turbo. En Crash una vez se </w:t>
      </w:r>
      <w:r w:rsidR="00B037A0">
        <w:t>está</w:t>
      </w:r>
      <w:r>
        <w:t xml:space="preserve"> derrapando se debe pulsar el botón de derrapar, otra vez, en el momento preciso para tener el turbo.</w:t>
      </w:r>
    </w:p>
    <w:p w14:paraId="7AEA7F74" w14:textId="77777777" w:rsidR="00AB04E3" w:rsidRDefault="00AB04E3" w:rsidP="00AB04E3">
      <w:pPr>
        <w:keepNext/>
        <w:jc w:val="center"/>
      </w:pPr>
      <w:r>
        <w:rPr>
          <w:noProof/>
        </w:rPr>
        <w:drawing>
          <wp:inline distT="0" distB="0" distL="0" distR="0" wp14:anchorId="62F5CE32" wp14:editId="6329EBEA">
            <wp:extent cx="4798800" cy="2700000"/>
            <wp:effectExtent l="0" t="0" r="1905" b="5715"/>
            <wp:docPr id="21" name="Imatge 21" descr="Resultat d'imatges per a &quot;Crash Team Racing Nitro item  lis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t d'imatges per a &quot;Crash Team Racing Nitro item  list&quo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98800" cy="2700000"/>
                    </a:xfrm>
                    <a:prstGeom prst="rect">
                      <a:avLst/>
                    </a:prstGeom>
                    <a:noFill/>
                    <a:ln>
                      <a:noFill/>
                    </a:ln>
                  </pic:spPr>
                </pic:pic>
              </a:graphicData>
            </a:graphic>
          </wp:inline>
        </w:drawing>
      </w:r>
    </w:p>
    <w:p w14:paraId="184271B1" w14:textId="6ECB087E" w:rsidR="00AB04E3" w:rsidRPr="00AB04E3" w:rsidRDefault="00AB04E3" w:rsidP="00AB04E3">
      <w:pPr>
        <w:pStyle w:val="Llegenda"/>
      </w:pPr>
      <w:bookmarkStart w:id="48" w:name="_Toc64057096"/>
      <w:r>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9</w:t>
      </w:r>
      <w:r w:rsidR="00EE6F6F">
        <w:rPr>
          <w:noProof/>
        </w:rPr>
        <w:fldChar w:fldCharType="end"/>
      </w:r>
      <w:r>
        <w:t xml:space="preserve">: Todos los objetos de </w:t>
      </w:r>
      <w:r w:rsidRPr="00AB04E3">
        <w:t>Crash Team Racing Nitro Fueled</w:t>
      </w:r>
      <w:r>
        <w:t>.</w:t>
      </w:r>
      <w:bookmarkEnd w:id="48"/>
    </w:p>
    <w:p w14:paraId="079A00F2" w14:textId="2389E39C" w:rsidR="00395050" w:rsidRDefault="00395050" w:rsidP="002C5CD1">
      <w:r>
        <w:t xml:space="preserve">En cuanto a los objetos, </w:t>
      </w:r>
      <w:r w:rsidR="00AB04E3">
        <w:t xml:space="preserve">hay algunos que requieren de habilidad del jugador. Tanto en Mario Kart como en Team Sonic Racing, los objetos se lanzan y ya no se debe hacer nada. En Crash hay objetos, como la caja de </w:t>
      </w:r>
      <w:r w:rsidR="00B037A0">
        <w:t>TNT</w:t>
      </w:r>
      <w:r w:rsidR="00AB04E3">
        <w:t xml:space="preserve">, que para que no le explote al jugador debe pulsar el </w:t>
      </w:r>
      <w:r w:rsidR="00B037A0">
        <w:t>botón</w:t>
      </w:r>
      <w:r w:rsidR="00AB04E3">
        <w:t xml:space="preserve"> de lanzar objeto repetidamente para librarse.</w:t>
      </w:r>
    </w:p>
    <w:p w14:paraId="72BA234C" w14:textId="651FCC03" w:rsidR="00AB04E3" w:rsidRPr="00112EF1" w:rsidRDefault="00AB04E3" w:rsidP="002C5CD1">
      <w:r>
        <w:t xml:space="preserve">En cuanto a la aparición, es bastante aleatorio. Es decir, hay algunos objetos que no saldrán estando en alguna posición </w:t>
      </w:r>
      <w:r w:rsidR="00B037A0">
        <w:t>específica</w:t>
      </w:r>
      <w:r>
        <w:t>, pero no parece que haya una probabilidad para que te salgan los objetos.</w:t>
      </w:r>
    </w:p>
    <w:p w14:paraId="19C8286D" w14:textId="07FCF6A9" w:rsidR="002C5CD1" w:rsidRPr="0033714E" w:rsidRDefault="00510552" w:rsidP="00975A97">
      <w:pPr>
        <w:pStyle w:val="Ttol4"/>
      </w:pPr>
      <w:r w:rsidRPr="0033714E">
        <w:t>MODOS DE JUEGO</w:t>
      </w:r>
    </w:p>
    <w:p w14:paraId="729FE53F" w14:textId="4BD8EFA8" w:rsidR="00BC5873" w:rsidRDefault="00BC5873" w:rsidP="00BC5873">
      <w:r w:rsidRPr="00112EF1">
        <w:t>El juego</w:t>
      </w:r>
      <w:r w:rsidR="00395050">
        <w:t xml:space="preserve"> tiene siete modos de juego de un jugador.</w:t>
      </w:r>
    </w:p>
    <w:p w14:paraId="5C6ED6B9" w14:textId="4D294EB2" w:rsidR="00AB04E3" w:rsidRDefault="00AB04E3" w:rsidP="00BC5873">
      <w:r>
        <w:t>Su modo de juego principal es la historia.</w:t>
      </w:r>
      <w:r w:rsidR="003741E8">
        <w:t xml:space="preserve"> En este modo de juego hay como un mundo abierto para ir a las misiones o carreras.</w:t>
      </w:r>
    </w:p>
    <w:p w14:paraId="6D5BC6D0" w14:textId="77777777" w:rsidR="00395050" w:rsidRDefault="00BC5873" w:rsidP="00395050">
      <w:pPr>
        <w:keepNext/>
        <w:jc w:val="center"/>
      </w:pPr>
      <w:r w:rsidRPr="00112EF1">
        <w:rPr>
          <w:noProof/>
        </w:rPr>
        <w:drawing>
          <wp:inline distT="0" distB="0" distL="0" distR="0" wp14:anchorId="76C595B4" wp14:editId="2A4C752E">
            <wp:extent cx="4802400"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02400" cy="2700000"/>
                    </a:xfrm>
                    <a:prstGeom prst="rect">
                      <a:avLst/>
                    </a:prstGeom>
                  </pic:spPr>
                </pic:pic>
              </a:graphicData>
            </a:graphic>
          </wp:inline>
        </w:drawing>
      </w:r>
    </w:p>
    <w:p w14:paraId="2B6E80D1" w14:textId="7A956644" w:rsidR="00BC5873" w:rsidRPr="00112EF1" w:rsidRDefault="00395050" w:rsidP="00395050">
      <w:pPr>
        <w:pStyle w:val="Llegenda"/>
        <w:rPr>
          <w:highlight w:val="yellow"/>
        </w:rPr>
      </w:pPr>
      <w:bookmarkStart w:id="49" w:name="_Toc64057097"/>
      <w:r>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10</w:t>
      </w:r>
      <w:r w:rsidR="00EE6F6F">
        <w:rPr>
          <w:noProof/>
        </w:rPr>
        <w:fldChar w:fldCharType="end"/>
      </w:r>
      <w:r>
        <w:t>: Modos de juego de Crash Team Racing Nitro Fueled.</w:t>
      </w:r>
      <w:bookmarkEnd w:id="49"/>
    </w:p>
    <w:p w14:paraId="2EC3A861" w14:textId="76BAE9E3" w:rsidR="002C5CD1" w:rsidRDefault="001B6E2B" w:rsidP="002C5CD1">
      <w:r>
        <w:t>Después hay los modos típicos que salen en los otros juegos, carrera, torneo y contrarreloj.</w:t>
      </w:r>
    </w:p>
    <w:p w14:paraId="428A2456" w14:textId="147A61CC" w:rsidR="001B6E2B" w:rsidRDefault="00B037A0" w:rsidP="002C5CD1">
      <w:r w:rsidRPr="001B6E2B">
        <w:t>Además,</w:t>
      </w:r>
      <w:r w:rsidR="001B6E2B" w:rsidRPr="001B6E2B">
        <w:t xml:space="preserve"> Crash Team Racing Nitro Fueled tiene u</w:t>
      </w:r>
      <w:r w:rsidR="001B6E2B">
        <w:t>n modo batalla</w:t>
      </w:r>
      <w:r w:rsidR="0033714E">
        <w:t xml:space="preserve"> que en </w:t>
      </w:r>
      <w:r>
        <w:t>él</w:t>
      </w:r>
      <w:r w:rsidR="0033714E">
        <w:t xml:space="preserve"> se debe competir individualmente en diferentes batallas como, capturar la bandera, battle royale, etc. Este modo tiene mapas exclusivos.</w:t>
      </w:r>
    </w:p>
    <w:p w14:paraId="54F446DD" w14:textId="43FD0980" w:rsidR="0033714E" w:rsidRDefault="0033714E" w:rsidP="002C5CD1">
      <w:r>
        <w:t xml:space="preserve">La carrera de anillos se debe seguir el camino formado por los anillos que hay en el mapa para ganar puntuación y alargar el tiempo, que si este </w:t>
      </w:r>
      <w:r w:rsidR="00B037A0">
        <w:t>último</w:t>
      </w:r>
      <w:r>
        <w:t xml:space="preserve"> llega a cero se acaba la carrera.</w:t>
      </w:r>
    </w:p>
    <w:p w14:paraId="30168C4D" w14:textId="6E8D08EA" w:rsidR="0033714E" w:rsidRPr="001B6E2B" w:rsidRDefault="0033714E" w:rsidP="002C5CD1">
      <w:r>
        <w:t xml:space="preserve">La carrera por la reliquia es </w:t>
      </w:r>
      <w:r w:rsidR="00B037A0">
        <w:t>una contrarreloj</w:t>
      </w:r>
      <w:r>
        <w:t xml:space="preserve">, pero </w:t>
      </w:r>
      <w:r w:rsidR="00B037A0">
        <w:t>mucho más avanzado</w:t>
      </w:r>
      <w:r>
        <w:t>, es decir, para ganar se debe hacer una vuelta en un tiempo límite, que es bastante difícil.</w:t>
      </w:r>
    </w:p>
    <w:p w14:paraId="4F8A5CB0" w14:textId="23579F58" w:rsidR="001B6E2B" w:rsidRPr="00112EF1" w:rsidRDefault="001B6E2B" w:rsidP="002C5CD1">
      <w:r>
        <w:t xml:space="preserve">Para acabar </w:t>
      </w:r>
      <w:r w:rsidRPr="001B6E2B">
        <w:t>Crash Team Racing Nitro Fueled</w:t>
      </w:r>
      <w:r>
        <w:t xml:space="preserve"> tiene modos de </w:t>
      </w:r>
      <w:r w:rsidR="00B037A0">
        <w:t>desafío</w:t>
      </w:r>
      <w:r w:rsidR="0033714E">
        <w:t>, que son carreras</w:t>
      </w:r>
      <w:r w:rsidR="00B037A0">
        <w:t>, pero</w:t>
      </w:r>
      <w:r w:rsidR="0033714E">
        <w:t xml:space="preserve"> que para ganar se deben conseguir ciertos objetivos</w:t>
      </w:r>
      <w:r>
        <w:t xml:space="preserve">, el CTR que </w:t>
      </w:r>
      <w:r w:rsidR="0033714E">
        <w:t>se deben recoger las letras C, T y R que están repartidos en el mapa. E</w:t>
      </w:r>
      <w:r>
        <w:t xml:space="preserve">l </w:t>
      </w:r>
      <w:r w:rsidR="00B037A0">
        <w:t>desafío</w:t>
      </w:r>
      <w:r>
        <w:t xml:space="preserve"> de cristales</w:t>
      </w:r>
      <w:r w:rsidR="0033714E">
        <w:t xml:space="preserve">, en cambio, es en los mapas de batallas y se deben conseguir veinte cristales en un tiempo </w:t>
      </w:r>
      <w:r w:rsidR="00B037A0">
        <w:t>límite</w:t>
      </w:r>
      <w:r w:rsidR="0033714E">
        <w:t>.</w:t>
      </w:r>
    </w:p>
    <w:p w14:paraId="66C916F4" w14:textId="77777777" w:rsidR="004705D2" w:rsidRPr="001B6E2B" w:rsidRDefault="004705D2" w:rsidP="00883827"/>
    <w:p w14:paraId="68C2A8AF" w14:textId="0DA35921" w:rsidR="00B90BD6" w:rsidRDefault="00B90BD6">
      <w:pPr>
        <w:spacing w:before="0" w:after="200"/>
        <w:jc w:val="left"/>
        <w:rPr>
          <w:rFonts w:eastAsia="Calibri" w:cs="Times New Roman"/>
          <w:b/>
          <w:sz w:val="32"/>
          <w:szCs w:val="32"/>
          <w:lang w:eastAsia="en-US"/>
        </w:rPr>
      </w:pPr>
      <w:r>
        <w:br w:type="page"/>
      </w:r>
    </w:p>
    <w:p w14:paraId="4E9EFE5C" w14:textId="0F20D050" w:rsidR="00B90BD6" w:rsidRDefault="00B90BD6">
      <w:pPr>
        <w:spacing w:before="0" w:after="200"/>
        <w:jc w:val="left"/>
        <w:rPr>
          <w:rFonts w:eastAsia="Calibri" w:cs="Times New Roman"/>
          <w:b/>
          <w:sz w:val="32"/>
          <w:szCs w:val="32"/>
          <w:lang w:eastAsia="en-US"/>
        </w:rPr>
      </w:pPr>
      <w:r>
        <w:br w:type="page"/>
      </w:r>
    </w:p>
    <w:p w14:paraId="78E435E5" w14:textId="77777777" w:rsidR="006A1A5B" w:rsidRPr="001B6E2B" w:rsidRDefault="006A1A5B" w:rsidP="00883827">
      <w:pPr>
        <w:pStyle w:val="captol"/>
        <w:sectPr w:rsidR="006A1A5B" w:rsidRPr="001B6E2B" w:rsidSect="000B5247">
          <w:headerReference w:type="default" r:id="rId28"/>
          <w:type w:val="oddPage"/>
          <w:pgSz w:w="11906" w:h="16838" w:code="9"/>
          <w:pgMar w:top="1701" w:right="1418" w:bottom="1418" w:left="1418" w:header="709" w:footer="709" w:gutter="284"/>
          <w:cols w:space="708"/>
          <w:docGrid w:linePitch="360"/>
        </w:sectPr>
      </w:pPr>
    </w:p>
    <w:p w14:paraId="14A83CE8" w14:textId="1400FFAE" w:rsidR="006A1A5B" w:rsidRPr="009568AC" w:rsidRDefault="00850C4E" w:rsidP="009610BE">
      <w:pPr>
        <w:pStyle w:val="Ttol1"/>
      </w:pPr>
      <w:bookmarkStart w:id="50" w:name="_MARCO_TEÓRICO"/>
      <w:bookmarkStart w:id="51" w:name="_Toc60338164"/>
      <w:bookmarkStart w:id="52" w:name="_Hlk60246115"/>
      <w:bookmarkStart w:id="53" w:name="_Ref57125730"/>
      <w:bookmarkStart w:id="54" w:name="_Toc57196830"/>
      <w:bookmarkStart w:id="55" w:name="_Toc65780519"/>
      <w:bookmarkEnd w:id="50"/>
      <w:commentRangeStart w:id="56"/>
      <w:r w:rsidRPr="009568AC">
        <w:lastRenderedPageBreak/>
        <w:t>MARCO TEÓRICO</w:t>
      </w:r>
      <w:bookmarkEnd w:id="51"/>
      <w:commentRangeEnd w:id="56"/>
      <w:r w:rsidR="00BA3537">
        <w:rPr>
          <w:rStyle w:val="Refernciadecomentari"/>
          <w:rFonts w:eastAsiaTheme="minorEastAsia"/>
          <w:b w:val="0"/>
          <w:bCs w:val="0"/>
          <w:shd w:val="clear" w:color="auto" w:fill="auto"/>
        </w:rPr>
        <w:commentReference w:id="56"/>
      </w:r>
      <w:bookmarkEnd w:id="55"/>
    </w:p>
    <w:p w14:paraId="6048E5D2" w14:textId="0B896B35" w:rsidR="001D0A0F" w:rsidRPr="009568AC" w:rsidRDefault="00510552" w:rsidP="000A2A0D">
      <w:pPr>
        <w:pStyle w:val="Ttol2"/>
      </w:pPr>
      <w:bookmarkStart w:id="57" w:name="_Toc65780520"/>
      <w:bookmarkEnd w:id="52"/>
      <w:r w:rsidRPr="009568AC">
        <w:t>DEL MULTIJUGADOR LOCAL AL MULTIJUGADOR EN LÍNEA</w:t>
      </w:r>
      <w:bookmarkEnd w:id="57"/>
    </w:p>
    <w:p w14:paraId="31E27771" w14:textId="4929B3A3" w:rsidR="00893E0C" w:rsidRPr="00112EF1" w:rsidRDefault="00893E0C" w:rsidP="00893E0C">
      <w:r w:rsidRPr="00112EF1">
        <w:t xml:space="preserve">Desde el inicio de los videojuegos, el multijugador </w:t>
      </w:r>
      <w:r w:rsidR="00710D8B" w:rsidRPr="00112EF1">
        <w:t xml:space="preserve">está presente. Así que en este apartado se </w:t>
      </w:r>
      <w:r w:rsidR="00F312E7" w:rsidRPr="00112EF1">
        <w:t>verá</w:t>
      </w:r>
      <w:r w:rsidR="00710D8B" w:rsidRPr="00112EF1">
        <w:t xml:space="preserve"> la evolución que ha tenido los videojuegos multijugador y además se verán los dos métodos </w:t>
      </w:r>
      <w:r w:rsidR="00F312E7" w:rsidRPr="00112EF1">
        <w:t>más</w:t>
      </w:r>
      <w:r w:rsidR="00710D8B" w:rsidRPr="00112EF1">
        <w:t xml:space="preserve"> usados y se explicará que ventajas e inconvenientes tienen.</w:t>
      </w:r>
    </w:p>
    <w:p w14:paraId="2213EEA5" w14:textId="0443A8B2" w:rsidR="00524352" w:rsidRPr="009568AC" w:rsidRDefault="00510552" w:rsidP="00DF4A77">
      <w:pPr>
        <w:pStyle w:val="Ttol3"/>
      </w:pPr>
      <w:bookmarkStart w:id="58" w:name="_Toc65780521"/>
      <w:r w:rsidRPr="009568AC">
        <w:t>EVOLUCIÓN DE LOS MULTIJUGADORES</w:t>
      </w:r>
      <w:bookmarkEnd w:id="58"/>
    </w:p>
    <w:p w14:paraId="54CF4D36" w14:textId="79670FDA" w:rsidR="001D0A0F" w:rsidRPr="00112EF1" w:rsidRDefault="00F16449" w:rsidP="001D0A0F">
      <w:r w:rsidRPr="00112EF1">
        <w:t xml:space="preserve">El multijugador en los videojuegos existe, prácticamente desde su creación. Tennis for Two </w:t>
      </w:r>
      <w:r w:rsidR="00D10201" w:rsidRPr="00112EF1">
        <w:fldChar w:fldCharType="begin"/>
      </w:r>
      <w:r w:rsidR="004C76E1" w:rsidRPr="00112EF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112EF1">
        <w:fldChar w:fldCharType="separate"/>
      </w:r>
      <w:r w:rsidR="00710D8B" w:rsidRPr="00112EF1">
        <w:rPr>
          <w:rFonts w:cs="Arial"/>
        </w:rPr>
        <w:t>(William Higginbotham, 1958)</w:t>
      </w:r>
      <w:r w:rsidR="00D10201" w:rsidRPr="00112EF1">
        <w:fldChar w:fldCharType="end"/>
      </w:r>
      <w:r w:rsidRPr="00112EF1">
        <w:t>, que fue hecho en un osciloscopio, era un juego para dos jugadores, por ello multijugador.</w:t>
      </w:r>
    </w:p>
    <w:p w14:paraId="6803A95F" w14:textId="292720E2" w:rsidR="00F16449" w:rsidRPr="00112EF1" w:rsidRDefault="00F16449" w:rsidP="001D0A0F">
      <w:r w:rsidRPr="00112EF1">
        <w:t>El primer juego multijugador en línea surgió el año 1973, para PLATO</w:t>
      </w:r>
      <w:r w:rsidR="005D24E4" w:rsidRPr="00112EF1">
        <w:t xml:space="preserve"> </w:t>
      </w:r>
      <w:r w:rsidR="005D24E4" w:rsidRPr="00112EF1">
        <w:fldChar w:fldCharType="begin"/>
      </w:r>
      <w:r w:rsidR="005D24E4" w:rsidRPr="00112EF1">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112EF1">
        <w:fldChar w:fldCharType="separate"/>
      </w:r>
      <w:r w:rsidR="00710D8B" w:rsidRPr="00112EF1">
        <w:rPr>
          <w:rFonts w:cs="Arial"/>
        </w:rPr>
        <w:t>(Universidad de Illinois, 1960)</w:t>
      </w:r>
      <w:r w:rsidR="005D24E4" w:rsidRPr="00112EF1">
        <w:fldChar w:fldCharType="end"/>
      </w:r>
      <w:r w:rsidRPr="00112EF1">
        <w:t>, que fue una de las primeras máquinas con un sistema de internet</w:t>
      </w:r>
      <w:r w:rsidR="00850C4E" w:rsidRPr="00112EF1">
        <w:t>. E</w:t>
      </w:r>
      <w:r w:rsidR="005D24E4" w:rsidRPr="00112EF1">
        <w:t>se juego se llama Empire</w:t>
      </w:r>
      <w:r w:rsidR="007D2366" w:rsidRPr="00112EF1">
        <w:t xml:space="preserve"> </w:t>
      </w:r>
      <w:r w:rsidR="005D24E4" w:rsidRPr="00112EF1">
        <w:fldChar w:fldCharType="begin"/>
      </w:r>
      <w:r w:rsidR="00710D8B" w:rsidRPr="00112EF1">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112EF1">
        <w:fldChar w:fldCharType="separate"/>
      </w:r>
      <w:r w:rsidR="00710D8B" w:rsidRPr="00112EF1">
        <w:rPr>
          <w:rFonts w:cs="Arial"/>
        </w:rPr>
        <w:t>(Daleske y Warner, 1973)</w:t>
      </w:r>
      <w:r w:rsidR="005D24E4" w:rsidRPr="00112EF1">
        <w:fldChar w:fldCharType="end"/>
      </w:r>
      <w:r w:rsidR="005D24E4" w:rsidRPr="00112EF1">
        <w:t>, un juego de estrategia por turnos. Aunque prácticamente surgió a la par que Maze War</w:t>
      </w:r>
      <w:r w:rsidR="002C5CD1" w:rsidRPr="00112EF1">
        <w:t xml:space="preserve"> </w:t>
      </w:r>
      <w:r w:rsidR="002C5CD1" w:rsidRPr="00112EF1">
        <w:fldChar w:fldCharType="begin"/>
      </w:r>
      <w:r w:rsidR="004C76E1" w:rsidRPr="00112EF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112EF1">
        <w:fldChar w:fldCharType="separate"/>
      </w:r>
      <w:r w:rsidR="00710D8B" w:rsidRPr="00112EF1">
        <w:rPr>
          <w:rFonts w:cs="Arial"/>
        </w:rPr>
        <w:t>(Jim Bowery, 1974)</w:t>
      </w:r>
      <w:r w:rsidR="002C5CD1" w:rsidRPr="00112EF1">
        <w:fldChar w:fldCharType="end"/>
      </w:r>
      <w:r w:rsidR="005D24E4" w:rsidRPr="00112EF1">
        <w:t xml:space="preserve"> un juego de disparos en primera persona en línea.</w:t>
      </w:r>
    </w:p>
    <w:p w14:paraId="16B342B5" w14:textId="77777777" w:rsidR="002B68AB" w:rsidRPr="00112EF1" w:rsidRDefault="005D24E4" w:rsidP="002B68AB">
      <w:pPr>
        <w:keepNext/>
        <w:jc w:val="center"/>
      </w:pPr>
      <w:r w:rsidRPr="00112EF1">
        <w:rPr>
          <w:noProof/>
        </w:rPr>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21DB575E" w:rsidR="005D24E4" w:rsidRPr="00112EF1" w:rsidRDefault="002B68AB" w:rsidP="00975A97">
      <w:pPr>
        <w:pStyle w:val="Llegenda"/>
      </w:pPr>
      <w:bookmarkStart w:id="59" w:name="_Toc64057098"/>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1</w:t>
      </w:r>
      <w:r w:rsidR="00EE6F6F">
        <w:rPr>
          <w:noProof/>
        </w:rPr>
        <w:fldChar w:fldCharType="end"/>
      </w:r>
      <w:r w:rsidRPr="00112EF1">
        <w:t>: Imagen del juego de Empire.</w:t>
      </w:r>
      <w:bookmarkEnd w:id="59"/>
    </w:p>
    <w:p w14:paraId="49FBD809" w14:textId="0F92DBAD" w:rsidR="002C5CD1" w:rsidRPr="00112EF1" w:rsidRDefault="002C5CD1" w:rsidP="001D0A0F">
      <w:r w:rsidRPr="00112EF1">
        <w:t xml:space="preserve">Pero no fue hasta que salió el juego en LAN que hubo un incremento de demanda de este género de juegos. El juego en LAN, según </w:t>
      </w:r>
      <w:r w:rsidRPr="00112EF1">
        <w:fldChar w:fldCharType="begin"/>
      </w:r>
      <w:r w:rsidR="00710D8B" w:rsidRPr="00112EF1">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se caracteriza ser un multijugador en red, pero requiere de estar en la misma red de internet</w:t>
      </w:r>
      <w:r w:rsidR="007D2366" w:rsidRPr="00112EF1">
        <w:t>.</w:t>
      </w:r>
    </w:p>
    <w:p w14:paraId="25930BEF" w14:textId="1A35ABBD" w:rsidR="00D95CBD" w:rsidRPr="00112EF1" w:rsidRDefault="002C5CD1" w:rsidP="001D0A0F">
      <w:r w:rsidRPr="00112EF1">
        <w:t xml:space="preserve">El primero en usar de esa </w:t>
      </w:r>
      <w:r w:rsidR="00C11E7D" w:rsidRPr="00112EF1">
        <w:t>tecnología</w:t>
      </w:r>
      <w:r w:rsidRPr="00112EF1">
        <w:t xml:space="preserve"> fue Doom</w:t>
      </w:r>
      <w:r w:rsidR="008259F1" w:rsidRPr="00112EF1">
        <w:t xml:space="preserve"> </w:t>
      </w:r>
      <w:r w:rsidR="008259F1" w:rsidRPr="00112EF1">
        <w:fldChar w:fldCharType="begin"/>
      </w:r>
      <w:r w:rsidR="004C76E1" w:rsidRPr="00112EF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112EF1">
        <w:fldChar w:fldCharType="separate"/>
      </w:r>
      <w:r w:rsidR="00710D8B" w:rsidRPr="00112EF1">
        <w:rPr>
          <w:rFonts w:cs="Arial"/>
        </w:rPr>
        <w:t>(ID Software, 1993)</w:t>
      </w:r>
      <w:r w:rsidR="008259F1" w:rsidRPr="00112EF1">
        <w:fldChar w:fldCharType="end"/>
      </w:r>
      <w:r w:rsidRPr="00112EF1">
        <w:t>.</w:t>
      </w:r>
      <w:r w:rsidR="00893E0C" w:rsidRPr="00112EF1">
        <w:t xml:space="preserve"> En él se podía jugar tanto cooperativo como competitivo hasta cuatro jugadores. Con este sistema muchos juegos se prepararon para la era del multijugador en línea.</w:t>
      </w:r>
    </w:p>
    <w:p w14:paraId="1EBD9BDC" w14:textId="20F8D5D4" w:rsidR="00893E0C" w:rsidRPr="00112EF1" w:rsidRDefault="00893E0C" w:rsidP="00893E0C">
      <w:r w:rsidRPr="00112EF1">
        <w:t xml:space="preserve">Con el auge de internet en la década de los 90, los videojuegos empezaron a implementar los multijugadores en línea. Uno de los primeros en tener un multijugador en línea fue Epic Game’s Unreal </w:t>
      </w:r>
      <w:r w:rsidRPr="00112EF1">
        <w:fldChar w:fldCharType="begin"/>
      </w:r>
      <w:r w:rsidR="00710D8B" w:rsidRPr="00112EF1">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rsidRPr="00112EF1">
        <w:fldChar w:fldCharType="separate"/>
      </w:r>
      <w:r w:rsidR="00710D8B" w:rsidRPr="00112EF1">
        <w:rPr>
          <w:rFonts w:cs="Arial"/>
        </w:rPr>
        <w:t>(Epic MegaGames y Digital Extremes, 1998)</w:t>
      </w:r>
      <w:r w:rsidRPr="00112EF1">
        <w:fldChar w:fldCharType="end"/>
      </w:r>
      <w:r w:rsidRPr="00112EF1">
        <w:t xml:space="preserve">. </w:t>
      </w:r>
    </w:p>
    <w:p w14:paraId="215A3807" w14:textId="27DB2493" w:rsidR="00893E0C" w:rsidRPr="00112EF1" w:rsidRDefault="00893E0C" w:rsidP="00893E0C">
      <w:r w:rsidRPr="00112EF1">
        <w:t>Sobre la década de los 2000, las consolas empezaron a implementar el multijugador en línea con la aparición de Xbox Live, PlayStation Network, entre otros.</w:t>
      </w:r>
    </w:p>
    <w:p w14:paraId="448BA217" w14:textId="1B68D59F" w:rsidR="00E31017" w:rsidRPr="009568AC" w:rsidRDefault="00510552" w:rsidP="00DF4A77">
      <w:pPr>
        <w:pStyle w:val="Ttol3"/>
      </w:pPr>
      <w:bookmarkStart w:id="60" w:name="_Toc65780522"/>
      <w:r w:rsidRPr="009568AC">
        <w:t>MULTIJUGADOR LOCAL</w:t>
      </w:r>
      <w:bookmarkEnd w:id="60"/>
    </w:p>
    <w:p w14:paraId="220E2856" w14:textId="67FEC43D" w:rsidR="001D0A0F" w:rsidRPr="00112EF1" w:rsidRDefault="003828B5" w:rsidP="001D0A0F">
      <w:r w:rsidRPr="00112EF1">
        <w:t xml:space="preserve">Según </w:t>
      </w:r>
      <w:r w:rsidRPr="00112EF1">
        <w:fldChar w:fldCharType="begin"/>
      </w:r>
      <w:r w:rsidR="00710D8B" w:rsidRPr="00112EF1">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un juego con multijugador local es aquel que está diseñado para jugar diferentes personas en el mismo ordenador. Un ejemplo de ellos son l</w:t>
      </w:r>
      <w:r w:rsidR="00D95CBD" w:rsidRPr="00112EF1">
        <w:t>a saga</w:t>
      </w:r>
      <w:r w:rsidRPr="00112EF1">
        <w:t xml:space="preserve"> Mario Kart</w:t>
      </w:r>
      <w:r w:rsidR="00D95CBD" w:rsidRPr="00112EF1">
        <w:t xml:space="preserve"> </w:t>
      </w:r>
      <w:r w:rsidR="00D95CBD" w:rsidRPr="00112EF1">
        <w:fldChar w:fldCharType="begin"/>
      </w:r>
      <w:r w:rsidR="004C76E1" w:rsidRPr="00112EF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112EF1">
        <w:fldChar w:fldCharType="separate"/>
      </w:r>
      <w:r w:rsidR="00710D8B" w:rsidRPr="00112EF1">
        <w:rPr>
          <w:rFonts w:cs="Arial"/>
        </w:rPr>
        <w:t>(Nintendo, 1992)</w:t>
      </w:r>
      <w:r w:rsidR="00D95CBD" w:rsidRPr="00112EF1">
        <w:fldChar w:fldCharType="end"/>
      </w:r>
      <w:r w:rsidR="006E5834" w:rsidRPr="00112EF1">
        <w:t xml:space="preserve">, los que salieron </w:t>
      </w:r>
      <w:r w:rsidRPr="00112EF1">
        <w:t>antes del 8</w:t>
      </w:r>
      <w:r w:rsidR="006E5834" w:rsidRPr="00112EF1">
        <w:t>, ya que el último</w:t>
      </w:r>
      <w:r w:rsidR="00D95CBD" w:rsidRPr="00112EF1">
        <w:t xml:space="preserve"> que introduce el juego en línea</w:t>
      </w:r>
      <w:r w:rsidR="006A75D4" w:rsidRPr="00112EF1">
        <w:t>,</w:t>
      </w:r>
      <w:r w:rsidRPr="00112EF1">
        <w:t xml:space="preserve"> el Final Fantasy Chrystal Chronicles </w:t>
      </w:r>
      <w:r w:rsidRPr="00112EF1">
        <w:fldChar w:fldCharType="begin"/>
      </w:r>
      <w:r w:rsidR="004C76E1" w:rsidRPr="00112EF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112EF1">
        <w:fldChar w:fldCharType="separate"/>
      </w:r>
      <w:r w:rsidR="00710D8B" w:rsidRPr="00112EF1">
        <w:rPr>
          <w:rFonts w:cs="Arial"/>
        </w:rPr>
        <w:t>(Square Enix, 2004)</w:t>
      </w:r>
      <w:r w:rsidRPr="00112EF1">
        <w:fldChar w:fldCharType="end"/>
      </w:r>
      <w:r w:rsidRPr="00112EF1">
        <w:t>, entre muchos otros</w:t>
      </w:r>
      <w:r w:rsidR="00D95CBD" w:rsidRPr="00112EF1">
        <w:t xml:space="preserve">. Estos juegos implementaban un sistema que permitía </w:t>
      </w:r>
      <w:r w:rsidR="0056381E" w:rsidRPr="00112EF1">
        <w:t>a</w:t>
      </w:r>
      <w:r w:rsidR="00D95CBD" w:rsidRPr="00112EF1">
        <w:t xml:space="preserve"> diversos jugadores jugar contra ellos, Mario Kart, o en cooperativo siguiendo una historia, Final Fantasy Chrystal Chronicles.</w:t>
      </w:r>
    </w:p>
    <w:p w14:paraId="05CE4467" w14:textId="77777777" w:rsidR="006E5834" w:rsidRPr="00112EF1" w:rsidRDefault="006E5834" w:rsidP="006E5834">
      <w:pPr>
        <w:keepNext/>
        <w:jc w:val="center"/>
      </w:pPr>
      <w:r w:rsidRPr="00112EF1">
        <w:rPr>
          <w:noProof/>
        </w:rPr>
        <w:drawing>
          <wp:inline distT="0" distB="0" distL="0" distR="0" wp14:anchorId="17F2E31A" wp14:editId="45AB5F75">
            <wp:extent cx="4320000" cy="2700000"/>
            <wp:effectExtent l="0" t="0" r="4445" b="571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20000" cy="2700000"/>
                    </a:xfrm>
                    <a:prstGeom prst="rect">
                      <a:avLst/>
                    </a:prstGeom>
                    <a:noFill/>
                    <a:ln>
                      <a:noFill/>
                    </a:ln>
                  </pic:spPr>
                </pic:pic>
              </a:graphicData>
            </a:graphic>
          </wp:inline>
        </w:drawing>
      </w:r>
    </w:p>
    <w:p w14:paraId="33BB372C" w14:textId="32C2D212" w:rsidR="006E5834" w:rsidRPr="00112EF1" w:rsidRDefault="006E5834" w:rsidP="006E5834">
      <w:pPr>
        <w:pStyle w:val="Llegenda"/>
      </w:pPr>
      <w:bookmarkStart w:id="61" w:name="_Toc64057099"/>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2</w:t>
      </w:r>
      <w:r w:rsidR="00EE6F6F">
        <w:rPr>
          <w:noProof/>
        </w:rPr>
        <w:fldChar w:fldCharType="end"/>
      </w:r>
      <w:r w:rsidRPr="00112EF1">
        <w:t>: Imagen del modo cooperativo de Final Fantasy Chrystal Chronicles.</w:t>
      </w:r>
      <w:bookmarkEnd w:id="61"/>
    </w:p>
    <w:p w14:paraId="02FA27BC" w14:textId="11CA7DA1" w:rsidR="00D95CBD" w:rsidRPr="00112EF1" w:rsidRDefault="00D95CBD" w:rsidP="001D0A0F">
      <w:r w:rsidRPr="00112EF1">
        <w:t>Este modo tiene alguna ventaja respecto al multijugador en línea, por ejemplo, no hay lag provocado por la conexión a internet</w:t>
      </w:r>
      <w:r w:rsidR="00457485" w:rsidRPr="00112EF1">
        <w:t>.</w:t>
      </w:r>
    </w:p>
    <w:p w14:paraId="29333427" w14:textId="5DB0FDAE" w:rsidR="00CE350F" w:rsidRPr="00112EF1" w:rsidRDefault="00D95CBD" w:rsidP="001D0A0F">
      <w:r w:rsidRPr="00112EF1">
        <w:t xml:space="preserve">Por el contrario, para poder disfrutar de las ventajas del multijugador local, necesitas que se </w:t>
      </w:r>
      <w:r w:rsidR="00250095" w:rsidRPr="00112EF1">
        <w:t>esté</w:t>
      </w:r>
      <w:r w:rsidRPr="00112EF1">
        <w:t xml:space="preserve"> jugando en la misma consola, por consiguiente, esos jugadores deben estar en el mismo espacio físico</w:t>
      </w:r>
      <w:r w:rsidR="00893E0C" w:rsidRPr="00112EF1">
        <w:t xml:space="preserve"> o muy cerca geográficamente</w:t>
      </w:r>
      <w:r w:rsidRPr="00112EF1">
        <w:t>.</w:t>
      </w:r>
    </w:p>
    <w:p w14:paraId="65523D90" w14:textId="1AC2A09D" w:rsidR="00E31017" w:rsidRPr="009568AC" w:rsidRDefault="00510552" w:rsidP="00DF4A77">
      <w:pPr>
        <w:pStyle w:val="Ttol3"/>
      </w:pPr>
      <w:bookmarkStart w:id="62" w:name="_Toc65780523"/>
      <w:r w:rsidRPr="009568AC">
        <w:t>MULTIJUGADOR EN LÍNEA</w:t>
      </w:r>
      <w:bookmarkEnd w:id="62"/>
    </w:p>
    <w:p w14:paraId="48DBC4D3" w14:textId="3FA6DFD4" w:rsidR="001D0A0F" w:rsidRPr="00112EF1" w:rsidRDefault="00D95CBD" w:rsidP="001D0A0F">
      <w:r w:rsidRPr="00112EF1">
        <w:t xml:space="preserve">Según </w:t>
      </w:r>
      <w:r w:rsidRPr="00112EF1">
        <w:fldChar w:fldCharType="begin"/>
      </w:r>
      <w:r w:rsidR="00710D8B" w:rsidRPr="00112EF1">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el multijugador en línea es aquel que requiere de, como mínimo, dos dispositivos conectados el uno del otro en la misma sesión de juego. Un ejemplo pueden ser la saga Call of Duty </w:t>
      </w:r>
      <w:r w:rsidRPr="00112EF1">
        <w:fldChar w:fldCharType="begin"/>
      </w:r>
      <w:r w:rsidR="004C76E1" w:rsidRPr="00112EF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rsidRPr="00112EF1">
        <w:fldChar w:fldCharType="separate"/>
      </w:r>
      <w:r w:rsidR="00710D8B" w:rsidRPr="00112EF1">
        <w:rPr>
          <w:rFonts w:cs="Arial"/>
        </w:rPr>
        <w:t>(Activision, 2004)</w:t>
      </w:r>
      <w:r w:rsidRPr="00112EF1">
        <w:fldChar w:fldCharType="end"/>
      </w:r>
      <w:r w:rsidR="00D10201" w:rsidRPr="00112EF1">
        <w:t xml:space="preserve">, el Minecraft </w:t>
      </w:r>
      <w:r w:rsidR="00D10201" w:rsidRPr="00112EF1">
        <w:fldChar w:fldCharType="begin"/>
      </w:r>
      <w:r w:rsidR="004C76E1" w:rsidRPr="00112EF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rsidRPr="00112EF1">
        <w:fldChar w:fldCharType="separate"/>
      </w:r>
      <w:r w:rsidR="00710D8B" w:rsidRPr="00112EF1">
        <w:rPr>
          <w:rFonts w:cs="Arial"/>
        </w:rPr>
        <w:t>(Mojang, 2011)</w:t>
      </w:r>
      <w:r w:rsidR="00D10201" w:rsidRPr="00112EF1">
        <w:fldChar w:fldCharType="end"/>
      </w:r>
      <w:r w:rsidR="00D10201" w:rsidRPr="00112EF1">
        <w:t>, entre muchos otros.</w:t>
      </w:r>
    </w:p>
    <w:p w14:paraId="1FFFFC83" w14:textId="53B9307E" w:rsidR="005D24E4" w:rsidRPr="00112EF1" w:rsidRDefault="005D24E4" w:rsidP="001D0A0F">
      <w:r w:rsidRPr="00112EF1">
        <w:t>Mientras que, en uno, Call of Duty, su modalidad principal es jugar en competitivo contra otros jugadores</w:t>
      </w:r>
      <w:r w:rsidR="006A75D4" w:rsidRPr="00112EF1">
        <w:t>. E</w:t>
      </w:r>
      <w:r w:rsidRPr="00112EF1">
        <w:t>l otro se caracteriza por la exploración y la cooperación en un mundo que puedes hacer lo que se te pase por la cabeza.</w:t>
      </w:r>
    </w:p>
    <w:p w14:paraId="3B1D01CC" w14:textId="77777777" w:rsidR="006E5834" w:rsidRPr="00112EF1" w:rsidRDefault="006E5834" w:rsidP="006E5834">
      <w:pPr>
        <w:keepNext/>
        <w:jc w:val="center"/>
      </w:pPr>
      <w:r w:rsidRPr="00112EF1">
        <w:rPr>
          <w:noProof/>
        </w:rPr>
        <w:drawing>
          <wp:inline distT="0" distB="0" distL="0" distR="0" wp14:anchorId="674CFF4A" wp14:editId="5A79F2E7">
            <wp:extent cx="4802400" cy="2700000"/>
            <wp:effectExtent l="0" t="0" r="0" b="5715"/>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02863608" w14:textId="509DC231" w:rsidR="006E5834" w:rsidRPr="00112EF1" w:rsidRDefault="006E5834" w:rsidP="006E5834">
      <w:pPr>
        <w:pStyle w:val="Llegenda"/>
      </w:pPr>
      <w:bookmarkStart w:id="63" w:name="_Toc64057100"/>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3</w:t>
      </w:r>
      <w:r w:rsidR="00EE6F6F">
        <w:rPr>
          <w:noProof/>
        </w:rPr>
        <w:fldChar w:fldCharType="end"/>
      </w:r>
      <w:r w:rsidRPr="00112EF1">
        <w:t>: Imagen del modo competitivo de Call of Duty: Black Ops - Cold War.</w:t>
      </w:r>
      <w:bookmarkEnd w:id="63"/>
    </w:p>
    <w:p w14:paraId="2F4D130E" w14:textId="5AEC6EF3" w:rsidR="008A6589" w:rsidRPr="00112EF1" w:rsidRDefault="00D10201" w:rsidP="001D0A0F">
      <w:r w:rsidRPr="00112EF1">
        <w:t>El multijugador en línea, por lo que respecta al multijugador local, puedes jugar con gente de todo el mundo, conocidos o desconocidos.</w:t>
      </w:r>
    </w:p>
    <w:p w14:paraId="24248027" w14:textId="2F15C813" w:rsidR="00CE350F" w:rsidRPr="00112EF1" w:rsidRDefault="00D10201" w:rsidP="001D0A0F">
      <w:r w:rsidRPr="00112EF1">
        <w:t>El principal problema que hay es que requiere de conexión a internet, aunque actualmente casi toda la población mundial tiene de ese servicio. En la era moderna de las consolas, el multijugador online requiere de una subscripción de pago.</w:t>
      </w:r>
    </w:p>
    <w:p w14:paraId="45963799" w14:textId="439586E6" w:rsidR="00B855D4" w:rsidRPr="00112EF1" w:rsidRDefault="00D10201" w:rsidP="001D0A0F">
      <w:r w:rsidRPr="00112EF1">
        <w:t xml:space="preserve">Además, el multijugador al depender de la conexión a internet puede provocar que haya lag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rsidRPr="00112EF1">
        <w:t>muchas malas experiencias para el jugador.</w:t>
      </w:r>
    </w:p>
    <w:p w14:paraId="46375D93" w14:textId="002B1F16" w:rsidR="00E31017" w:rsidRPr="009568AC" w:rsidRDefault="00510552" w:rsidP="000A2A0D">
      <w:pPr>
        <w:pStyle w:val="Ttol2"/>
      </w:pPr>
      <w:bookmarkStart w:id="64" w:name="_Toc65780524"/>
      <w:r w:rsidRPr="009568AC">
        <w:t>PROTOCOLOS PARA LA COMUNICACIÓN EN TIEMPO REAL</w:t>
      </w:r>
      <w:bookmarkEnd w:id="64"/>
    </w:p>
    <w:p w14:paraId="45D95E1E" w14:textId="24AE3B43" w:rsidR="001D0A0F" w:rsidRPr="00112EF1" w:rsidRDefault="00B94A67" w:rsidP="001D0A0F">
      <w:r w:rsidRPr="00112EF1">
        <w:t>Casi toda la población mundial tiene acceso a internet</w:t>
      </w:r>
      <w:r w:rsidR="00E143C1" w:rsidRPr="00112EF1">
        <w:t xml:space="preserve"> y para hacer un videojuego en línea es crucial disponer de esa tecnología. Pero para entender cómo funcionan los videojuegos multijugador en línea se debe hacer la siguiente pregunta. ¿Cómo funciona internet?</w:t>
      </w:r>
    </w:p>
    <w:p w14:paraId="79087C78" w14:textId="4F43C4E1" w:rsidR="00524352" w:rsidRPr="009568AC" w:rsidRDefault="00510552" w:rsidP="00DF4A77">
      <w:pPr>
        <w:pStyle w:val="Ttol3"/>
      </w:pPr>
      <w:bookmarkStart w:id="65" w:name="_Hlk63532474"/>
      <w:bookmarkStart w:id="66" w:name="_Toc65780525"/>
      <w:r w:rsidRPr="009568AC">
        <w:t>¿CÓMO FUNCIONA INTERNET?</w:t>
      </w:r>
      <w:bookmarkEnd w:id="66"/>
    </w:p>
    <w:p w14:paraId="4CE8E63A" w14:textId="5AFB691E" w:rsidR="006E5143" w:rsidRPr="00112EF1" w:rsidRDefault="006E5143" w:rsidP="001D0A0F">
      <w:r w:rsidRPr="00112EF1">
        <w:t>Después de leer</w:t>
      </w:r>
      <w:r w:rsidR="00975A97" w:rsidRPr="00112EF1">
        <w:t xml:space="preserve"> un artículo de Rus Shuler</w:t>
      </w:r>
      <w:r w:rsidR="00177608" w:rsidRPr="00112EF1">
        <w:t xml:space="preserve"> </w:t>
      </w:r>
      <w:r w:rsidRPr="00112EF1">
        <w:fldChar w:fldCharType="begin"/>
      </w:r>
      <w:r w:rsidRPr="00112EF1">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rsidRPr="00112EF1">
        <w:fldChar w:fldCharType="separate"/>
      </w:r>
      <w:r w:rsidR="00710D8B" w:rsidRPr="00112EF1">
        <w:rPr>
          <w:rFonts w:cs="Arial"/>
        </w:rPr>
        <w:t>(Shuler, 2002)</w:t>
      </w:r>
      <w:r w:rsidRPr="00112EF1">
        <w:fldChar w:fldCharType="end"/>
      </w:r>
      <w:r w:rsidRPr="00112EF1">
        <w:t xml:space="preserve"> que te explica el funcionamiento de internet</w:t>
      </w:r>
      <w:r w:rsidR="00F312E7" w:rsidRPr="00112EF1">
        <w:t>.</w:t>
      </w:r>
      <w:r w:rsidRPr="00112EF1">
        <w:t xml:space="preserve"> </w:t>
      </w:r>
      <w:r w:rsidR="00F312E7" w:rsidRPr="00112EF1">
        <w:t>C</w:t>
      </w:r>
      <w:r w:rsidRPr="00112EF1">
        <w:t>omo bien dice su nombre es una red interconectada</w:t>
      </w:r>
      <w:r w:rsidR="00975A97" w:rsidRPr="00112EF1">
        <w:t xml:space="preserve"> de dispositivos y encaminadores (routers)</w:t>
      </w:r>
      <w:r w:rsidRPr="00112EF1">
        <w:t xml:space="preserve">. </w:t>
      </w:r>
      <w:r w:rsidR="00AF24B7" w:rsidRPr="00112EF1">
        <w:t xml:space="preserve"> Por lo que todo el mundo esta conectado con cables, routers y dispositivos</w:t>
      </w:r>
      <w:r w:rsidR="00AF24B7" w:rsidRPr="00112EF1">
        <w:rPr>
          <w:rStyle w:val="Refernciadenotaapeudepgina"/>
        </w:rPr>
        <w:footnoteReference w:id="1"/>
      </w:r>
      <w:r w:rsidR="00AF24B7" w:rsidRPr="00112EF1">
        <w:t>.</w:t>
      </w:r>
    </w:p>
    <w:p w14:paraId="7541053B" w14:textId="3C8D7762" w:rsidR="001D0A0F" w:rsidRPr="00112EF1" w:rsidRDefault="006E5143" w:rsidP="001D0A0F">
      <w:r w:rsidRPr="00112EF1">
        <w:t>Su</w:t>
      </w:r>
      <w:r w:rsidR="006C69A6" w:rsidRPr="00112EF1">
        <w:t xml:space="preserve"> funcionamiento, aunque tiene algunas complejidades, puede ser fácil de entender. Internet se debe ver como si se tratase un servicio de mensajería</w:t>
      </w:r>
      <w:r w:rsidRPr="00112EF1">
        <w:t xml:space="preserve">. </w:t>
      </w:r>
      <w:r w:rsidR="001204EB" w:rsidRPr="00112EF1">
        <w:t>Por ejemplo, un</w:t>
      </w:r>
      <w:r w:rsidRPr="00112EF1">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rsidRPr="00112EF1">
        <w:t xml:space="preserve"> Esa información </w:t>
      </w:r>
      <w:r w:rsidR="00325B68" w:rsidRPr="00112EF1">
        <w:t>está</w:t>
      </w:r>
      <w:r w:rsidR="001204EB" w:rsidRPr="00112EF1">
        <w:t xml:space="preserve"> organizada por un protocolo llamad</w:t>
      </w:r>
      <w:r w:rsidR="006E5834" w:rsidRPr="00112EF1">
        <w:t>o</w:t>
      </w:r>
      <w:r w:rsidR="001204EB" w:rsidRPr="00112EF1">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112EF1" w14:paraId="18DED468" w14:textId="77777777" w:rsidTr="0036044E">
        <w:trPr>
          <w:jc w:val="center"/>
        </w:trPr>
        <w:tc>
          <w:tcPr>
            <w:tcW w:w="0" w:type="auto"/>
            <w:vAlign w:val="center"/>
          </w:tcPr>
          <w:p w14:paraId="0B64FC22" w14:textId="45732041" w:rsidR="006C69A6" w:rsidRPr="00112EF1" w:rsidRDefault="006C69A6" w:rsidP="0036044E">
            <w:pPr>
              <w:pStyle w:val="Senseespaiat"/>
              <w:rPr>
                <w:rFonts w:ascii="Arial" w:hAnsi="Arial" w:cs="Arial"/>
                <w:lang w:val="es-ES"/>
              </w:rPr>
            </w:pPr>
            <w:r w:rsidRPr="00112EF1">
              <w:rPr>
                <w:rFonts w:ascii="Arial" w:hAnsi="Arial" w:cs="Arial"/>
                <w:lang w:val="es-ES"/>
              </w:rPr>
              <w:t>Capa 7</w:t>
            </w:r>
          </w:p>
        </w:tc>
        <w:tc>
          <w:tcPr>
            <w:tcW w:w="0" w:type="auto"/>
            <w:vAlign w:val="center"/>
          </w:tcPr>
          <w:p w14:paraId="3C295641" w14:textId="61A02531" w:rsidR="006C69A6" w:rsidRPr="00112EF1" w:rsidRDefault="006C69A6" w:rsidP="0036044E">
            <w:pPr>
              <w:pStyle w:val="Senseespaiat"/>
              <w:rPr>
                <w:rFonts w:ascii="Arial" w:hAnsi="Arial" w:cs="Arial"/>
                <w:lang w:val="es-ES"/>
              </w:rPr>
            </w:pPr>
            <w:r w:rsidRPr="00112EF1">
              <w:rPr>
                <w:rFonts w:ascii="Arial" w:hAnsi="Arial" w:cs="Arial"/>
                <w:lang w:val="es-ES"/>
              </w:rPr>
              <w:t>Aplicación</w:t>
            </w:r>
          </w:p>
        </w:tc>
      </w:tr>
      <w:tr w:rsidR="006C69A6" w:rsidRPr="00112EF1" w14:paraId="19B9A408" w14:textId="77777777" w:rsidTr="00392C23">
        <w:trPr>
          <w:jc w:val="center"/>
        </w:trPr>
        <w:tc>
          <w:tcPr>
            <w:tcW w:w="0" w:type="auto"/>
            <w:shd w:val="clear" w:color="auto" w:fill="F2F2F2" w:themeFill="background1" w:themeFillShade="F2"/>
            <w:vAlign w:val="center"/>
          </w:tcPr>
          <w:p w14:paraId="378756A0" w14:textId="4BB2CD0B" w:rsidR="006C69A6" w:rsidRPr="00112EF1" w:rsidRDefault="006C69A6" w:rsidP="0036044E">
            <w:pPr>
              <w:pStyle w:val="Senseespaiat"/>
              <w:rPr>
                <w:rFonts w:ascii="Arial" w:hAnsi="Arial" w:cs="Arial"/>
                <w:lang w:val="es-ES"/>
              </w:rPr>
            </w:pPr>
            <w:r w:rsidRPr="00112EF1">
              <w:rPr>
                <w:rFonts w:ascii="Arial" w:hAnsi="Arial" w:cs="Arial"/>
                <w:lang w:val="es-ES"/>
              </w:rPr>
              <w:t>Capa 6</w:t>
            </w:r>
          </w:p>
        </w:tc>
        <w:tc>
          <w:tcPr>
            <w:tcW w:w="0" w:type="auto"/>
            <w:shd w:val="clear" w:color="auto" w:fill="F2F2F2" w:themeFill="background1" w:themeFillShade="F2"/>
            <w:vAlign w:val="center"/>
          </w:tcPr>
          <w:p w14:paraId="5E12FE7B" w14:textId="44841DB9" w:rsidR="006C69A6" w:rsidRPr="00112EF1" w:rsidRDefault="006C69A6" w:rsidP="0036044E">
            <w:pPr>
              <w:pStyle w:val="Senseespaiat"/>
              <w:rPr>
                <w:rFonts w:ascii="Arial" w:hAnsi="Arial" w:cs="Arial"/>
                <w:lang w:val="es-ES"/>
              </w:rPr>
            </w:pPr>
            <w:r w:rsidRPr="00112EF1">
              <w:rPr>
                <w:rFonts w:ascii="Arial" w:hAnsi="Arial" w:cs="Arial"/>
                <w:lang w:val="es-ES"/>
              </w:rPr>
              <w:t>Presentación</w:t>
            </w:r>
          </w:p>
        </w:tc>
      </w:tr>
      <w:tr w:rsidR="006C69A6" w:rsidRPr="00112EF1" w14:paraId="41259E6A" w14:textId="77777777" w:rsidTr="0036044E">
        <w:trPr>
          <w:jc w:val="center"/>
        </w:trPr>
        <w:tc>
          <w:tcPr>
            <w:tcW w:w="0" w:type="auto"/>
            <w:vAlign w:val="center"/>
          </w:tcPr>
          <w:p w14:paraId="01D6773D" w14:textId="2836A367" w:rsidR="006C69A6" w:rsidRPr="00112EF1" w:rsidRDefault="006C69A6" w:rsidP="0036044E">
            <w:pPr>
              <w:pStyle w:val="Senseespaiat"/>
              <w:rPr>
                <w:rFonts w:ascii="Arial" w:hAnsi="Arial" w:cs="Arial"/>
                <w:lang w:val="es-ES"/>
              </w:rPr>
            </w:pPr>
            <w:r w:rsidRPr="00112EF1">
              <w:rPr>
                <w:rFonts w:ascii="Arial" w:hAnsi="Arial" w:cs="Arial"/>
                <w:lang w:val="es-ES"/>
              </w:rPr>
              <w:t>Capa 5</w:t>
            </w:r>
          </w:p>
        </w:tc>
        <w:tc>
          <w:tcPr>
            <w:tcW w:w="0" w:type="auto"/>
            <w:vAlign w:val="center"/>
          </w:tcPr>
          <w:p w14:paraId="1BA918B5" w14:textId="3AB1B0D6" w:rsidR="006C69A6" w:rsidRPr="00112EF1" w:rsidRDefault="006C69A6" w:rsidP="0036044E">
            <w:pPr>
              <w:pStyle w:val="Senseespaiat"/>
              <w:rPr>
                <w:rFonts w:ascii="Arial" w:hAnsi="Arial" w:cs="Arial"/>
                <w:lang w:val="es-ES"/>
              </w:rPr>
            </w:pPr>
            <w:r w:rsidRPr="00112EF1">
              <w:rPr>
                <w:rFonts w:ascii="Arial" w:hAnsi="Arial" w:cs="Arial"/>
                <w:lang w:val="es-ES"/>
              </w:rPr>
              <w:t>Sesión</w:t>
            </w:r>
          </w:p>
        </w:tc>
      </w:tr>
      <w:tr w:rsidR="006C69A6" w:rsidRPr="00112EF1" w14:paraId="01113C19" w14:textId="77777777" w:rsidTr="0036044E">
        <w:trPr>
          <w:jc w:val="center"/>
        </w:trPr>
        <w:tc>
          <w:tcPr>
            <w:tcW w:w="0" w:type="auto"/>
            <w:vAlign w:val="center"/>
          </w:tcPr>
          <w:p w14:paraId="5B3B1E00" w14:textId="6221FC19" w:rsidR="006C69A6" w:rsidRPr="00112EF1" w:rsidRDefault="006C69A6" w:rsidP="0036044E">
            <w:pPr>
              <w:pStyle w:val="Senseespaiat"/>
              <w:rPr>
                <w:rFonts w:ascii="Arial" w:hAnsi="Arial" w:cs="Arial"/>
                <w:lang w:val="es-ES"/>
              </w:rPr>
            </w:pPr>
            <w:r w:rsidRPr="00112EF1">
              <w:rPr>
                <w:rFonts w:ascii="Arial" w:hAnsi="Arial" w:cs="Arial"/>
                <w:lang w:val="es-ES"/>
              </w:rPr>
              <w:t>Capa 4</w:t>
            </w:r>
          </w:p>
        </w:tc>
        <w:tc>
          <w:tcPr>
            <w:tcW w:w="0" w:type="auto"/>
            <w:vAlign w:val="center"/>
          </w:tcPr>
          <w:p w14:paraId="05FAC982" w14:textId="105D22C0" w:rsidR="006C69A6" w:rsidRPr="00112EF1" w:rsidRDefault="006C69A6" w:rsidP="0036044E">
            <w:pPr>
              <w:pStyle w:val="Senseespaiat"/>
              <w:rPr>
                <w:rFonts w:ascii="Arial" w:hAnsi="Arial" w:cs="Arial"/>
                <w:lang w:val="es-ES"/>
              </w:rPr>
            </w:pPr>
            <w:r w:rsidRPr="00112EF1">
              <w:rPr>
                <w:rFonts w:ascii="Arial" w:hAnsi="Arial" w:cs="Arial"/>
                <w:lang w:val="es-ES"/>
              </w:rPr>
              <w:t>Transporte</w:t>
            </w:r>
          </w:p>
        </w:tc>
      </w:tr>
      <w:tr w:rsidR="006C69A6" w:rsidRPr="00112EF1" w14:paraId="4AA70054" w14:textId="77777777" w:rsidTr="00392C23">
        <w:trPr>
          <w:jc w:val="center"/>
        </w:trPr>
        <w:tc>
          <w:tcPr>
            <w:tcW w:w="0" w:type="auto"/>
            <w:shd w:val="clear" w:color="auto" w:fill="F2F2F2" w:themeFill="background1" w:themeFillShade="F2"/>
            <w:vAlign w:val="center"/>
          </w:tcPr>
          <w:p w14:paraId="0D3B4395" w14:textId="056AE9FC" w:rsidR="006C69A6" w:rsidRPr="00112EF1" w:rsidRDefault="006C69A6" w:rsidP="0036044E">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359C5CF5" w14:textId="74FFEDEE" w:rsidR="006C69A6" w:rsidRPr="00112EF1" w:rsidRDefault="006C69A6" w:rsidP="0036044E">
            <w:pPr>
              <w:pStyle w:val="Senseespaiat"/>
              <w:rPr>
                <w:rFonts w:ascii="Arial" w:hAnsi="Arial" w:cs="Arial"/>
                <w:lang w:val="es-ES"/>
              </w:rPr>
            </w:pPr>
            <w:r w:rsidRPr="00112EF1">
              <w:rPr>
                <w:rFonts w:ascii="Arial" w:hAnsi="Arial" w:cs="Arial"/>
                <w:lang w:val="es-ES"/>
              </w:rPr>
              <w:t>Red</w:t>
            </w:r>
          </w:p>
        </w:tc>
      </w:tr>
      <w:tr w:rsidR="006C69A6" w:rsidRPr="00112EF1" w14:paraId="693A484D" w14:textId="77777777" w:rsidTr="0036044E">
        <w:trPr>
          <w:jc w:val="center"/>
        </w:trPr>
        <w:tc>
          <w:tcPr>
            <w:tcW w:w="0" w:type="auto"/>
            <w:vAlign w:val="center"/>
          </w:tcPr>
          <w:p w14:paraId="03C46618" w14:textId="5AA627A0" w:rsidR="006C69A6" w:rsidRPr="00112EF1" w:rsidRDefault="006C69A6" w:rsidP="0036044E">
            <w:pPr>
              <w:pStyle w:val="Senseespaiat"/>
              <w:rPr>
                <w:rFonts w:ascii="Arial" w:hAnsi="Arial" w:cs="Arial"/>
                <w:lang w:val="es-ES"/>
              </w:rPr>
            </w:pPr>
            <w:r w:rsidRPr="00112EF1">
              <w:rPr>
                <w:rFonts w:ascii="Arial" w:hAnsi="Arial" w:cs="Arial"/>
                <w:lang w:val="es-ES"/>
              </w:rPr>
              <w:t>Capa 2</w:t>
            </w:r>
          </w:p>
        </w:tc>
        <w:tc>
          <w:tcPr>
            <w:tcW w:w="0" w:type="auto"/>
            <w:vAlign w:val="center"/>
          </w:tcPr>
          <w:p w14:paraId="208D5673" w14:textId="71B98A73" w:rsidR="006C69A6" w:rsidRPr="00112EF1" w:rsidRDefault="006C69A6" w:rsidP="0036044E">
            <w:pPr>
              <w:pStyle w:val="Senseespaiat"/>
              <w:rPr>
                <w:rFonts w:ascii="Arial" w:hAnsi="Arial" w:cs="Arial"/>
                <w:lang w:val="es-ES"/>
              </w:rPr>
            </w:pPr>
            <w:r w:rsidRPr="00112EF1">
              <w:rPr>
                <w:rFonts w:ascii="Arial" w:hAnsi="Arial" w:cs="Arial"/>
                <w:lang w:val="es-ES"/>
              </w:rPr>
              <w:t>Enlace</w:t>
            </w:r>
          </w:p>
        </w:tc>
      </w:tr>
      <w:tr w:rsidR="006C69A6" w:rsidRPr="00112EF1" w14:paraId="56DAFF38" w14:textId="77777777" w:rsidTr="00392C23">
        <w:trPr>
          <w:jc w:val="center"/>
        </w:trPr>
        <w:tc>
          <w:tcPr>
            <w:tcW w:w="0" w:type="auto"/>
            <w:shd w:val="clear" w:color="auto" w:fill="F2F2F2" w:themeFill="background1" w:themeFillShade="F2"/>
            <w:vAlign w:val="center"/>
          </w:tcPr>
          <w:p w14:paraId="7BF49998" w14:textId="41C724DF" w:rsidR="006C69A6" w:rsidRPr="00112EF1" w:rsidRDefault="006C69A6" w:rsidP="0036044E">
            <w:pPr>
              <w:pStyle w:val="Senseespaiat"/>
              <w:rPr>
                <w:rFonts w:ascii="Arial" w:hAnsi="Arial" w:cs="Arial"/>
                <w:lang w:val="es-ES"/>
              </w:rPr>
            </w:pPr>
            <w:r w:rsidRPr="00112EF1">
              <w:rPr>
                <w:rFonts w:ascii="Arial" w:hAnsi="Arial" w:cs="Arial"/>
                <w:lang w:val="es-ES"/>
              </w:rPr>
              <w:t>Capa 1</w:t>
            </w:r>
          </w:p>
        </w:tc>
        <w:tc>
          <w:tcPr>
            <w:tcW w:w="0" w:type="auto"/>
            <w:shd w:val="clear" w:color="auto" w:fill="F2F2F2" w:themeFill="background1" w:themeFillShade="F2"/>
            <w:vAlign w:val="center"/>
          </w:tcPr>
          <w:p w14:paraId="71B56470" w14:textId="4A1E23A3" w:rsidR="006C69A6" w:rsidRPr="00112EF1" w:rsidRDefault="006C69A6" w:rsidP="0036044E">
            <w:pPr>
              <w:pStyle w:val="Senseespaiat"/>
              <w:rPr>
                <w:rFonts w:ascii="Arial" w:hAnsi="Arial" w:cs="Arial"/>
                <w:lang w:val="es-ES"/>
              </w:rPr>
            </w:pPr>
            <w:r w:rsidRPr="00112EF1">
              <w:rPr>
                <w:rFonts w:ascii="Arial" w:hAnsi="Arial" w:cs="Arial"/>
                <w:lang w:val="es-ES"/>
              </w:rPr>
              <w:t>Física</w:t>
            </w:r>
          </w:p>
        </w:tc>
      </w:tr>
    </w:tbl>
    <w:p w14:paraId="40720B32" w14:textId="3E1AF4D9" w:rsidR="00C73565" w:rsidRPr="00112EF1" w:rsidRDefault="00C73565">
      <w:pPr>
        <w:pStyle w:val="Llegenda"/>
      </w:pPr>
      <w:bookmarkStart w:id="67" w:name="_Toc64057110"/>
      <w:r w:rsidRPr="00112EF1">
        <w:t xml:space="preserve">Tabl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460403" w:rsidRPr="00112EF1">
        <w:t>.</w:t>
      </w:r>
      <w:r w:rsidR="00EE6F6F">
        <w:fldChar w:fldCharType="begin"/>
      </w:r>
      <w:r w:rsidR="00EE6F6F">
        <w:instrText xml:space="preserve"> SEQ Tabla \* ARABIC \s 1 </w:instrText>
      </w:r>
      <w:r w:rsidR="00EE6F6F">
        <w:fldChar w:fldCharType="separate"/>
      </w:r>
      <w:r w:rsidR="001B5E25">
        <w:rPr>
          <w:noProof/>
        </w:rPr>
        <w:t>1</w:t>
      </w:r>
      <w:r w:rsidR="00EE6F6F">
        <w:rPr>
          <w:noProof/>
        </w:rPr>
        <w:fldChar w:fldCharType="end"/>
      </w:r>
      <w:r w:rsidRPr="00112EF1">
        <w:t xml:space="preserve">: Modelo de capas OSI </w:t>
      </w:r>
      <w:r w:rsidRPr="00112EF1">
        <w:fldChar w:fldCharType="begin"/>
      </w:r>
      <w:r w:rsidRPr="00112EF1">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rsidRPr="00112EF1">
        <w:fldChar w:fldCharType="separate"/>
      </w:r>
      <w:r w:rsidR="00710D8B" w:rsidRPr="00112EF1">
        <w:rPr>
          <w:rFonts w:cs="Arial"/>
        </w:rPr>
        <w:t>(ISO/IEC JTC 1, 1994)</w:t>
      </w:r>
      <w:bookmarkEnd w:id="67"/>
      <w:r w:rsidRPr="00112EF1">
        <w:fldChar w:fldCharType="end"/>
      </w:r>
    </w:p>
    <w:p w14:paraId="6F852A94" w14:textId="5F9EA3CA" w:rsidR="009650AE" w:rsidRPr="00112EF1" w:rsidRDefault="006E5834" w:rsidP="006E5834">
      <w:r w:rsidRPr="00112EF1">
        <w:t>De arriba abajo, la capa siete</w:t>
      </w:r>
      <w:r w:rsidR="009650AE" w:rsidRPr="00112EF1">
        <w:t xml:space="preserve"> serian las aplicaciones, del dispositivo, que hacen uso de la red. </w:t>
      </w:r>
    </w:p>
    <w:p w14:paraId="63FE55EC" w14:textId="5963BD52" w:rsidR="00ED784F" w:rsidRPr="00112EF1" w:rsidRDefault="00ED784F" w:rsidP="006E5834">
      <w:r w:rsidRPr="00112EF1">
        <w:t>La capa se</w:t>
      </w:r>
      <w:r w:rsidR="00C77202" w:rsidRPr="00112EF1">
        <w:t>is, la de presentación</w:t>
      </w:r>
      <w:r w:rsidR="006B2126" w:rsidRPr="00112EF1">
        <w:t xml:space="preserve">, es la encargada de hablar en el mismo idioma, por así decirlo. Por </w:t>
      </w:r>
      <w:r w:rsidR="00CC3A0B" w:rsidRPr="00112EF1">
        <w:t>ejemplo,</w:t>
      </w:r>
      <w:r w:rsidR="006B2126" w:rsidRPr="00112EF1">
        <w:t xml:space="preserve"> si </w:t>
      </w:r>
      <w:r w:rsidR="00177608" w:rsidRPr="00112EF1">
        <w:t>envías</w:t>
      </w:r>
      <w:r w:rsidR="006B2126" w:rsidRPr="00112EF1">
        <w:t xml:space="preserve"> una imagen en formato </w:t>
      </w:r>
      <w:r w:rsidR="00177608" w:rsidRPr="00112EF1">
        <w:t>JPG</w:t>
      </w:r>
      <w:r w:rsidR="006B2126" w:rsidRPr="00112EF1">
        <w:t xml:space="preserve">, esta capa es la encargada de decir que esa imagen </w:t>
      </w:r>
      <w:r w:rsidR="00177608" w:rsidRPr="00112EF1">
        <w:t>está</w:t>
      </w:r>
      <w:r w:rsidR="006B2126" w:rsidRPr="00112EF1">
        <w:t xml:space="preserve"> en ese formato.</w:t>
      </w:r>
    </w:p>
    <w:p w14:paraId="526CB30A" w14:textId="621D1A96" w:rsidR="006B2126" w:rsidRPr="00112EF1" w:rsidRDefault="006B2126" w:rsidP="006E5834">
      <w:r w:rsidRPr="00112EF1">
        <w:t>La capa de sesión es la encargada de mantener la sesión activa entre diferentes dispositivos. Se puede usar para realizar llamadas de voz o video a través de internet.</w:t>
      </w:r>
    </w:p>
    <w:p w14:paraId="1191E475" w14:textId="60622313" w:rsidR="006B2126" w:rsidRPr="00112EF1" w:rsidRDefault="006B2126" w:rsidP="006E5834">
      <w:r w:rsidRPr="00112EF1">
        <w:t>La capa cuatro, es la que se debe encargar de transmitir los datos. Sus protocolos estrella son UDP y TCP.</w:t>
      </w:r>
    </w:p>
    <w:p w14:paraId="32F3E3F2" w14:textId="4E0CC90E" w:rsidR="009650AE" w:rsidRPr="00112EF1" w:rsidRDefault="009650AE" w:rsidP="006E5834">
      <w:r w:rsidRPr="00112EF1">
        <w:t xml:space="preserve">La capa de </w:t>
      </w:r>
      <w:r w:rsidR="00CC3A0B" w:rsidRPr="00112EF1">
        <w:t>red</w:t>
      </w:r>
      <w:r w:rsidRPr="00112EF1">
        <w:t xml:space="preserve"> trabaja un único protocolo, llamado Internet Protocol o IP. </w:t>
      </w:r>
      <w:r w:rsidR="00C74AE7" w:rsidRPr="00112EF1">
        <w:t xml:space="preserve">Si llega un paquete en que la dirección IP no es la misma que la del dispositivo, esta capa descartará el </w:t>
      </w:r>
      <w:r w:rsidR="00177608" w:rsidRPr="00112EF1">
        <w:t>paquete, ya que</w:t>
      </w:r>
      <w:r w:rsidR="00C74AE7" w:rsidRPr="00112EF1">
        <w:t xml:space="preserve"> sabrá que no es para </w:t>
      </w:r>
      <w:r w:rsidR="00177608" w:rsidRPr="00112EF1">
        <w:t>él</w:t>
      </w:r>
      <w:r w:rsidR="00C74AE7" w:rsidRPr="00112EF1">
        <w:t xml:space="preserve">. La dirección IP </w:t>
      </w:r>
      <w:r w:rsidR="00177608" w:rsidRPr="00112EF1">
        <w:t>está</w:t>
      </w:r>
      <w:r w:rsidR="00C74AE7" w:rsidRPr="00112EF1">
        <w:t xml:space="preserve"> compuesta de números decimales. </w:t>
      </w:r>
      <w:r w:rsidR="00177608" w:rsidRPr="00112EF1">
        <w:t>Esta</w:t>
      </w:r>
      <w:r w:rsidR="00C74AE7" w:rsidRPr="00112EF1">
        <w:t xml:space="preserve"> puede variar dependiendo del tiempo, aunque siempre estará asociada a la red que </w:t>
      </w:r>
      <w:r w:rsidR="00177608" w:rsidRPr="00112EF1">
        <w:t>esté</w:t>
      </w:r>
      <w:r w:rsidR="00C74AE7" w:rsidRPr="00112EF1">
        <w:t xml:space="preserve"> conectado. Un ejemplo de dirección IP es la siguiente 192.168.1.123.</w:t>
      </w:r>
    </w:p>
    <w:p w14:paraId="1FCC2AC1" w14:textId="60F0F68C" w:rsidR="009650AE" w:rsidRPr="00112EF1" w:rsidRDefault="009650AE" w:rsidP="006E5834">
      <w:r w:rsidRPr="00112EF1">
        <w:t>La capa dos, es la encargada de tener la dirección física del dispositivo, MAC</w:t>
      </w:r>
      <w:r w:rsidR="00C74AE7" w:rsidRPr="00112EF1">
        <w:t>, y al igual que la capa de red, ningún paquete pasará a la siguiente capa si la MAC no es la misma que la del dispositivo</w:t>
      </w:r>
      <w:r w:rsidRPr="00112EF1">
        <w:t xml:space="preserve">. La MAC </w:t>
      </w:r>
      <w:r w:rsidR="00177608" w:rsidRPr="00112EF1">
        <w:t>es</w:t>
      </w:r>
      <w:r w:rsidRPr="00112EF1">
        <w:t xml:space="preserve"> única en </w:t>
      </w:r>
      <w:r w:rsidR="00177608" w:rsidRPr="00112EF1">
        <w:t>cada ordenador</w:t>
      </w:r>
      <w:r w:rsidR="00C74AE7" w:rsidRPr="00112EF1">
        <w:t>, por lo que no se pueden repetir</w:t>
      </w:r>
      <w:r w:rsidRPr="00112EF1">
        <w:t xml:space="preserve"> y es un </w:t>
      </w:r>
      <w:r w:rsidR="00177608" w:rsidRPr="00112EF1">
        <w:t>número</w:t>
      </w:r>
      <w:r w:rsidRPr="00112EF1">
        <w:t xml:space="preserve"> hexadecimal. Un ejemplo de una dirección MAC </w:t>
      </w:r>
      <w:r w:rsidR="00F312E7" w:rsidRPr="00112EF1">
        <w:t>sería</w:t>
      </w:r>
      <w:r w:rsidRPr="00112EF1">
        <w:t xml:space="preserve"> </w:t>
      </w:r>
      <w:r w:rsidR="00177608" w:rsidRPr="00112EF1">
        <w:t>esta</w:t>
      </w:r>
      <w:r w:rsidRPr="00112EF1">
        <w:t xml:space="preserve"> </w:t>
      </w:r>
      <w:proofErr w:type="gramStart"/>
      <w:r w:rsidR="00CC3A0B" w:rsidRPr="00112EF1">
        <w:t>00:25:08:55:2</w:t>
      </w:r>
      <w:proofErr w:type="gramEnd"/>
      <w:r w:rsidRPr="00112EF1">
        <w:t>B:AB.</w:t>
      </w:r>
    </w:p>
    <w:p w14:paraId="4BCA1E1B" w14:textId="343385C2" w:rsidR="006E5834" w:rsidRPr="00112EF1" w:rsidRDefault="009650AE" w:rsidP="006E5834">
      <w:r w:rsidRPr="00112EF1">
        <w:t>Para acabar, la capa uno, es la encargada de convertir toda la trama o paquete generado en señales eléctricas para poderla transmitir por la corriente.</w:t>
      </w:r>
    </w:p>
    <w:p w14:paraId="379F256A" w14:textId="70649214" w:rsidR="00E41F0E" w:rsidRPr="00112EF1" w:rsidRDefault="00E41F0E" w:rsidP="006E5834">
      <w:r w:rsidRPr="00112EF1">
        <w:t>Las capas OSI, cuando se debe generar una trama, siempre empieza en la capa siete hasta abajo. En el caso de leer la trama, va al revés. Primero empieza por la capa uno, hasta llegar a la siete, si llega.</w:t>
      </w:r>
    </w:p>
    <w:p w14:paraId="51B28E8C" w14:textId="2B88BA88" w:rsidR="00AF24B7" w:rsidRPr="00112EF1" w:rsidRDefault="009650AE" w:rsidP="00E41F0E">
      <w:r w:rsidRPr="00112EF1">
        <w:t>Ahora s</w:t>
      </w:r>
      <w:r w:rsidR="007D3A3C" w:rsidRPr="00112EF1">
        <w:t xml:space="preserve">í, se va a explicar </w:t>
      </w:r>
      <w:r w:rsidR="00CC3A0B" w:rsidRPr="00112EF1">
        <w:t>cómo</w:t>
      </w:r>
      <w:r w:rsidR="007D3A3C" w:rsidRPr="00112EF1">
        <w:t xml:space="preserve"> funcionaria una llamada a una página web.</w:t>
      </w:r>
    </w:p>
    <w:p w14:paraId="101F20DB" w14:textId="74DB1FE1" w:rsidR="00AF24B7" w:rsidRPr="00112EF1" w:rsidRDefault="00AF24B7" w:rsidP="00AF24B7">
      <w:r w:rsidRPr="00112EF1">
        <w:t xml:space="preserve">Primero de todo se </w:t>
      </w:r>
      <w:r w:rsidR="00177608" w:rsidRPr="00112EF1">
        <w:t>establecería</w:t>
      </w:r>
      <w:r w:rsidRPr="00112EF1">
        <w:t xml:space="preserve"> la llamada HTTP (HyperText Transfer Protocol) desde la capa 7. Primero miraría si el dispositivo conoce la dirección IP donde se encuentra esa </w:t>
      </w:r>
      <w:r w:rsidR="00177608" w:rsidRPr="00112EF1">
        <w:t>página</w:t>
      </w:r>
      <w:r w:rsidRPr="00112EF1">
        <w:t xml:space="preserve"> web. En caso de no conocerlo enviaría un paquete del servicio DNS (Domain Name Serv</w:t>
      </w:r>
      <w:r w:rsidR="009D2F47" w:rsidRPr="00112EF1">
        <w:t>ice</w:t>
      </w:r>
      <w:r w:rsidRPr="00112EF1">
        <w:t>)</w:t>
      </w:r>
      <w:r w:rsidR="009D2F47" w:rsidRPr="00112EF1">
        <w:t xml:space="preserve">. El DNS es un servicio que contiene una lista de dominios web y sus respectivas IP. Por </w:t>
      </w:r>
      <w:r w:rsidR="00CC3A0B" w:rsidRPr="00112EF1">
        <w:t>ejemplo,</w:t>
      </w:r>
      <w:r w:rsidR="009D2F47" w:rsidRPr="00112EF1">
        <w:t xml:space="preserve"> en esa lista estaría guardado algo parecido a así “google.com = 8.8.8.8”. Por lo que este servicio le </w:t>
      </w:r>
      <w:r w:rsidR="00177608" w:rsidRPr="00112EF1">
        <w:t>envías</w:t>
      </w:r>
      <w:r w:rsidR="009D2F47" w:rsidRPr="00112EF1">
        <w:t xml:space="preserve"> un dominio web y te devuelve su IP. El paquete que enviaría nuestro dispositivo es parecido al siguiente</w:t>
      </w:r>
      <w:r w:rsidR="009D2F47" w:rsidRPr="00112EF1">
        <w:rPr>
          <w:rStyle w:val="Refernciadenotaapeudepgina"/>
        </w:rPr>
        <w:footnoteReference w:id="2"/>
      </w:r>
      <w:r w:rsidR="009D2F47" w:rsidRPr="00112EF1">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112EF1" w14:paraId="7CF79D1E" w14:textId="77777777" w:rsidTr="009D2F47">
        <w:trPr>
          <w:jc w:val="center"/>
        </w:trPr>
        <w:tc>
          <w:tcPr>
            <w:tcW w:w="0" w:type="auto"/>
            <w:vAlign w:val="center"/>
          </w:tcPr>
          <w:p w14:paraId="2E015096"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7</w:t>
            </w:r>
          </w:p>
        </w:tc>
        <w:tc>
          <w:tcPr>
            <w:tcW w:w="0" w:type="auto"/>
            <w:vAlign w:val="center"/>
          </w:tcPr>
          <w:p w14:paraId="037D677B" w14:textId="11288881" w:rsidR="009D2F47" w:rsidRPr="00112EF1" w:rsidRDefault="009D2F47" w:rsidP="009D2F47">
            <w:pPr>
              <w:pStyle w:val="Senseespaiat"/>
              <w:rPr>
                <w:rFonts w:ascii="Arial" w:hAnsi="Arial" w:cs="Arial"/>
                <w:lang w:val="es-ES"/>
              </w:rPr>
            </w:pPr>
            <w:r w:rsidRPr="00112EF1">
              <w:rPr>
                <w:rFonts w:ascii="Arial" w:hAnsi="Arial" w:cs="Arial"/>
                <w:lang w:val="es-ES"/>
              </w:rPr>
              <w:t>DNS</w:t>
            </w:r>
            <w:r w:rsidR="00E41F0E" w:rsidRPr="00112EF1">
              <w:rPr>
                <w:rFonts w:ascii="Arial" w:hAnsi="Arial" w:cs="Arial"/>
                <w:lang w:val="es-ES"/>
              </w:rPr>
              <w:t xml:space="preserve"> – “google.com”</w:t>
            </w:r>
          </w:p>
        </w:tc>
      </w:tr>
      <w:tr w:rsidR="009D2F47" w:rsidRPr="00112EF1" w14:paraId="3097A076" w14:textId="77777777" w:rsidTr="009D2F47">
        <w:trPr>
          <w:jc w:val="center"/>
        </w:trPr>
        <w:tc>
          <w:tcPr>
            <w:tcW w:w="0" w:type="auto"/>
            <w:shd w:val="clear" w:color="auto" w:fill="F2F2F2" w:themeFill="background1" w:themeFillShade="F2"/>
            <w:vAlign w:val="center"/>
          </w:tcPr>
          <w:p w14:paraId="42537405"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1696C1DB" w14:textId="5117D4DF"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9D2F47" w:rsidRPr="00112EF1" w14:paraId="73E2D984" w14:textId="77777777" w:rsidTr="009D2F47">
        <w:trPr>
          <w:jc w:val="center"/>
        </w:trPr>
        <w:tc>
          <w:tcPr>
            <w:tcW w:w="0" w:type="auto"/>
            <w:vAlign w:val="center"/>
          </w:tcPr>
          <w:p w14:paraId="43F3A7A8"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5</w:t>
            </w:r>
          </w:p>
        </w:tc>
        <w:tc>
          <w:tcPr>
            <w:tcW w:w="0" w:type="auto"/>
            <w:vAlign w:val="center"/>
          </w:tcPr>
          <w:p w14:paraId="7573BB3C" w14:textId="2C6F9E4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9D2F47" w:rsidRPr="00112EF1" w14:paraId="4E8BB1A4" w14:textId="77777777" w:rsidTr="009D2F47">
        <w:trPr>
          <w:jc w:val="center"/>
        </w:trPr>
        <w:tc>
          <w:tcPr>
            <w:tcW w:w="0" w:type="auto"/>
            <w:vAlign w:val="center"/>
          </w:tcPr>
          <w:p w14:paraId="60BF8C5F"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4</w:t>
            </w:r>
          </w:p>
        </w:tc>
        <w:tc>
          <w:tcPr>
            <w:tcW w:w="0" w:type="auto"/>
            <w:vAlign w:val="center"/>
          </w:tcPr>
          <w:p w14:paraId="2F78F640" w14:textId="7452AACA" w:rsidR="009D2F47" w:rsidRPr="00112EF1" w:rsidRDefault="009D2F47" w:rsidP="009D2F47">
            <w:pPr>
              <w:pStyle w:val="Senseespaiat"/>
              <w:rPr>
                <w:rFonts w:ascii="Arial" w:hAnsi="Arial" w:cs="Arial"/>
                <w:lang w:val="es-ES"/>
              </w:rPr>
            </w:pPr>
            <w:r w:rsidRPr="00112EF1">
              <w:rPr>
                <w:rFonts w:ascii="Arial" w:hAnsi="Arial" w:cs="Arial"/>
                <w:lang w:val="es-ES"/>
              </w:rPr>
              <w:t>UDP</w:t>
            </w:r>
          </w:p>
        </w:tc>
      </w:tr>
      <w:tr w:rsidR="009D2F47" w:rsidRPr="00112EF1" w14:paraId="4C801F5D" w14:textId="77777777" w:rsidTr="009D2F47">
        <w:trPr>
          <w:jc w:val="center"/>
        </w:trPr>
        <w:tc>
          <w:tcPr>
            <w:tcW w:w="0" w:type="auto"/>
            <w:shd w:val="clear" w:color="auto" w:fill="F2F2F2" w:themeFill="background1" w:themeFillShade="F2"/>
            <w:vAlign w:val="center"/>
          </w:tcPr>
          <w:p w14:paraId="602AC9DA"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27496803" w14:textId="23ED83CD" w:rsidR="009D2F47" w:rsidRPr="00112EF1" w:rsidRDefault="009D2F47" w:rsidP="009D2F47">
            <w:pPr>
              <w:pStyle w:val="Senseespaiat"/>
              <w:rPr>
                <w:rFonts w:ascii="Arial" w:hAnsi="Arial" w:cs="Arial"/>
                <w:lang w:val="es-ES"/>
              </w:rPr>
            </w:pPr>
            <w:r w:rsidRPr="00112EF1">
              <w:rPr>
                <w:rFonts w:ascii="Arial" w:hAnsi="Arial" w:cs="Arial"/>
                <w:lang w:val="es-ES"/>
              </w:rPr>
              <w:t>IP ORIG: 10.0.1.66</w:t>
            </w:r>
          </w:p>
          <w:p w14:paraId="648E91E6" w14:textId="6E394CEF" w:rsidR="009D2F47" w:rsidRPr="00112EF1" w:rsidRDefault="009D2F47" w:rsidP="009D2F47">
            <w:pPr>
              <w:pStyle w:val="Senseespaiat"/>
              <w:rPr>
                <w:rFonts w:ascii="Arial" w:hAnsi="Arial" w:cs="Arial"/>
                <w:lang w:val="es-ES"/>
              </w:rPr>
            </w:pPr>
            <w:r w:rsidRPr="00112EF1">
              <w:rPr>
                <w:rFonts w:ascii="Arial" w:hAnsi="Arial" w:cs="Arial"/>
                <w:lang w:val="es-ES"/>
              </w:rPr>
              <w:t>IP DEST: 172.16.0.3</w:t>
            </w:r>
          </w:p>
        </w:tc>
      </w:tr>
      <w:tr w:rsidR="009D2F47" w:rsidRPr="00112EF1" w14:paraId="67D4F4CA" w14:textId="77777777" w:rsidTr="009D2F47">
        <w:trPr>
          <w:jc w:val="center"/>
        </w:trPr>
        <w:tc>
          <w:tcPr>
            <w:tcW w:w="0" w:type="auto"/>
            <w:vAlign w:val="center"/>
          </w:tcPr>
          <w:p w14:paraId="6A400175"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2</w:t>
            </w:r>
          </w:p>
        </w:tc>
        <w:tc>
          <w:tcPr>
            <w:tcW w:w="0" w:type="auto"/>
            <w:vAlign w:val="center"/>
          </w:tcPr>
          <w:p w14:paraId="52ACE5FB" w14:textId="77777777" w:rsidR="009D2F47" w:rsidRPr="00112EF1" w:rsidRDefault="009D2F47" w:rsidP="009D2F47">
            <w:pPr>
              <w:pStyle w:val="Senseespaiat"/>
              <w:rPr>
                <w:rFonts w:ascii="Arial" w:hAnsi="Arial" w:cs="Arial"/>
                <w:lang w:val="es-ES"/>
              </w:rPr>
            </w:pPr>
            <w:r w:rsidRPr="00112EF1">
              <w:rPr>
                <w:rFonts w:ascii="Arial" w:hAnsi="Arial" w:cs="Arial"/>
                <w:lang w:val="es-ES"/>
              </w:rPr>
              <w:t>MAC ORIG</w:t>
            </w:r>
          </w:p>
          <w:p w14:paraId="3484DB11" w14:textId="0D3ABA5C" w:rsidR="009D2F47" w:rsidRPr="00112EF1" w:rsidRDefault="009D2F47" w:rsidP="009D2F47">
            <w:pPr>
              <w:pStyle w:val="Senseespaiat"/>
              <w:rPr>
                <w:rFonts w:ascii="Arial" w:hAnsi="Arial" w:cs="Arial"/>
                <w:lang w:val="es-ES"/>
              </w:rPr>
            </w:pPr>
            <w:r w:rsidRPr="00112EF1">
              <w:rPr>
                <w:rFonts w:ascii="Arial" w:hAnsi="Arial" w:cs="Arial"/>
                <w:lang w:val="es-ES"/>
              </w:rPr>
              <w:t>MAC DEST</w:t>
            </w:r>
          </w:p>
        </w:tc>
      </w:tr>
      <w:tr w:rsidR="009D2F47" w:rsidRPr="00112EF1" w14:paraId="55283438" w14:textId="77777777" w:rsidTr="009D2F47">
        <w:trPr>
          <w:jc w:val="center"/>
        </w:trPr>
        <w:tc>
          <w:tcPr>
            <w:tcW w:w="0" w:type="auto"/>
            <w:shd w:val="clear" w:color="auto" w:fill="F2F2F2" w:themeFill="background1" w:themeFillShade="F2"/>
            <w:vAlign w:val="center"/>
          </w:tcPr>
          <w:p w14:paraId="6FBFCC83"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5A358" w14:textId="1A4E4901" w:rsidR="009D2F47" w:rsidRPr="00112EF1" w:rsidRDefault="009D2F47" w:rsidP="00E41F0E">
            <w:pPr>
              <w:pStyle w:val="Senseespaiat"/>
              <w:keepNex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bl>
    <w:p w14:paraId="7B2E07B7" w14:textId="5AF09A7B" w:rsidR="00E41F0E" w:rsidRPr="00112EF1" w:rsidRDefault="00E41F0E">
      <w:pPr>
        <w:pStyle w:val="Llegenda"/>
      </w:pPr>
      <w:bookmarkStart w:id="68" w:name="_Toc64057111"/>
      <w:r w:rsidRPr="00112EF1">
        <w:t xml:space="preserve">Tabl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460403" w:rsidRPr="00112EF1">
        <w:t>.</w:t>
      </w:r>
      <w:r w:rsidR="00EE6F6F">
        <w:fldChar w:fldCharType="begin"/>
      </w:r>
      <w:r w:rsidR="00EE6F6F">
        <w:instrText xml:space="preserve"> SEQ Tabla \* ARABIC \s 1 </w:instrText>
      </w:r>
      <w:r w:rsidR="00EE6F6F">
        <w:fldChar w:fldCharType="separate"/>
      </w:r>
      <w:r w:rsidR="001B5E25">
        <w:rPr>
          <w:noProof/>
        </w:rPr>
        <w:t>2</w:t>
      </w:r>
      <w:r w:rsidR="00EE6F6F">
        <w:rPr>
          <w:noProof/>
        </w:rPr>
        <w:fldChar w:fldCharType="end"/>
      </w:r>
      <w:r w:rsidRPr="00112EF1">
        <w:t>: Tabla de una llamada DNS realizada con Packet Tracer.</w:t>
      </w:r>
      <w:bookmarkEnd w:id="68"/>
    </w:p>
    <w:p w14:paraId="1ACABD99" w14:textId="121D2C6B" w:rsidR="009D2F47" w:rsidRPr="00112EF1" w:rsidRDefault="009D2F47" w:rsidP="00AF24B7">
      <w:r w:rsidRPr="00112EF1">
        <w:t>Como se ve en la capa siete</w:t>
      </w:r>
      <w:r w:rsidR="00CC3A0B">
        <w:t xml:space="preserve">, </w:t>
      </w:r>
      <w:r w:rsidRPr="00112EF1">
        <w:t>marca que se trata de un servicio DNS</w:t>
      </w:r>
      <w:r w:rsidR="00E41F0E" w:rsidRPr="00112EF1">
        <w:t xml:space="preserve"> y le </w:t>
      </w:r>
      <w:r w:rsidR="00177608" w:rsidRPr="00112EF1">
        <w:t>envía</w:t>
      </w:r>
      <w:r w:rsidR="00E41F0E" w:rsidRPr="00112EF1">
        <w:t xml:space="preserve"> el nombre del dominio</w:t>
      </w:r>
      <w:r w:rsidRPr="00112EF1">
        <w:t xml:space="preserve">. Como no le hace falta ningún protocolo de capa seis o cinco, los omite. En la capa cuatro establece un transporte tipo UDP (más adelante se </w:t>
      </w:r>
      <w:r w:rsidR="00177608" w:rsidRPr="00112EF1">
        <w:t>ver</w:t>
      </w:r>
      <w:r w:rsidR="00071F9B" w:rsidRPr="00112EF1">
        <w:t>á</w:t>
      </w:r>
      <w:r w:rsidRPr="00112EF1">
        <w:t xml:space="preserve"> que es). En la capa tres y dos establece una IP origen, IP destino y MAC origen, MAC destino, respectivamente.</w:t>
      </w:r>
      <w:r w:rsidR="00ED784F" w:rsidRPr="00112EF1">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112EF1" w14:paraId="21AABA3C" w14:textId="77777777" w:rsidTr="00071F9B">
        <w:trPr>
          <w:jc w:val="center"/>
        </w:trPr>
        <w:tc>
          <w:tcPr>
            <w:tcW w:w="0" w:type="auto"/>
            <w:vAlign w:val="center"/>
          </w:tcPr>
          <w:p w14:paraId="5CC7F701"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7</w:t>
            </w:r>
          </w:p>
        </w:tc>
        <w:tc>
          <w:tcPr>
            <w:tcW w:w="0" w:type="auto"/>
            <w:vAlign w:val="center"/>
          </w:tcPr>
          <w:p w14:paraId="7E5BC53D" w14:textId="5F6CE2AB" w:rsidR="00E41F0E" w:rsidRPr="00112EF1" w:rsidRDefault="00E41F0E" w:rsidP="00071F9B">
            <w:pPr>
              <w:pStyle w:val="Senseespaiat"/>
              <w:rPr>
                <w:rFonts w:ascii="Arial" w:hAnsi="Arial" w:cs="Arial"/>
                <w:lang w:val="es-ES"/>
              </w:rPr>
            </w:pPr>
            <w:r w:rsidRPr="00112EF1">
              <w:rPr>
                <w:rFonts w:ascii="Arial" w:hAnsi="Arial" w:cs="Arial"/>
                <w:lang w:val="es-ES"/>
              </w:rPr>
              <w:t>DNS – “8.8.8.8”</w:t>
            </w:r>
          </w:p>
        </w:tc>
      </w:tr>
      <w:tr w:rsidR="00E41F0E" w:rsidRPr="00112EF1" w14:paraId="0A3ACB9A" w14:textId="77777777" w:rsidTr="00071F9B">
        <w:trPr>
          <w:jc w:val="center"/>
        </w:trPr>
        <w:tc>
          <w:tcPr>
            <w:tcW w:w="0" w:type="auto"/>
            <w:shd w:val="clear" w:color="auto" w:fill="F2F2F2" w:themeFill="background1" w:themeFillShade="F2"/>
            <w:vAlign w:val="center"/>
          </w:tcPr>
          <w:p w14:paraId="2DB75A0D"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6E067EC9"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E41F0E" w:rsidRPr="00112EF1" w14:paraId="2CB68242" w14:textId="77777777" w:rsidTr="00071F9B">
        <w:trPr>
          <w:jc w:val="center"/>
        </w:trPr>
        <w:tc>
          <w:tcPr>
            <w:tcW w:w="0" w:type="auto"/>
            <w:vAlign w:val="center"/>
          </w:tcPr>
          <w:p w14:paraId="0CA179B0"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5</w:t>
            </w:r>
          </w:p>
        </w:tc>
        <w:tc>
          <w:tcPr>
            <w:tcW w:w="0" w:type="auto"/>
            <w:vAlign w:val="center"/>
          </w:tcPr>
          <w:p w14:paraId="29C604E5"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E41F0E" w:rsidRPr="00112EF1" w14:paraId="631C48F8" w14:textId="77777777" w:rsidTr="00071F9B">
        <w:trPr>
          <w:jc w:val="center"/>
        </w:trPr>
        <w:tc>
          <w:tcPr>
            <w:tcW w:w="0" w:type="auto"/>
            <w:vAlign w:val="center"/>
          </w:tcPr>
          <w:p w14:paraId="70AFF93D"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4</w:t>
            </w:r>
          </w:p>
        </w:tc>
        <w:tc>
          <w:tcPr>
            <w:tcW w:w="0" w:type="auto"/>
            <w:vAlign w:val="center"/>
          </w:tcPr>
          <w:p w14:paraId="29F97C24" w14:textId="77777777" w:rsidR="00E41F0E" w:rsidRPr="00112EF1" w:rsidRDefault="00E41F0E" w:rsidP="00071F9B">
            <w:pPr>
              <w:pStyle w:val="Senseespaiat"/>
              <w:rPr>
                <w:rFonts w:ascii="Arial" w:hAnsi="Arial" w:cs="Arial"/>
                <w:lang w:val="es-ES"/>
              </w:rPr>
            </w:pPr>
            <w:r w:rsidRPr="00112EF1">
              <w:rPr>
                <w:rFonts w:ascii="Arial" w:hAnsi="Arial" w:cs="Arial"/>
                <w:lang w:val="es-ES"/>
              </w:rPr>
              <w:t>UDP</w:t>
            </w:r>
          </w:p>
        </w:tc>
      </w:tr>
      <w:tr w:rsidR="00E41F0E" w:rsidRPr="00112EF1" w14:paraId="1B1C25F6" w14:textId="77777777" w:rsidTr="00071F9B">
        <w:trPr>
          <w:jc w:val="center"/>
        </w:trPr>
        <w:tc>
          <w:tcPr>
            <w:tcW w:w="0" w:type="auto"/>
            <w:shd w:val="clear" w:color="auto" w:fill="F2F2F2" w:themeFill="background1" w:themeFillShade="F2"/>
            <w:vAlign w:val="center"/>
          </w:tcPr>
          <w:p w14:paraId="4F282E68"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53891D3A" w14:textId="07269C41" w:rsidR="00E41F0E" w:rsidRPr="00112EF1" w:rsidRDefault="00E41F0E" w:rsidP="00071F9B">
            <w:pPr>
              <w:pStyle w:val="Senseespaiat"/>
              <w:rPr>
                <w:rFonts w:ascii="Arial" w:hAnsi="Arial" w:cs="Arial"/>
                <w:lang w:val="es-ES"/>
              </w:rPr>
            </w:pPr>
            <w:r w:rsidRPr="00112EF1">
              <w:rPr>
                <w:rFonts w:ascii="Arial" w:hAnsi="Arial" w:cs="Arial"/>
                <w:lang w:val="es-ES"/>
              </w:rPr>
              <w:t>IP ORIG: 172.16.0.3</w:t>
            </w:r>
          </w:p>
          <w:p w14:paraId="4E3324EB" w14:textId="050CA04F" w:rsidR="00E41F0E" w:rsidRPr="00112EF1" w:rsidRDefault="00E41F0E" w:rsidP="00071F9B">
            <w:pPr>
              <w:pStyle w:val="Senseespaiat"/>
              <w:rPr>
                <w:rFonts w:ascii="Arial" w:hAnsi="Arial" w:cs="Arial"/>
                <w:lang w:val="es-ES"/>
              </w:rPr>
            </w:pPr>
            <w:r w:rsidRPr="00112EF1">
              <w:rPr>
                <w:rFonts w:ascii="Arial" w:hAnsi="Arial" w:cs="Arial"/>
                <w:lang w:val="es-ES"/>
              </w:rPr>
              <w:t>IP DEST: 10.0.1.66</w:t>
            </w:r>
          </w:p>
        </w:tc>
      </w:tr>
      <w:tr w:rsidR="00E41F0E" w:rsidRPr="00112EF1" w14:paraId="294FD37A" w14:textId="77777777" w:rsidTr="00071F9B">
        <w:trPr>
          <w:jc w:val="center"/>
        </w:trPr>
        <w:tc>
          <w:tcPr>
            <w:tcW w:w="0" w:type="auto"/>
            <w:vAlign w:val="center"/>
          </w:tcPr>
          <w:p w14:paraId="21E918FF"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2</w:t>
            </w:r>
          </w:p>
        </w:tc>
        <w:tc>
          <w:tcPr>
            <w:tcW w:w="0" w:type="auto"/>
            <w:vAlign w:val="center"/>
          </w:tcPr>
          <w:p w14:paraId="0670C52F" w14:textId="77777777" w:rsidR="00E41F0E" w:rsidRPr="00112EF1" w:rsidRDefault="00E41F0E" w:rsidP="00071F9B">
            <w:pPr>
              <w:pStyle w:val="Senseespaiat"/>
              <w:rPr>
                <w:rFonts w:ascii="Arial" w:hAnsi="Arial" w:cs="Arial"/>
                <w:lang w:val="es-ES"/>
              </w:rPr>
            </w:pPr>
            <w:r w:rsidRPr="00112EF1">
              <w:rPr>
                <w:rFonts w:ascii="Arial" w:hAnsi="Arial" w:cs="Arial"/>
                <w:lang w:val="es-ES"/>
              </w:rPr>
              <w:t>MAC ORIG</w:t>
            </w:r>
          </w:p>
          <w:p w14:paraId="2F4947AF" w14:textId="77777777" w:rsidR="00E41F0E" w:rsidRPr="00112EF1" w:rsidRDefault="00E41F0E" w:rsidP="00071F9B">
            <w:pPr>
              <w:pStyle w:val="Senseespaiat"/>
              <w:rPr>
                <w:rFonts w:ascii="Arial" w:hAnsi="Arial" w:cs="Arial"/>
                <w:lang w:val="es-ES"/>
              </w:rPr>
            </w:pPr>
            <w:r w:rsidRPr="00112EF1">
              <w:rPr>
                <w:rFonts w:ascii="Arial" w:hAnsi="Arial" w:cs="Arial"/>
                <w:lang w:val="es-ES"/>
              </w:rPr>
              <w:t>MAC DEST</w:t>
            </w:r>
          </w:p>
        </w:tc>
      </w:tr>
      <w:tr w:rsidR="00E41F0E" w:rsidRPr="00112EF1" w14:paraId="7257A624" w14:textId="77777777" w:rsidTr="00071F9B">
        <w:trPr>
          <w:jc w:val="center"/>
        </w:trPr>
        <w:tc>
          <w:tcPr>
            <w:tcW w:w="0" w:type="auto"/>
            <w:shd w:val="clear" w:color="auto" w:fill="F2F2F2" w:themeFill="background1" w:themeFillShade="F2"/>
            <w:vAlign w:val="center"/>
          </w:tcPr>
          <w:p w14:paraId="7670AD0F"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5BAC0C10" w14:textId="77777777" w:rsidR="00E41F0E" w:rsidRPr="00112EF1" w:rsidRDefault="00E41F0E" w:rsidP="00E41F0E">
            <w:pPr>
              <w:pStyle w:val="Senseespaiat"/>
              <w:keepNex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bl>
    <w:p w14:paraId="6DCFED1A" w14:textId="4BD0A4ED" w:rsidR="00E41F0E" w:rsidRPr="00112EF1" w:rsidRDefault="00E41F0E" w:rsidP="00E41F0E">
      <w:pPr>
        <w:pStyle w:val="Llegenda"/>
      </w:pPr>
      <w:bookmarkStart w:id="69" w:name="_Toc64057112"/>
      <w:r w:rsidRPr="00112EF1">
        <w:t xml:space="preserve">Tabl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460403" w:rsidRPr="00112EF1">
        <w:t>.</w:t>
      </w:r>
      <w:r w:rsidR="00EE6F6F">
        <w:fldChar w:fldCharType="begin"/>
      </w:r>
      <w:r w:rsidR="00EE6F6F">
        <w:instrText xml:space="preserve"> SEQ Tabla \* ARABIC \s 1 </w:instrText>
      </w:r>
      <w:r w:rsidR="00EE6F6F">
        <w:fldChar w:fldCharType="separate"/>
      </w:r>
      <w:r w:rsidR="001B5E25">
        <w:rPr>
          <w:noProof/>
        </w:rPr>
        <w:t>3</w:t>
      </w:r>
      <w:r w:rsidR="00EE6F6F">
        <w:rPr>
          <w:noProof/>
        </w:rPr>
        <w:fldChar w:fldCharType="end"/>
      </w:r>
      <w:r w:rsidRPr="00112EF1">
        <w:t>: Tabla de una respuesta DNS realizada con Packet Tracer.</w:t>
      </w:r>
      <w:bookmarkEnd w:id="69"/>
    </w:p>
    <w:p w14:paraId="7901E194" w14:textId="33F4C482" w:rsidR="00AF24B7" w:rsidRPr="00112EF1" w:rsidRDefault="00E41F0E" w:rsidP="00E41F0E">
      <w:r w:rsidRPr="00112EF1">
        <w:t xml:space="preserve">El paquete que le enviaría el servidor DNS al dispositivo </w:t>
      </w:r>
      <w:r w:rsidR="00177608" w:rsidRPr="00112EF1">
        <w:t>sería</w:t>
      </w:r>
      <w:r w:rsidRPr="00112EF1">
        <w:t xml:space="preserve"> igual, pero en la capa siete en vez de enviar el nombre del dominio llevaría la IP de la </w:t>
      </w:r>
      <w:r w:rsidR="00177608" w:rsidRPr="00112EF1">
        <w:t>página</w:t>
      </w:r>
      <w:r w:rsidRPr="00112EF1">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301"/>
      </w:tblGrid>
      <w:tr w:rsidR="00E41F0E" w:rsidRPr="00BA3537" w14:paraId="63C3A791" w14:textId="77777777" w:rsidTr="00071F9B">
        <w:trPr>
          <w:jc w:val="center"/>
        </w:trPr>
        <w:tc>
          <w:tcPr>
            <w:tcW w:w="0" w:type="auto"/>
            <w:vAlign w:val="center"/>
          </w:tcPr>
          <w:p w14:paraId="57FB7C23"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7</w:t>
            </w:r>
          </w:p>
        </w:tc>
        <w:tc>
          <w:tcPr>
            <w:tcW w:w="0" w:type="auto"/>
            <w:vAlign w:val="center"/>
          </w:tcPr>
          <w:p w14:paraId="65D627D9" w14:textId="4E6E57A4" w:rsidR="00E41F0E" w:rsidRPr="009568AC" w:rsidRDefault="00E41F0E" w:rsidP="00071F9B">
            <w:pPr>
              <w:pStyle w:val="Senseespaiat"/>
              <w:rPr>
                <w:rFonts w:ascii="Arial" w:hAnsi="Arial" w:cs="Arial"/>
                <w:lang w:val="en-US"/>
              </w:rPr>
            </w:pPr>
            <w:r w:rsidRPr="009568AC">
              <w:rPr>
                <w:rFonts w:ascii="Arial" w:hAnsi="Arial" w:cs="Arial"/>
                <w:lang w:val="en-US"/>
              </w:rPr>
              <w:t xml:space="preserve">HTTP </w:t>
            </w:r>
            <w:r w:rsidR="00177608" w:rsidRPr="009568AC">
              <w:rPr>
                <w:rFonts w:ascii="Arial" w:hAnsi="Arial" w:cs="Arial"/>
                <w:lang w:val="en-US"/>
              </w:rPr>
              <w:t>—</w:t>
            </w:r>
            <w:r w:rsidRPr="009568AC">
              <w:rPr>
                <w:rFonts w:ascii="Arial" w:hAnsi="Arial" w:cs="Arial"/>
                <w:lang w:val="en-US"/>
              </w:rPr>
              <w:t xml:space="preserve"> </w:t>
            </w:r>
            <w:r w:rsidR="00CC3A0B" w:rsidRPr="009568AC">
              <w:rPr>
                <w:rFonts w:ascii="Arial" w:hAnsi="Arial" w:cs="Arial"/>
                <w:lang w:val="en-US"/>
              </w:rPr>
              <w:t>GET (</w:t>
            </w:r>
            <w:r w:rsidR="00ED784F" w:rsidRPr="009568AC">
              <w:rPr>
                <w:rFonts w:ascii="Arial" w:hAnsi="Arial" w:cs="Arial"/>
                <w:lang w:val="en-US"/>
              </w:rPr>
              <w:t>http://google.com)</w:t>
            </w:r>
          </w:p>
        </w:tc>
      </w:tr>
      <w:tr w:rsidR="00E41F0E" w:rsidRPr="009568AC" w14:paraId="39424CDD" w14:textId="77777777" w:rsidTr="00071F9B">
        <w:trPr>
          <w:jc w:val="center"/>
        </w:trPr>
        <w:tc>
          <w:tcPr>
            <w:tcW w:w="0" w:type="auto"/>
            <w:shd w:val="clear" w:color="auto" w:fill="F2F2F2" w:themeFill="background1" w:themeFillShade="F2"/>
            <w:vAlign w:val="center"/>
          </w:tcPr>
          <w:p w14:paraId="6400498E"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7A12AB4B"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41F0E" w:rsidRPr="009568AC" w14:paraId="23C12190" w14:textId="77777777" w:rsidTr="00071F9B">
        <w:trPr>
          <w:jc w:val="center"/>
        </w:trPr>
        <w:tc>
          <w:tcPr>
            <w:tcW w:w="0" w:type="auto"/>
            <w:vAlign w:val="center"/>
          </w:tcPr>
          <w:p w14:paraId="3F8B946D"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5</w:t>
            </w:r>
          </w:p>
        </w:tc>
        <w:tc>
          <w:tcPr>
            <w:tcW w:w="0" w:type="auto"/>
            <w:vAlign w:val="center"/>
          </w:tcPr>
          <w:p w14:paraId="68C9E0C7"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41F0E" w:rsidRPr="009568AC" w14:paraId="21B4A242" w14:textId="77777777" w:rsidTr="00071F9B">
        <w:trPr>
          <w:jc w:val="center"/>
        </w:trPr>
        <w:tc>
          <w:tcPr>
            <w:tcW w:w="0" w:type="auto"/>
            <w:vAlign w:val="center"/>
          </w:tcPr>
          <w:p w14:paraId="43316109"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4</w:t>
            </w:r>
          </w:p>
        </w:tc>
        <w:tc>
          <w:tcPr>
            <w:tcW w:w="0" w:type="auto"/>
            <w:vAlign w:val="center"/>
          </w:tcPr>
          <w:p w14:paraId="58647A4C" w14:textId="0074CB58" w:rsidR="00E41F0E" w:rsidRPr="009568AC" w:rsidRDefault="00E41F0E" w:rsidP="00071F9B">
            <w:pPr>
              <w:pStyle w:val="Senseespaiat"/>
              <w:rPr>
                <w:rFonts w:ascii="Arial" w:hAnsi="Arial" w:cs="Arial"/>
                <w:lang w:val="es-ES"/>
              </w:rPr>
            </w:pPr>
            <w:r w:rsidRPr="009568AC">
              <w:rPr>
                <w:rFonts w:ascii="Arial" w:hAnsi="Arial" w:cs="Arial"/>
                <w:lang w:val="es-ES"/>
              </w:rPr>
              <w:t>TCP</w:t>
            </w:r>
          </w:p>
        </w:tc>
      </w:tr>
      <w:tr w:rsidR="00E41F0E" w:rsidRPr="009568AC" w14:paraId="3A07DA47" w14:textId="77777777" w:rsidTr="00071F9B">
        <w:trPr>
          <w:jc w:val="center"/>
        </w:trPr>
        <w:tc>
          <w:tcPr>
            <w:tcW w:w="0" w:type="auto"/>
            <w:shd w:val="clear" w:color="auto" w:fill="F2F2F2" w:themeFill="background1" w:themeFillShade="F2"/>
            <w:vAlign w:val="center"/>
          </w:tcPr>
          <w:p w14:paraId="29C17FFD"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3</w:t>
            </w:r>
          </w:p>
        </w:tc>
        <w:tc>
          <w:tcPr>
            <w:tcW w:w="0" w:type="auto"/>
            <w:shd w:val="clear" w:color="auto" w:fill="F2F2F2" w:themeFill="background1" w:themeFillShade="F2"/>
            <w:vAlign w:val="center"/>
          </w:tcPr>
          <w:p w14:paraId="7F57E7B8" w14:textId="77777777" w:rsidR="00E41F0E" w:rsidRPr="009568AC" w:rsidRDefault="00E41F0E" w:rsidP="00071F9B">
            <w:pPr>
              <w:pStyle w:val="Senseespaiat"/>
              <w:rPr>
                <w:rFonts w:ascii="Arial" w:hAnsi="Arial" w:cs="Arial"/>
                <w:lang w:val="es-ES"/>
              </w:rPr>
            </w:pPr>
            <w:r w:rsidRPr="009568AC">
              <w:rPr>
                <w:rFonts w:ascii="Arial" w:hAnsi="Arial" w:cs="Arial"/>
                <w:lang w:val="es-ES"/>
              </w:rPr>
              <w:t>IP ORIG: 10.0.1.66</w:t>
            </w:r>
          </w:p>
          <w:p w14:paraId="6A6183BD" w14:textId="1C108FB2" w:rsidR="00E41F0E" w:rsidRPr="009568AC" w:rsidRDefault="00E41F0E" w:rsidP="00071F9B">
            <w:pPr>
              <w:pStyle w:val="Senseespaiat"/>
              <w:rPr>
                <w:rFonts w:ascii="Arial" w:hAnsi="Arial" w:cs="Arial"/>
                <w:lang w:val="es-ES"/>
              </w:rPr>
            </w:pPr>
            <w:r w:rsidRPr="009568AC">
              <w:rPr>
                <w:rFonts w:ascii="Arial" w:hAnsi="Arial" w:cs="Arial"/>
                <w:lang w:val="es-ES"/>
              </w:rPr>
              <w:t>IP DEST: 8.8.8.8</w:t>
            </w:r>
          </w:p>
        </w:tc>
      </w:tr>
      <w:tr w:rsidR="00E41F0E" w:rsidRPr="009568AC" w14:paraId="2F532A60" w14:textId="77777777" w:rsidTr="00071F9B">
        <w:trPr>
          <w:jc w:val="center"/>
        </w:trPr>
        <w:tc>
          <w:tcPr>
            <w:tcW w:w="0" w:type="auto"/>
            <w:vAlign w:val="center"/>
          </w:tcPr>
          <w:p w14:paraId="5A4DAFDB"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2</w:t>
            </w:r>
          </w:p>
        </w:tc>
        <w:tc>
          <w:tcPr>
            <w:tcW w:w="0" w:type="auto"/>
            <w:vAlign w:val="center"/>
          </w:tcPr>
          <w:p w14:paraId="71604B22" w14:textId="77777777" w:rsidR="00E41F0E" w:rsidRPr="009568AC" w:rsidRDefault="00E41F0E" w:rsidP="00071F9B">
            <w:pPr>
              <w:pStyle w:val="Senseespaiat"/>
              <w:rPr>
                <w:rFonts w:ascii="Arial" w:hAnsi="Arial" w:cs="Arial"/>
                <w:lang w:val="es-ES"/>
              </w:rPr>
            </w:pPr>
            <w:r w:rsidRPr="009568AC">
              <w:rPr>
                <w:rFonts w:ascii="Arial" w:hAnsi="Arial" w:cs="Arial"/>
                <w:lang w:val="es-ES"/>
              </w:rPr>
              <w:t>MAC ORIG</w:t>
            </w:r>
          </w:p>
          <w:p w14:paraId="162F4ABE" w14:textId="77777777" w:rsidR="00E41F0E" w:rsidRPr="009568AC" w:rsidRDefault="00E41F0E" w:rsidP="00071F9B">
            <w:pPr>
              <w:pStyle w:val="Senseespaiat"/>
              <w:rPr>
                <w:rFonts w:ascii="Arial" w:hAnsi="Arial" w:cs="Arial"/>
                <w:lang w:val="es-ES"/>
              </w:rPr>
            </w:pPr>
            <w:r w:rsidRPr="009568AC">
              <w:rPr>
                <w:rFonts w:ascii="Arial" w:hAnsi="Arial" w:cs="Arial"/>
                <w:lang w:val="es-ES"/>
              </w:rPr>
              <w:t>MAC DEST</w:t>
            </w:r>
          </w:p>
        </w:tc>
      </w:tr>
      <w:tr w:rsidR="00E41F0E" w:rsidRPr="009568AC" w14:paraId="64850F87" w14:textId="77777777" w:rsidTr="00071F9B">
        <w:trPr>
          <w:jc w:val="center"/>
        </w:trPr>
        <w:tc>
          <w:tcPr>
            <w:tcW w:w="0" w:type="auto"/>
            <w:shd w:val="clear" w:color="auto" w:fill="F2F2F2" w:themeFill="background1" w:themeFillShade="F2"/>
            <w:vAlign w:val="center"/>
          </w:tcPr>
          <w:p w14:paraId="248D6611"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5F914EB3" w14:textId="77777777" w:rsidR="00E41F0E" w:rsidRPr="009568AC" w:rsidRDefault="00E41F0E" w:rsidP="00E41F0E">
            <w:pPr>
              <w:pStyle w:val="Senseespaiat"/>
              <w:keepNex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bl>
    <w:p w14:paraId="053C8043" w14:textId="1EAC677A" w:rsidR="009D2F47" w:rsidRPr="009568AC" w:rsidRDefault="00E41F0E" w:rsidP="00E41F0E">
      <w:pPr>
        <w:pStyle w:val="Llegenda"/>
      </w:pPr>
      <w:bookmarkStart w:id="70" w:name="_Toc64057113"/>
      <w:r w:rsidRPr="009568AC">
        <w:t xml:space="preserve">Tabl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460403" w:rsidRPr="009568AC">
        <w:t>.</w:t>
      </w:r>
      <w:r w:rsidR="00EE6F6F">
        <w:fldChar w:fldCharType="begin"/>
      </w:r>
      <w:r w:rsidR="00EE6F6F">
        <w:instrText xml:space="preserve"> SEQ Tabla \* ARABIC \s 1 </w:instrText>
      </w:r>
      <w:r w:rsidR="00EE6F6F">
        <w:fldChar w:fldCharType="separate"/>
      </w:r>
      <w:r w:rsidR="001B5E25">
        <w:rPr>
          <w:noProof/>
        </w:rPr>
        <w:t>4</w:t>
      </w:r>
      <w:r w:rsidR="00EE6F6F">
        <w:rPr>
          <w:noProof/>
        </w:rPr>
        <w:fldChar w:fldCharType="end"/>
      </w:r>
      <w:r w:rsidRPr="009568AC">
        <w:t>: Tabla de una llamada HTTP realizada con Packet Tracer.</w:t>
      </w:r>
      <w:bookmarkEnd w:id="70"/>
    </w:p>
    <w:p w14:paraId="6BA76F4A" w14:textId="0014F9EF" w:rsidR="00E41F0E" w:rsidRPr="009568AC" w:rsidRDefault="00E41F0E" w:rsidP="00E41F0E">
      <w:r w:rsidRPr="009568AC">
        <w:t>Como pasa con la llamada DNS, las capas seis, cinco y uno no tienen ninguna función especial. La diferencia que hay entre la llamada HTTP y DNS es que, para empezar en la capa siete cambia el protocolo que usa. En este caso, para visualizar una</w:t>
      </w:r>
      <w:r w:rsidR="00ED784F" w:rsidRPr="009568AC">
        <w:t xml:space="preserve"> </w:t>
      </w:r>
      <w:r w:rsidR="00177608" w:rsidRPr="009568AC">
        <w:t>página</w:t>
      </w:r>
      <w:r w:rsidR="00ED784F" w:rsidRPr="009568AC">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9568AC" w14:paraId="46B5044D" w14:textId="77777777" w:rsidTr="00071F9B">
        <w:trPr>
          <w:jc w:val="center"/>
        </w:trPr>
        <w:tc>
          <w:tcPr>
            <w:tcW w:w="0" w:type="auto"/>
            <w:vAlign w:val="center"/>
          </w:tcPr>
          <w:p w14:paraId="790A402F"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7</w:t>
            </w:r>
          </w:p>
        </w:tc>
        <w:tc>
          <w:tcPr>
            <w:tcW w:w="0" w:type="auto"/>
            <w:vAlign w:val="center"/>
          </w:tcPr>
          <w:p w14:paraId="194D54A5" w14:textId="01523F86" w:rsidR="00ED784F" w:rsidRPr="009568AC" w:rsidRDefault="00ED784F" w:rsidP="00071F9B">
            <w:pPr>
              <w:pStyle w:val="Senseespaiat"/>
              <w:rPr>
                <w:rFonts w:ascii="Arial" w:hAnsi="Arial" w:cs="Arial"/>
                <w:lang w:val="es-ES"/>
              </w:rPr>
            </w:pPr>
            <w:r w:rsidRPr="009568AC">
              <w:rPr>
                <w:rFonts w:ascii="Arial" w:hAnsi="Arial" w:cs="Arial"/>
                <w:lang w:val="es-ES"/>
              </w:rPr>
              <w:t xml:space="preserve">HTTP - </w:t>
            </w:r>
            <w:r w:rsidR="00177608" w:rsidRPr="009568AC">
              <w:rPr>
                <w:rFonts w:ascii="Arial" w:hAnsi="Arial" w:cs="Arial"/>
                <w:lang w:val="es-ES"/>
              </w:rPr>
              <w:t>HTML</w:t>
            </w:r>
          </w:p>
        </w:tc>
      </w:tr>
      <w:tr w:rsidR="00ED784F" w:rsidRPr="009568AC" w14:paraId="52A17DC9" w14:textId="77777777" w:rsidTr="00071F9B">
        <w:trPr>
          <w:jc w:val="center"/>
        </w:trPr>
        <w:tc>
          <w:tcPr>
            <w:tcW w:w="0" w:type="auto"/>
            <w:shd w:val="clear" w:color="auto" w:fill="F2F2F2" w:themeFill="background1" w:themeFillShade="F2"/>
            <w:vAlign w:val="center"/>
          </w:tcPr>
          <w:p w14:paraId="2972C6F4"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33475555"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D784F" w:rsidRPr="009568AC" w14:paraId="70A9B29E" w14:textId="77777777" w:rsidTr="00071F9B">
        <w:trPr>
          <w:jc w:val="center"/>
        </w:trPr>
        <w:tc>
          <w:tcPr>
            <w:tcW w:w="0" w:type="auto"/>
            <w:vAlign w:val="center"/>
          </w:tcPr>
          <w:p w14:paraId="1863750B"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5</w:t>
            </w:r>
          </w:p>
        </w:tc>
        <w:tc>
          <w:tcPr>
            <w:tcW w:w="0" w:type="auto"/>
            <w:vAlign w:val="center"/>
          </w:tcPr>
          <w:p w14:paraId="3A8DE57D"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D784F" w:rsidRPr="009568AC" w14:paraId="330605BA" w14:textId="77777777" w:rsidTr="00071F9B">
        <w:trPr>
          <w:jc w:val="center"/>
        </w:trPr>
        <w:tc>
          <w:tcPr>
            <w:tcW w:w="0" w:type="auto"/>
            <w:vAlign w:val="center"/>
          </w:tcPr>
          <w:p w14:paraId="393638CE"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4</w:t>
            </w:r>
          </w:p>
        </w:tc>
        <w:tc>
          <w:tcPr>
            <w:tcW w:w="0" w:type="auto"/>
            <w:vAlign w:val="center"/>
          </w:tcPr>
          <w:p w14:paraId="702E15C4" w14:textId="77777777" w:rsidR="00ED784F" w:rsidRPr="009568AC" w:rsidRDefault="00ED784F" w:rsidP="00071F9B">
            <w:pPr>
              <w:pStyle w:val="Senseespaiat"/>
              <w:rPr>
                <w:rFonts w:ascii="Arial" w:hAnsi="Arial" w:cs="Arial"/>
                <w:lang w:val="es-ES"/>
              </w:rPr>
            </w:pPr>
            <w:r w:rsidRPr="009568AC">
              <w:rPr>
                <w:rFonts w:ascii="Arial" w:hAnsi="Arial" w:cs="Arial"/>
                <w:lang w:val="es-ES"/>
              </w:rPr>
              <w:t>TCP</w:t>
            </w:r>
          </w:p>
        </w:tc>
      </w:tr>
      <w:tr w:rsidR="00ED784F" w:rsidRPr="009568AC" w14:paraId="1098D736" w14:textId="77777777" w:rsidTr="00071F9B">
        <w:trPr>
          <w:jc w:val="center"/>
        </w:trPr>
        <w:tc>
          <w:tcPr>
            <w:tcW w:w="0" w:type="auto"/>
            <w:shd w:val="clear" w:color="auto" w:fill="F2F2F2" w:themeFill="background1" w:themeFillShade="F2"/>
            <w:vAlign w:val="center"/>
          </w:tcPr>
          <w:p w14:paraId="09167E6D"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3</w:t>
            </w:r>
          </w:p>
        </w:tc>
        <w:tc>
          <w:tcPr>
            <w:tcW w:w="0" w:type="auto"/>
            <w:shd w:val="clear" w:color="auto" w:fill="F2F2F2" w:themeFill="background1" w:themeFillShade="F2"/>
            <w:vAlign w:val="center"/>
          </w:tcPr>
          <w:p w14:paraId="3EFCC482" w14:textId="69273948" w:rsidR="00ED784F" w:rsidRPr="009568AC" w:rsidRDefault="00ED784F" w:rsidP="00071F9B">
            <w:pPr>
              <w:pStyle w:val="Senseespaiat"/>
              <w:rPr>
                <w:rFonts w:ascii="Arial" w:hAnsi="Arial" w:cs="Arial"/>
                <w:lang w:val="es-ES"/>
              </w:rPr>
            </w:pPr>
            <w:r w:rsidRPr="009568AC">
              <w:rPr>
                <w:rFonts w:ascii="Arial" w:hAnsi="Arial" w:cs="Arial"/>
                <w:lang w:val="es-ES"/>
              </w:rPr>
              <w:t xml:space="preserve">IP ORIG: 8.8.8.8 </w:t>
            </w:r>
          </w:p>
          <w:p w14:paraId="020B8FD0" w14:textId="04E11204" w:rsidR="00ED784F" w:rsidRPr="009568AC" w:rsidRDefault="00ED784F" w:rsidP="00071F9B">
            <w:pPr>
              <w:pStyle w:val="Senseespaiat"/>
              <w:rPr>
                <w:rFonts w:ascii="Arial" w:hAnsi="Arial" w:cs="Arial"/>
                <w:lang w:val="es-ES"/>
              </w:rPr>
            </w:pPr>
            <w:r w:rsidRPr="009568AC">
              <w:rPr>
                <w:rFonts w:ascii="Arial" w:hAnsi="Arial" w:cs="Arial"/>
                <w:lang w:val="es-ES"/>
              </w:rPr>
              <w:t>IP DEST: 10.0.1.66</w:t>
            </w:r>
          </w:p>
        </w:tc>
      </w:tr>
      <w:tr w:rsidR="00ED784F" w:rsidRPr="009568AC" w14:paraId="67A4D7C1" w14:textId="77777777" w:rsidTr="00071F9B">
        <w:trPr>
          <w:jc w:val="center"/>
        </w:trPr>
        <w:tc>
          <w:tcPr>
            <w:tcW w:w="0" w:type="auto"/>
            <w:vAlign w:val="center"/>
          </w:tcPr>
          <w:p w14:paraId="5284F262"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2</w:t>
            </w:r>
          </w:p>
        </w:tc>
        <w:tc>
          <w:tcPr>
            <w:tcW w:w="0" w:type="auto"/>
            <w:vAlign w:val="center"/>
          </w:tcPr>
          <w:p w14:paraId="51537A2F" w14:textId="77777777" w:rsidR="00ED784F" w:rsidRPr="009568AC" w:rsidRDefault="00ED784F" w:rsidP="00071F9B">
            <w:pPr>
              <w:pStyle w:val="Senseespaiat"/>
              <w:rPr>
                <w:rFonts w:ascii="Arial" w:hAnsi="Arial" w:cs="Arial"/>
                <w:lang w:val="es-ES"/>
              </w:rPr>
            </w:pPr>
            <w:r w:rsidRPr="009568AC">
              <w:rPr>
                <w:rFonts w:ascii="Arial" w:hAnsi="Arial" w:cs="Arial"/>
                <w:lang w:val="es-ES"/>
              </w:rPr>
              <w:t>MAC ORIG</w:t>
            </w:r>
          </w:p>
          <w:p w14:paraId="0A833C16" w14:textId="77777777" w:rsidR="00ED784F" w:rsidRPr="009568AC" w:rsidRDefault="00ED784F" w:rsidP="00071F9B">
            <w:pPr>
              <w:pStyle w:val="Senseespaiat"/>
              <w:rPr>
                <w:rFonts w:ascii="Arial" w:hAnsi="Arial" w:cs="Arial"/>
                <w:lang w:val="es-ES"/>
              </w:rPr>
            </w:pPr>
            <w:r w:rsidRPr="009568AC">
              <w:rPr>
                <w:rFonts w:ascii="Arial" w:hAnsi="Arial" w:cs="Arial"/>
                <w:lang w:val="es-ES"/>
              </w:rPr>
              <w:t>MAC DEST</w:t>
            </w:r>
          </w:p>
        </w:tc>
      </w:tr>
      <w:tr w:rsidR="00ED784F" w:rsidRPr="009568AC" w14:paraId="0C265633" w14:textId="77777777" w:rsidTr="00071F9B">
        <w:trPr>
          <w:jc w:val="center"/>
        </w:trPr>
        <w:tc>
          <w:tcPr>
            <w:tcW w:w="0" w:type="auto"/>
            <w:shd w:val="clear" w:color="auto" w:fill="F2F2F2" w:themeFill="background1" w:themeFillShade="F2"/>
            <w:vAlign w:val="center"/>
          </w:tcPr>
          <w:p w14:paraId="39F5F70F"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3BC2A" w14:textId="77777777" w:rsidR="00ED784F" w:rsidRPr="009568AC" w:rsidRDefault="00ED784F" w:rsidP="00ED784F">
            <w:pPr>
              <w:pStyle w:val="Senseespaiat"/>
              <w:keepNex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bl>
    <w:p w14:paraId="1D232140" w14:textId="1FB9E717" w:rsidR="00ED784F" w:rsidRPr="009568AC" w:rsidRDefault="00ED784F" w:rsidP="00ED784F">
      <w:pPr>
        <w:pStyle w:val="Llegenda"/>
      </w:pPr>
      <w:bookmarkStart w:id="71" w:name="_Toc64057114"/>
      <w:r w:rsidRPr="009568AC">
        <w:t xml:space="preserve">Tabl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460403" w:rsidRPr="009568AC">
        <w:t>.</w:t>
      </w:r>
      <w:r w:rsidR="00EE6F6F">
        <w:fldChar w:fldCharType="begin"/>
      </w:r>
      <w:r w:rsidR="00EE6F6F">
        <w:instrText xml:space="preserve"> SEQ Tabla \* ARABIC \s 1 </w:instrText>
      </w:r>
      <w:r w:rsidR="00EE6F6F">
        <w:fldChar w:fldCharType="separate"/>
      </w:r>
      <w:r w:rsidR="001B5E25">
        <w:rPr>
          <w:noProof/>
        </w:rPr>
        <w:t>5</w:t>
      </w:r>
      <w:r w:rsidR="00EE6F6F">
        <w:rPr>
          <w:noProof/>
        </w:rPr>
        <w:fldChar w:fldCharType="end"/>
      </w:r>
      <w:r w:rsidRPr="009568AC">
        <w:t>: Tabla de una respuesta HTTP realizada con Packet Tracer.</w:t>
      </w:r>
      <w:bookmarkEnd w:id="71"/>
    </w:p>
    <w:p w14:paraId="708D2AC6" w14:textId="612A102A" w:rsidR="00ED784F" w:rsidRPr="009568AC" w:rsidRDefault="00ED784F" w:rsidP="00ED784F">
      <w:r w:rsidRPr="009568AC">
        <w:t xml:space="preserve">Lo que devolvería la llamada HTTP es un archivo </w:t>
      </w:r>
      <w:r w:rsidR="00177608" w:rsidRPr="009568AC">
        <w:t>HTML</w:t>
      </w:r>
      <w:r w:rsidRPr="009568AC">
        <w:t xml:space="preserve">, que </w:t>
      </w:r>
      <w:r w:rsidR="00177608" w:rsidRPr="009568AC">
        <w:t>sería</w:t>
      </w:r>
      <w:r w:rsidRPr="009568AC">
        <w:t xml:space="preserve"> lo que abriría el navegador web.</w:t>
      </w:r>
    </w:p>
    <w:p w14:paraId="6A1949AF" w14:textId="575E8CF5" w:rsidR="00C77202" w:rsidRPr="009568AC" w:rsidRDefault="00C77202" w:rsidP="00C77202">
      <w:r w:rsidRPr="009568AC">
        <w:t xml:space="preserve">Toda la información sacada a través de los servicios HTTP o DNS corresponden a sus respectivos documentos oficiales, RFC 2616 </w:t>
      </w:r>
      <w:r w:rsidRPr="009568AC">
        <w:fldChar w:fldCharType="begin"/>
      </w:r>
      <w:r w:rsidRPr="009568AC">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rsidRPr="009568AC">
        <w:fldChar w:fldCharType="separate"/>
      </w:r>
      <w:r w:rsidRPr="009568AC">
        <w:rPr>
          <w:rFonts w:cs="Arial"/>
          <w:szCs w:val="24"/>
        </w:rPr>
        <w:t>(Fielding et al., 1999)</w:t>
      </w:r>
      <w:r w:rsidRPr="009568AC">
        <w:fldChar w:fldCharType="end"/>
      </w:r>
      <w:r w:rsidRPr="009568AC">
        <w:t xml:space="preserve"> y RFC 1035 </w:t>
      </w:r>
      <w:r w:rsidRPr="009568AC">
        <w:fldChar w:fldCharType="begin"/>
      </w:r>
      <w:r w:rsidR="0001459F" w:rsidRPr="009568AC">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rsidRPr="009568AC">
        <w:fldChar w:fldCharType="separate"/>
      </w:r>
      <w:r w:rsidRPr="009568AC">
        <w:rPr>
          <w:rFonts w:cs="Arial"/>
        </w:rPr>
        <w:t>(Mockapetris, 1987)</w:t>
      </w:r>
      <w:r w:rsidRPr="009568AC">
        <w:fldChar w:fldCharType="end"/>
      </w:r>
      <w:r w:rsidRPr="009568AC">
        <w:t xml:space="preserve"> respectivamente.</w:t>
      </w:r>
    </w:p>
    <w:p w14:paraId="03459B22" w14:textId="0181BE16" w:rsidR="00524352" w:rsidRPr="009568AC" w:rsidRDefault="00510552" w:rsidP="00DF4A77">
      <w:pPr>
        <w:pStyle w:val="Ttol3"/>
      </w:pPr>
      <w:bookmarkStart w:id="72" w:name="_Toc65780526"/>
      <w:bookmarkEnd w:id="65"/>
      <w:r w:rsidRPr="009568AC">
        <w:t>TRANSPORT CONTROL PROTOCOL (TCP)</w:t>
      </w:r>
      <w:bookmarkEnd w:id="72"/>
    </w:p>
    <w:p w14:paraId="2105368F" w14:textId="16C8142A" w:rsidR="00177608" w:rsidRPr="00112EF1" w:rsidRDefault="007C46E0" w:rsidP="001D0A0F">
      <w:r w:rsidRPr="00112EF1">
        <w:t xml:space="preserve">Según su RFC </w:t>
      </w:r>
      <w:r w:rsidRPr="00112EF1">
        <w:fldChar w:fldCharType="begin"/>
      </w:r>
      <w:r w:rsidR="0001459F" w:rsidRPr="00112EF1">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rsidRPr="00112EF1">
        <w:fldChar w:fldCharType="separate"/>
      </w:r>
      <w:r w:rsidRPr="00112EF1">
        <w:rPr>
          <w:rFonts w:cs="Arial"/>
        </w:rPr>
        <w:t>(Postel, 1981)</w:t>
      </w:r>
      <w:r w:rsidRPr="00112EF1">
        <w:fldChar w:fldCharType="end"/>
      </w:r>
      <w:r w:rsidR="00AF1CC9" w:rsidRPr="00112EF1">
        <w:t>, TCP es un protocolo de capa cuatro. Su función es gestionar el envio o recibo de datos</w:t>
      </w:r>
      <w:r w:rsidR="00D01B4F" w:rsidRPr="00112EF1">
        <w:t xml:space="preserve"> entre dos dispositivos</w:t>
      </w:r>
      <w:r w:rsidR="00AF1CC9" w:rsidRPr="00112EF1">
        <w:t xml:space="preserve">. </w:t>
      </w:r>
      <w:r w:rsidR="004304E3" w:rsidRPr="00112EF1">
        <w:t>Solo uno puede enviar archivos y el otro debe recibirlos.</w:t>
      </w:r>
    </w:p>
    <w:p w14:paraId="2A037CC6" w14:textId="77777777" w:rsidR="00071F9B" w:rsidRPr="00112EF1" w:rsidRDefault="00071F9B" w:rsidP="00071F9B">
      <w:pPr>
        <w:keepNext/>
        <w:jc w:val="center"/>
      </w:pPr>
      <w:r w:rsidRPr="00112EF1">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32">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5979DBDD" w:rsidR="00071F9B" w:rsidRPr="00112EF1" w:rsidRDefault="00071F9B" w:rsidP="00071F9B">
      <w:pPr>
        <w:pStyle w:val="Llegenda"/>
      </w:pPr>
      <w:bookmarkStart w:id="73" w:name="_Toc64057101"/>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4</w:t>
      </w:r>
      <w:r w:rsidR="00EE6F6F">
        <w:rPr>
          <w:noProof/>
        </w:rPr>
        <w:fldChar w:fldCharType="end"/>
      </w:r>
      <w:r w:rsidRPr="00112EF1">
        <w:t>: Secuencia de los paquetes en el protocolo TCP.</w:t>
      </w:r>
      <w:bookmarkEnd w:id="73"/>
    </w:p>
    <w:p w14:paraId="1BC83772" w14:textId="479E33A0" w:rsidR="00177608" w:rsidRPr="00112EF1" w:rsidRDefault="00D01B4F" w:rsidP="001D0A0F">
      <w:r w:rsidRPr="00112EF1">
        <w:t>TCP es un protocolo orientado a conexión, así que para poder</w:t>
      </w:r>
      <w:r w:rsidR="00177608" w:rsidRPr="00112EF1">
        <w:t>se comunicar</w:t>
      </w:r>
      <w:r w:rsidRPr="00112EF1">
        <w:t xml:space="preserve"> con otro dispositivo debe hacer un establecimiento. </w:t>
      </w:r>
      <w:r w:rsidR="00177608" w:rsidRPr="00112EF1">
        <w:t xml:space="preserve">En TCP debe hacer un establecimiento a tres bandas. Eso es que el primer dispositivo que quiera hacer el establecimiento deberá enviarle un paquete informándole al otro que quiere enviar o recibir datos. A </w:t>
      </w:r>
      <w:proofErr w:type="gramStart"/>
      <w:r w:rsidR="00177608" w:rsidRPr="00112EF1">
        <w:t>continuación</w:t>
      </w:r>
      <w:proofErr w:type="gramEnd"/>
      <w:r w:rsidR="00177608" w:rsidRPr="00112EF1">
        <w:t xml:space="preserve"> el otro dispositivo, al recibir ese paquete, le comunicara que él también quiere hacer la conexión, </w:t>
      </w:r>
      <w:r w:rsidR="009E2A0E" w:rsidRPr="00112EF1">
        <w:t>además</w:t>
      </w:r>
      <w:r w:rsidR="00177608" w:rsidRPr="00112EF1">
        <w:t xml:space="preserve"> le enviara un comprobante de que ha llegado su paquete de establecimiento</w:t>
      </w:r>
      <w:r w:rsidR="00522FB5" w:rsidRPr="00112EF1">
        <w:t xml:space="preserve"> (ACK)</w:t>
      </w:r>
      <w:r w:rsidR="00177608" w:rsidRPr="00112EF1">
        <w:t xml:space="preserve">. Para acabar el primer dispositivo le enviará </w:t>
      </w:r>
      <w:r w:rsidR="00522FB5" w:rsidRPr="00112EF1">
        <w:t>un nuevo ACK.</w:t>
      </w:r>
    </w:p>
    <w:p w14:paraId="1C0DA6F1" w14:textId="2AA27061" w:rsidR="00D01B4F" w:rsidRPr="00112EF1" w:rsidRDefault="00CC3A0B" w:rsidP="001D0A0F">
      <w:r w:rsidRPr="00112EF1">
        <w:t>Además,</w:t>
      </w:r>
      <w:r w:rsidR="00D01B4F" w:rsidRPr="00112EF1">
        <w:t xml:space="preserve"> en TCP siempre llegan los paquetes, es decir, ni un paquete de datos se pierde, se vuelve a enviar para que llegue al destinatario. Para saber si ha llegado o no, el destinatario debe enviar un paquete </w:t>
      </w:r>
      <w:r w:rsidR="00522FB5" w:rsidRPr="00112EF1">
        <w:t>ACK</w:t>
      </w:r>
      <w:r w:rsidR="00D01B4F" w:rsidRPr="00112EF1">
        <w:t>.</w:t>
      </w:r>
      <w:r w:rsidR="00177608" w:rsidRPr="00112EF1">
        <w:t xml:space="preserve"> Si al cabo de un tiempo de enviar los datos, ese no recibe la confirmación de llegada, este reenviara los datos.</w:t>
      </w:r>
    </w:p>
    <w:p w14:paraId="5A4E6E75" w14:textId="139C0134" w:rsidR="00177608" w:rsidRPr="00112EF1" w:rsidRDefault="00177608" w:rsidP="001D0A0F">
      <w:r w:rsidRPr="00112EF1">
        <w:t>Para acabar TCP debe cerrar la conexión, para ello hace un cerramiento a cuatro bandas</w:t>
      </w:r>
      <w:r w:rsidR="00071F9B" w:rsidRPr="00112EF1">
        <w:t xml:space="preserve">. Primero el dispositivo que quiera acabar la transmisión de datos deberá informal al otro enviándole un paquete de finalización. El otro dispositivo le enviara un </w:t>
      </w:r>
      <w:r w:rsidR="00522FB5" w:rsidRPr="00112EF1">
        <w:t>ACK</w:t>
      </w:r>
      <w:r w:rsidR="00071F9B" w:rsidRPr="00112EF1">
        <w:t xml:space="preserve"> y seguidamente le enviara otro paquete informándole de que él también quiere acabar. Para acabar el primer</w:t>
      </w:r>
      <w:r w:rsidR="00522FB5" w:rsidRPr="00112EF1">
        <w:t>o enviará</w:t>
      </w:r>
      <w:r w:rsidR="00071F9B" w:rsidRPr="00112EF1">
        <w:t xml:space="preserve"> un </w:t>
      </w:r>
      <w:r w:rsidR="00522FB5" w:rsidRPr="00112EF1">
        <w:t>nuevo ACK</w:t>
      </w:r>
      <w:r w:rsidR="00071F9B" w:rsidRPr="00112EF1">
        <w:t xml:space="preserve"> y se cerrará la transmisión de datos.</w:t>
      </w:r>
    </w:p>
    <w:p w14:paraId="4F551E29" w14:textId="1D6D48CC" w:rsidR="00177608" w:rsidRPr="00112EF1" w:rsidRDefault="00177608" w:rsidP="00177608">
      <w:r w:rsidRPr="00112EF1">
        <w:t>La ventaja de TCP es que siempre llegan los datos, así que es muy fiable.</w:t>
      </w:r>
    </w:p>
    <w:p w14:paraId="048E8BEF" w14:textId="5D340CD7" w:rsidR="00177608" w:rsidRPr="00112EF1" w:rsidRDefault="00177608" w:rsidP="00177608">
      <w:r w:rsidRPr="00112EF1">
        <w:t>La desventaja principal es que para enviar o recibir se necesita establecer una conexión, que a veces puede resultar un poco inútil, ya que puede suceder que los datos sean</w:t>
      </w:r>
      <w:r w:rsidR="00071F9B" w:rsidRPr="00112EF1">
        <w:t xml:space="preserve"> </w:t>
      </w:r>
      <w:r w:rsidRPr="00112EF1">
        <w:t xml:space="preserve">pequeños que todos los establecimientos hechos. </w:t>
      </w:r>
      <w:r w:rsidR="00CC3A0B" w:rsidRPr="00112EF1">
        <w:t>Además,</w:t>
      </w:r>
      <w:r w:rsidRPr="00112EF1">
        <w:t xml:space="preserve"> es bastante lento.</w:t>
      </w:r>
    </w:p>
    <w:p w14:paraId="584D5DC0" w14:textId="1F9D16EB" w:rsidR="00B855D4" w:rsidRPr="00112EF1" w:rsidRDefault="00522FB5" w:rsidP="00177608">
      <w:r w:rsidRPr="00112EF1">
        <w:t>Este protocolo se usa cuando es necesario asegurar la fiabilidad. Como es el caso de hacer una petición HTTP.</w:t>
      </w:r>
    </w:p>
    <w:p w14:paraId="3F9B39AB" w14:textId="1AC24C07" w:rsidR="00524352" w:rsidRPr="009568AC" w:rsidRDefault="00510552" w:rsidP="00DF4A77">
      <w:pPr>
        <w:pStyle w:val="Ttol3"/>
      </w:pPr>
      <w:bookmarkStart w:id="74" w:name="_Toc65780527"/>
      <w:r w:rsidRPr="009568AC">
        <w:t>USER DATAGRAM PROTOCOL (UDP)</w:t>
      </w:r>
      <w:bookmarkEnd w:id="74"/>
    </w:p>
    <w:p w14:paraId="7510AFA3" w14:textId="7F20B5B0" w:rsidR="00071F9B" w:rsidRPr="00112EF1" w:rsidRDefault="00071F9B" w:rsidP="00071F9B">
      <w:pPr>
        <w:jc w:val="left"/>
        <w:rPr>
          <w:u w:val="words"/>
        </w:rPr>
      </w:pPr>
      <w:r w:rsidRPr="00112EF1">
        <w:t xml:space="preserve">Según su RFC </w:t>
      </w:r>
      <w:r w:rsidRPr="00112EF1">
        <w:fldChar w:fldCharType="begin"/>
      </w:r>
      <w:r w:rsidRPr="00112EF1">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rsidRPr="00112EF1">
        <w:fldChar w:fldCharType="separate"/>
      </w:r>
      <w:r w:rsidRPr="00112EF1">
        <w:rPr>
          <w:rFonts w:cs="Arial"/>
        </w:rPr>
        <w:t>(Postel, 1980)</w:t>
      </w:r>
      <w:r w:rsidRPr="00112EF1">
        <w:fldChar w:fldCharType="end"/>
      </w:r>
      <w:r w:rsidRPr="00112EF1">
        <w:t>, UDP es un protocolo de capa cuatro. Por lo que debe poder gestionar el env</w:t>
      </w:r>
      <w:r w:rsidR="00CC3A0B">
        <w:t>í</w:t>
      </w:r>
      <w:r w:rsidRPr="00112EF1">
        <w:t>o de los archivos.</w:t>
      </w:r>
    </w:p>
    <w:p w14:paraId="7031E23B" w14:textId="77777777" w:rsidR="00071F9B" w:rsidRPr="00112EF1" w:rsidRDefault="007C46E0" w:rsidP="00071F9B">
      <w:pPr>
        <w:keepNext/>
        <w:jc w:val="center"/>
      </w:pPr>
      <w:r w:rsidRPr="00112EF1">
        <w:rPr>
          <w:noProof/>
        </w:rPr>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3">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45F0FC17" w:rsidR="00071F9B" w:rsidRPr="00112EF1" w:rsidRDefault="00071F9B" w:rsidP="00071F9B">
      <w:pPr>
        <w:pStyle w:val="Llegenda"/>
      </w:pPr>
      <w:bookmarkStart w:id="75" w:name="_Toc64057102"/>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5</w:t>
      </w:r>
      <w:r w:rsidR="00EE6F6F">
        <w:rPr>
          <w:noProof/>
        </w:rPr>
        <w:fldChar w:fldCharType="end"/>
      </w:r>
      <w:r w:rsidRPr="00112EF1">
        <w:t>: Secuencia de los paquetes en el protocolo UDP.</w:t>
      </w:r>
      <w:bookmarkEnd w:id="75"/>
    </w:p>
    <w:p w14:paraId="2EB3995D" w14:textId="530F1B04" w:rsidR="00522FB5" w:rsidRPr="00112EF1" w:rsidRDefault="00522FB5" w:rsidP="00522FB5">
      <w:r w:rsidRPr="00112EF1">
        <w:t xml:space="preserve">La diferencia principal que se puede observar es que, UDP, no es orientado a conexión. Por lo que el dispositivo que quiera enviar archivos lo podrá hacer con total normalidad, sin que el destinatario le </w:t>
      </w:r>
      <w:r w:rsidR="004304E3" w:rsidRPr="00112EF1">
        <w:t>dé</w:t>
      </w:r>
      <w:r w:rsidRPr="00112EF1">
        <w:t xml:space="preserve"> permiso. En UDP el destinatario no </w:t>
      </w:r>
      <w:r w:rsidR="004304E3" w:rsidRPr="00112EF1">
        <w:t>envía</w:t>
      </w:r>
      <w:r w:rsidRPr="00112EF1">
        <w:t xml:space="preserve"> ningún ACK.</w:t>
      </w:r>
    </w:p>
    <w:p w14:paraId="4D271A92" w14:textId="6F511A81" w:rsidR="00522FB5" w:rsidRPr="00112EF1" w:rsidRDefault="00522FB5" w:rsidP="00522FB5">
      <w:r w:rsidRPr="00112EF1">
        <w:t xml:space="preserve">Por lo que se puede ver en la figura anterior, puede suceder que por el camino se pierda un paquete de datos, puede suceder que un paquete llegue </w:t>
      </w:r>
      <w:r w:rsidR="004304E3" w:rsidRPr="00112EF1">
        <w:t>más</w:t>
      </w:r>
      <w:r w:rsidRPr="00112EF1">
        <w:t xml:space="preserve"> tarde que uno más reciente. Esto pasa porque no</w:t>
      </w:r>
      <w:r w:rsidR="004304E3" w:rsidRPr="00112EF1">
        <w:t xml:space="preserve"> hay ningún concepto de confirmación de paquetes.</w:t>
      </w:r>
    </w:p>
    <w:p w14:paraId="4632818D" w14:textId="2EA5D347" w:rsidR="004304E3" w:rsidRPr="00112EF1" w:rsidRDefault="004304E3" w:rsidP="004304E3">
      <w:r w:rsidRPr="00112EF1">
        <w:t xml:space="preserve">La ventaja de </w:t>
      </w:r>
      <w:r w:rsidR="00C14B5F" w:rsidRPr="00112EF1">
        <w:t>UDP</w:t>
      </w:r>
      <w:r w:rsidRPr="00112EF1">
        <w:t xml:space="preserve"> es</w:t>
      </w:r>
      <w:r w:rsidR="00C14B5F" w:rsidRPr="00112EF1">
        <w:t xml:space="preserve"> que es</w:t>
      </w:r>
      <w:r w:rsidRPr="00112EF1">
        <w:t xml:space="preserve"> muy rápido, ya que no es necesario hacer ningún establecimiento previo.</w:t>
      </w:r>
    </w:p>
    <w:p w14:paraId="1AA0D8D0" w14:textId="2F19FDBC" w:rsidR="004304E3" w:rsidRPr="00112EF1" w:rsidRDefault="004304E3" w:rsidP="004304E3">
      <w:r w:rsidRPr="00112EF1">
        <w:t>La desventaja principal es no es nada fiable y se debe asumir que se pueden perder paquetes, que lleguen desordenados o duplicados.</w:t>
      </w:r>
    </w:p>
    <w:p w14:paraId="16356BB4" w14:textId="2A38017E" w:rsidR="004304E3" w:rsidRPr="00112EF1" w:rsidRDefault="004304E3" w:rsidP="004304E3">
      <w:r w:rsidRPr="00112EF1">
        <w:t>Este protocolo se usa cuando es no necesario asegurar la fiabilidad. Como es el caso de hacer una petición DNS.</w:t>
      </w:r>
    </w:p>
    <w:p w14:paraId="69CB6DBC" w14:textId="4801E8AC" w:rsidR="00E31017" w:rsidRPr="009568AC" w:rsidRDefault="00510552" w:rsidP="000A2A0D">
      <w:pPr>
        <w:pStyle w:val="Ttol2"/>
      </w:pPr>
      <w:bookmarkStart w:id="76" w:name="_Toc65780528"/>
      <w:r w:rsidRPr="009568AC">
        <w:t>METODOLOGÍAS PARA EL DESARROLLO DE VIDEOJUEGOS EN LÍNEA</w:t>
      </w:r>
      <w:bookmarkEnd w:id="76"/>
    </w:p>
    <w:p w14:paraId="41868C72" w14:textId="67F77BBE" w:rsidR="00C73565" w:rsidRPr="00112EF1" w:rsidRDefault="00CD42B3" w:rsidP="001D0A0F">
      <w:r w:rsidRPr="00112EF1">
        <w:t>En el desarrollo de videojuegos hay tres metodologías para encarar el multijugador. No hay una que sea mejor que la anterior, pero hay alguna metodología que es más recomendable que otra, dependiendo del género del juego que se haga.</w:t>
      </w:r>
      <w:r w:rsidR="00400DAE" w:rsidRPr="00112EF1">
        <w:t xml:space="preserve"> Toda la información que se encontrará a continuación ha sido </w:t>
      </w:r>
      <w:r w:rsidR="00F312E7" w:rsidRPr="00112EF1">
        <w:t>extraída</w:t>
      </w:r>
      <w:r w:rsidR="00400DAE" w:rsidRPr="00112EF1">
        <w:t xml:space="preserve"> del libro Development and Deployment of Multiplayer Online Games </w:t>
      </w:r>
      <w:r w:rsidR="00400DAE" w:rsidRPr="00112EF1">
        <w:fldChar w:fldCharType="begin"/>
      </w:r>
      <w:r w:rsidR="00400DAE" w:rsidRPr="00112EF1">
        <w:instrText xml:space="preserve"> ADDIN ZOTERO_ITEM CSL_CITATION {"citationID":"62yr3Wge","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Ignatchenko, 2017)</w:t>
      </w:r>
      <w:r w:rsidR="00400DAE" w:rsidRPr="00112EF1">
        <w:fldChar w:fldCharType="end"/>
      </w:r>
    </w:p>
    <w:p w14:paraId="0170B070" w14:textId="00BE4A88" w:rsidR="00E31017" w:rsidRPr="009568AC" w:rsidRDefault="00510552" w:rsidP="00DF4A77">
      <w:pPr>
        <w:pStyle w:val="Ttol3"/>
      </w:pPr>
      <w:bookmarkStart w:id="77" w:name="_Toc65780529"/>
      <w:r w:rsidRPr="009568AC">
        <w:t>CLIENTE-SERVIDOR</w:t>
      </w:r>
      <w:bookmarkEnd w:id="77"/>
    </w:p>
    <w:p w14:paraId="1F2DB0F3" w14:textId="64A62107" w:rsidR="00D94D5F" w:rsidRPr="00112EF1" w:rsidRDefault="00D94D5F" w:rsidP="00D94D5F">
      <w:r w:rsidRPr="00112EF1">
        <w:t xml:space="preserve">Cliente-Servidor es la metodología más </w:t>
      </w:r>
      <w:r w:rsidR="00C14B5F" w:rsidRPr="00112EF1">
        <w:t>usada</w:t>
      </w:r>
      <w:r w:rsidRPr="00112EF1">
        <w:t xml:space="preserve"> en la actualidad. </w:t>
      </w:r>
      <w:r w:rsidR="006B5585" w:rsidRPr="00112EF1">
        <w:t xml:space="preserve">Aunque se ha usado en la mayoría de los multijugadores masivo online. </w:t>
      </w:r>
      <w:r w:rsidRPr="00112EF1">
        <w:t>Se caracteriza por tener un servidor, ubicado normalmente por regiones, y en él se conectan todos los jugadores de la partida</w:t>
      </w:r>
      <w:r w:rsidR="00260FF2" w:rsidRPr="00112EF1">
        <w:t>, como se puede ver en la topología siguiente.</w:t>
      </w:r>
    </w:p>
    <w:p w14:paraId="74603BBB" w14:textId="77777777" w:rsidR="00CD42B3" w:rsidRPr="00112EF1" w:rsidRDefault="00CD42B3" w:rsidP="00CD42B3">
      <w:pPr>
        <w:jc w:val="center"/>
      </w:pPr>
    </w:p>
    <w:p w14:paraId="2E7C8327" w14:textId="77777777" w:rsidR="00CD42B3" w:rsidRPr="00112EF1" w:rsidRDefault="00CD42B3" w:rsidP="00CD42B3">
      <w:pPr>
        <w:keepNext/>
        <w:jc w:val="center"/>
      </w:pPr>
      <w:r w:rsidRPr="00112EF1">
        <w:rPr>
          <w:noProof/>
        </w:rPr>
        <w:drawing>
          <wp:inline distT="0" distB="0" distL="0" distR="0" wp14:anchorId="3D938000" wp14:editId="1935461F">
            <wp:extent cx="3304800" cy="2700000"/>
            <wp:effectExtent l="0" t="0" r="0" b="5715"/>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304800" cy="2700000"/>
                    </a:xfrm>
                    <a:prstGeom prst="rect">
                      <a:avLst/>
                    </a:prstGeom>
                    <a:noFill/>
                    <a:ln>
                      <a:noFill/>
                    </a:ln>
                  </pic:spPr>
                </pic:pic>
              </a:graphicData>
            </a:graphic>
          </wp:inline>
        </w:drawing>
      </w:r>
    </w:p>
    <w:p w14:paraId="79C03AFE" w14:textId="0F00C195" w:rsidR="00CD42B3" w:rsidRPr="00112EF1" w:rsidRDefault="00CD42B3" w:rsidP="00975A97">
      <w:pPr>
        <w:pStyle w:val="Llegenda"/>
      </w:pPr>
      <w:bookmarkStart w:id="78" w:name="_Toc64057103"/>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6</w:t>
      </w:r>
      <w:r w:rsidR="00EE6F6F">
        <w:rPr>
          <w:noProof/>
        </w:rPr>
        <w:fldChar w:fldCharType="end"/>
      </w:r>
      <w:r w:rsidRPr="00112EF1">
        <w:t xml:space="preserve">: </w:t>
      </w:r>
      <w:r w:rsidR="00C05C99" w:rsidRPr="00112EF1">
        <w:t>Topología</w:t>
      </w:r>
      <w:r w:rsidRPr="00112EF1">
        <w:t xml:space="preserve"> </w:t>
      </w:r>
      <w:r w:rsidR="000978A1" w:rsidRPr="00112EF1">
        <w:t>c</w:t>
      </w:r>
      <w:r w:rsidRPr="00112EF1">
        <w:t>liente-</w:t>
      </w:r>
      <w:r w:rsidR="000978A1" w:rsidRPr="00112EF1">
        <w:t>s</w:t>
      </w:r>
      <w:r w:rsidRPr="00112EF1">
        <w:t>ervidor</w:t>
      </w:r>
      <w:bookmarkEnd w:id="78"/>
    </w:p>
    <w:p w14:paraId="4808EC1A" w14:textId="39AEB39C" w:rsidR="001D0A0F" w:rsidRPr="00112EF1" w:rsidRDefault="00260FF2" w:rsidP="00CD42B3">
      <w:r w:rsidRPr="00112EF1">
        <w:t>El funcionamiento del cliente-servidor es sencillo, tanto el cliente como el servidor ejecutan una instancia del juego</w:t>
      </w:r>
      <w:r w:rsidR="00611C90" w:rsidRPr="00112EF1">
        <w:t xml:space="preserve">, cada vez que el cliente hace alguna acción en el juego, esta se </w:t>
      </w:r>
      <w:r w:rsidR="00F312E7" w:rsidRPr="00112EF1">
        <w:t>envía</w:t>
      </w:r>
      <w:r w:rsidR="00611C90" w:rsidRPr="00112EF1">
        <w:t xml:space="preserve"> al servidor y notifica a los demás jugadores de ello.</w:t>
      </w:r>
    </w:p>
    <w:p w14:paraId="2BB886EF" w14:textId="3A37FB77" w:rsidR="00260FF2" w:rsidRPr="009568AC" w:rsidRDefault="00510552" w:rsidP="00975A97">
      <w:pPr>
        <w:pStyle w:val="Ttol4"/>
      </w:pPr>
      <w:r w:rsidRPr="009568AC">
        <w:t>PROBLEMAS DEL CLIENTE-SERVIDOR</w:t>
      </w:r>
    </w:p>
    <w:p w14:paraId="3E3691A4" w14:textId="3E2F2B5B" w:rsidR="006B5585" w:rsidRPr="00112EF1" w:rsidRDefault="006B5585" w:rsidP="006B5585">
      <w:r w:rsidRPr="00112EF1">
        <w:t xml:space="preserve">El problema principal del cliente-servidor es mucho </w:t>
      </w:r>
      <w:r w:rsidR="00C14B5F" w:rsidRPr="00112EF1">
        <w:t>más</w:t>
      </w:r>
      <w:r w:rsidRPr="00112EF1">
        <w:t xml:space="preserve"> costoso, que el peer-to-peer. Ya que, como se verá en el siguiente </w:t>
      </w:r>
      <w:r w:rsidR="00CC3A0B" w:rsidRPr="00112EF1">
        <w:t>subapartado</w:t>
      </w:r>
      <w:r w:rsidRPr="00112EF1">
        <w:t>, el p2p tiene ningún servidor</w:t>
      </w:r>
      <w:r w:rsidR="00C14B5F" w:rsidRPr="00112EF1">
        <w:t xml:space="preserve"> dedicado</w:t>
      </w:r>
      <w:r w:rsidRPr="00112EF1">
        <w:t>.</w:t>
      </w:r>
      <w:r w:rsidR="00400DAE" w:rsidRPr="00112EF1">
        <w:t xml:space="preserve"> Según </w:t>
      </w:r>
      <w:r w:rsidR="00400DAE" w:rsidRPr="00112EF1">
        <w:fldChar w:fldCharType="begin"/>
      </w:r>
      <w:r w:rsidR="00400DAE" w:rsidRPr="00112EF1">
        <w:instrText xml:space="preserve"> ADDIN ZOTERO_ITEM CSL_CITATION {"citationID":"n7Ols1Kl","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Ignatchenko, 2017)</w:t>
      </w:r>
      <w:r w:rsidR="00400DAE" w:rsidRPr="00112EF1">
        <w:fldChar w:fldCharType="end"/>
      </w:r>
      <w:r w:rsidR="00400DAE" w:rsidRPr="00112EF1">
        <w:t xml:space="preserve">, </w:t>
      </w:r>
      <w:r w:rsidR="00CC3A0B" w:rsidRPr="00112EF1">
        <w:t>más</w:t>
      </w:r>
      <w:r w:rsidR="00400DAE" w:rsidRPr="00112EF1">
        <w:t xml:space="preserve"> o menos cada servidor, dependiendo del juego, puede gestionar las partidas entre mil o cinco mil jugadores. El precio de cada servidor puede suponer unos </w:t>
      </w:r>
      <w:r w:rsidR="00611C90" w:rsidRPr="00112EF1">
        <w:t>mil euros mensuales.</w:t>
      </w:r>
      <w:r w:rsidR="004A0746" w:rsidRPr="00112EF1">
        <w:t xml:space="preserve"> También se puede optar por hacer que un cliente haga también de servidor, a cambio de hacer el servidor no autoritativo y por lo tanto </w:t>
      </w:r>
      <w:r w:rsidR="00CC3A0B" w:rsidRPr="00112EF1">
        <w:t>más</w:t>
      </w:r>
      <w:r w:rsidR="004A0746" w:rsidRPr="00112EF1">
        <w:t xml:space="preserve"> fácil de hacer trampas.</w:t>
      </w:r>
    </w:p>
    <w:p w14:paraId="283E2046" w14:textId="4FE9CB1A" w:rsidR="006B5585" w:rsidRPr="00112EF1" w:rsidRDefault="006B5585" w:rsidP="006B5585">
      <w:r w:rsidRPr="00112EF1">
        <w:t xml:space="preserve">El segundo problema crucial es de rendimiento, </w:t>
      </w:r>
      <w:r w:rsidR="00611C90" w:rsidRPr="00112EF1">
        <w:t xml:space="preserve">ya que al hacerse que </w:t>
      </w:r>
      <w:r w:rsidR="00CC3A0B" w:rsidRPr="00112EF1">
        <w:t>todas las acciones hechas</w:t>
      </w:r>
      <w:r w:rsidR="00611C90" w:rsidRPr="00112EF1">
        <w:t xml:space="preserve"> por el jugador las gestione el servidor, hace que se deba enviar un paquete po</w:t>
      </w:r>
      <w:r w:rsidR="00F312E7" w:rsidRPr="00112EF1">
        <w:t>r</w:t>
      </w:r>
      <w:r w:rsidR="00611C90" w:rsidRPr="00112EF1">
        <w:t xml:space="preserve"> internet a ese servidor. Por lo que tarda un tiempo en hacer esa acción. Por lo que se produce un input lag que es bastante grande, que ronda sobre los tres cientos milisegundos. Al ser un problema muy común hay diferentes soluciones. </w:t>
      </w:r>
    </w:p>
    <w:p w14:paraId="6D09CFB6" w14:textId="77777777" w:rsidR="00D86B2F" w:rsidRPr="00112EF1" w:rsidRDefault="00D86B2F" w:rsidP="00D86B2F">
      <w:pPr>
        <w:keepNext/>
        <w:jc w:val="center"/>
      </w:pPr>
      <w:r w:rsidRPr="00112EF1">
        <w:rPr>
          <w:noProof/>
        </w:rPr>
        <w:drawing>
          <wp:inline distT="0" distB="0" distL="0" distR="0" wp14:anchorId="591B9D49" wp14:editId="27CB7840">
            <wp:extent cx="5551170" cy="3399790"/>
            <wp:effectExtent l="0" t="0" r="0" b="0"/>
            <wp:docPr id="25" name="Imatge 25" descr="Client 1 as seen by Cli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ient 1 as seen by Client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51170" cy="3399790"/>
                    </a:xfrm>
                    <a:prstGeom prst="rect">
                      <a:avLst/>
                    </a:prstGeom>
                    <a:noFill/>
                    <a:ln>
                      <a:noFill/>
                    </a:ln>
                  </pic:spPr>
                </pic:pic>
              </a:graphicData>
            </a:graphic>
          </wp:inline>
        </w:drawing>
      </w:r>
    </w:p>
    <w:p w14:paraId="13176930" w14:textId="0AEA6702" w:rsidR="00D86B2F" w:rsidRPr="00112EF1" w:rsidRDefault="00D86B2F" w:rsidP="00D86B2F">
      <w:pPr>
        <w:pStyle w:val="Llegenda"/>
        <w:rPr>
          <w:noProof/>
        </w:rPr>
      </w:pPr>
      <w:bookmarkStart w:id="79" w:name="_Toc64057104"/>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7</w:t>
      </w:r>
      <w:r w:rsidR="00EE6F6F">
        <w:rPr>
          <w:noProof/>
        </w:rPr>
        <w:fldChar w:fldCharType="end"/>
      </w:r>
      <w:r w:rsidR="00656C4F" w:rsidRPr="00112EF1">
        <w:rPr>
          <w:noProof/>
        </w:rPr>
        <w:t>: Secuencia de los paquetes en la topologia cliente-servidor.</w:t>
      </w:r>
      <w:bookmarkEnd w:id="79"/>
    </w:p>
    <w:p w14:paraId="1EE93BC0" w14:textId="77777777" w:rsidR="00656C4F" w:rsidRPr="00112EF1" w:rsidRDefault="00656C4F" w:rsidP="00656C4F">
      <w:r w:rsidRPr="00112EF1">
        <w:t xml:space="preserve">Como bien explica el señor Gambetta </w:t>
      </w:r>
      <w:r w:rsidRPr="00112EF1">
        <w:fldChar w:fldCharType="begin"/>
      </w:r>
      <w:r w:rsidRPr="00112EF1">
        <w:instrText xml:space="preserve"> ADDIN ZOTERO_ITEM CSL_CITATION {"citationID":"6zaESpgg","properties":{"formattedCitation":"(Gambetta, s.\\uc0\\u160{}f.)","plainCitation":"(Gambetta, s. f.)","noteIndex":0},"citationItems":[{"id":63,"uris":["http://zotero.org/users/local/eauejolH/items/ICD65R95"],"uri":["http://zotero.org/users/local/eauejolH/items/ICD65R95"],"itemData":{"id":63,"type":"post-weblog","title":"Fast-Paced Multiplayer","URL":"https://www.gabrielgambetta.com/client-server-game-architecture.html","author":[{"family":"Gambetta","given":"Gabriel"}]}}],"schema":"https://github.com/citation-style-language/schema/raw/master/csl-citation.json"} </w:instrText>
      </w:r>
      <w:r w:rsidRPr="00112EF1">
        <w:fldChar w:fldCharType="separate"/>
      </w:r>
      <w:r w:rsidRPr="00112EF1">
        <w:rPr>
          <w:rFonts w:cs="Arial"/>
          <w:szCs w:val="24"/>
        </w:rPr>
        <w:t>(Gambetta, s. f.)</w:t>
      </w:r>
      <w:r w:rsidRPr="00112EF1">
        <w:fldChar w:fldCharType="end"/>
      </w:r>
      <w:r w:rsidRPr="00112EF1">
        <w:t xml:space="preserve">, el cliente deber hacer una predicción de la acción, que viene a ser hacer una predicción del estado del juego en el servidor. </w:t>
      </w:r>
    </w:p>
    <w:p w14:paraId="001455ED" w14:textId="1C755C4B" w:rsidR="00656C4F" w:rsidRPr="00112EF1" w:rsidRDefault="00656C4F" w:rsidP="00656C4F">
      <w:r w:rsidRPr="00112EF1">
        <w:t>L</w:t>
      </w:r>
      <w:r w:rsidR="000978A1" w:rsidRPr="00112EF1">
        <w:t>a</w:t>
      </w:r>
      <w:r w:rsidRPr="00112EF1">
        <w:t xml:space="preserve"> segund</w:t>
      </w:r>
      <w:r w:rsidR="000978A1" w:rsidRPr="00112EF1">
        <w:t>a solución</w:t>
      </w:r>
      <w:r w:rsidRPr="00112EF1">
        <w:t xml:space="preserve"> que debe hacer el cliente es reconciliarse con el servidor. Como se ve en la imagen anterior, cuando el jugador se ha movido dos unidades, el servidor le da el estado del servidor del primer movimiento. Así que el cliente debe analizar esos datos y ver si actualiza su estado del mundo o lo descarta.</w:t>
      </w:r>
    </w:p>
    <w:p w14:paraId="2F4F0E6D" w14:textId="6F4902C4" w:rsidR="00656C4F" w:rsidRPr="00112EF1" w:rsidRDefault="00656C4F" w:rsidP="00656C4F">
      <w:r w:rsidRPr="00112EF1">
        <w:t xml:space="preserve">La última </w:t>
      </w:r>
      <w:r w:rsidR="000978A1" w:rsidRPr="00112EF1">
        <w:t>solución es la interpolación de los demás jugadores</w:t>
      </w:r>
      <w:r w:rsidR="00F312E7" w:rsidRPr="00112EF1">
        <w:t>. Esto</w:t>
      </w:r>
      <w:r w:rsidR="000978A1" w:rsidRPr="00112EF1">
        <w:t xml:space="preserve"> se debe a que el movimiento hecho por el jugador tardara un tiempo en llegar a los demás jugadores. Así que el cliente debe interpolar las posiciones o acciones de los demás jugadores </w:t>
      </w:r>
      <w:r w:rsidR="00F312E7" w:rsidRPr="00112EF1">
        <w:t>para</w:t>
      </w:r>
      <w:r w:rsidR="000978A1" w:rsidRPr="00112EF1">
        <w:t xml:space="preserve"> que no haya saltos y se vea mal el juego.</w:t>
      </w:r>
    </w:p>
    <w:p w14:paraId="7F973EAA" w14:textId="70780C43" w:rsidR="00E31017" w:rsidRPr="009568AC" w:rsidRDefault="00510552" w:rsidP="00DF4A77">
      <w:pPr>
        <w:pStyle w:val="Ttol3"/>
      </w:pPr>
      <w:bookmarkStart w:id="80" w:name="_Toc65780530"/>
      <w:r w:rsidRPr="009568AC">
        <w:t>PEER-TO-PEER (P2P)</w:t>
      </w:r>
      <w:bookmarkEnd w:id="80"/>
    </w:p>
    <w:p w14:paraId="24827FAE" w14:textId="57DDB9EC" w:rsidR="001D0A0F" w:rsidRPr="00112EF1" w:rsidRDefault="000978A1" w:rsidP="001D0A0F">
      <w:r w:rsidRPr="00112EF1">
        <w:t>La otra gran metodología para los juegos multijugador en red es el peer-to-peer o p2p. Esta metodología se basa en que todos los clientes se comunican entre ellos sin la necesidad de un servidor de por medio.</w:t>
      </w:r>
    </w:p>
    <w:p w14:paraId="5D41F02D" w14:textId="77777777" w:rsidR="000978A1" w:rsidRPr="00112EF1" w:rsidRDefault="000978A1" w:rsidP="000978A1">
      <w:pPr>
        <w:keepNext/>
        <w:jc w:val="center"/>
      </w:pPr>
      <w:r w:rsidRPr="00112EF1">
        <w:rPr>
          <w:noProof/>
        </w:rPr>
        <w:drawing>
          <wp:inline distT="0" distB="0" distL="0" distR="0" wp14:anchorId="18D80E58" wp14:editId="2BCFCD68">
            <wp:extent cx="3124800" cy="2700000"/>
            <wp:effectExtent l="0" t="0" r="0" b="5715"/>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6">
                      <a:extLst>
                        <a:ext uri="{28A0092B-C50C-407E-A947-70E740481C1C}">
                          <a14:useLocalDpi xmlns:a14="http://schemas.microsoft.com/office/drawing/2010/main" val="0"/>
                        </a:ext>
                      </a:extLst>
                    </a:blip>
                    <a:stretch>
                      <a:fillRect/>
                    </a:stretch>
                  </pic:blipFill>
                  <pic:spPr>
                    <a:xfrm>
                      <a:off x="0" y="0"/>
                      <a:ext cx="3124800" cy="2700000"/>
                    </a:xfrm>
                    <a:prstGeom prst="rect">
                      <a:avLst/>
                    </a:prstGeom>
                  </pic:spPr>
                </pic:pic>
              </a:graphicData>
            </a:graphic>
          </wp:inline>
        </w:drawing>
      </w:r>
    </w:p>
    <w:p w14:paraId="70327CD5" w14:textId="410C7AF7" w:rsidR="000978A1" w:rsidRPr="00112EF1" w:rsidRDefault="000978A1" w:rsidP="000978A1">
      <w:pPr>
        <w:pStyle w:val="Llegenda"/>
      </w:pPr>
      <w:bookmarkStart w:id="81" w:name="_Toc64057105"/>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8</w:t>
      </w:r>
      <w:r w:rsidR="00EE6F6F">
        <w:rPr>
          <w:noProof/>
        </w:rPr>
        <w:fldChar w:fldCharType="end"/>
      </w:r>
      <w:r w:rsidRPr="00112EF1">
        <w:t>: Topología p2p</w:t>
      </w:r>
      <w:bookmarkEnd w:id="81"/>
    </w:p>
    <w:p w14:paraId="1B2B8978" w14:textId="0DE53339" w:rsidR="000978A1" w:rsidRPr="00112EF1" w:rsidRDefault="000978A1" w:rsidP="000978A1">
      <w:r w:rsidRPr="00112EF1">
        <w:t xml:space="preserve">Como se ve en la figura anterior, cada cliente se comunica con el que tenga que hacerlo para enviarle los datos del juego. Así que es una metodología bastante barata, ya que no requiere </w:t>
      </w:r>
      <w:r w:rsidR="004A0746" w:rsidRPr="00112EF1">
        <w:t>de tener alojado un servidor.</w:t>
      </w:r>
    </w:p>
    <w:p w14:paraId="2CEAD25F" w14:textId="3DFBBBB7" w:rsidR="004A0746" w:rsidRPr="00112EF1" w:rsidRDefault="004A0746" w:rsidP="000978A1">
      <w:r w:rsidRPr="00112EF1">
        <w:t>Pero hace que nuestro juego no sea seguro y sea muy fácil de hacer trampas en él.</w:t>
      </w:r>
    </w:p>
    <w:p w14:paraId="7ECA0301" w14:textId="1E1C08C0" w:rsidR="00E31017" w:rsidRPr="009568AC" w:rsidRDefault="00510552" w:rsidP="00DF4A77">
      <w:pPr>
        <w:pStyle w:val="Ttol3"/>
      </w:pPr>
      <w:bookmarkStart w:id="82" w:name="_Toc65780531"/>
      <w:r w:rsidRPr="009568AC">
        <w:t>SERVIDOR-SERVIDOR</w:t>
      </w:r>
      <w:bookmarkEnd w:id="82"/>
    </w:p>
    <w:p w14:paraId="7CF69550" w14:textId="4B4122D9" w:rsidR="001D0A0F" w:rsidRPr="00112EF1" w:rsidRDefault="000978A1" w:rsidP="001D0A0F">
      <w:r w:rsidRPr="00112EF1">
        <w:t>La metodología de servidor-servidor se usa para los juegos orientados a reglas. Estos son los juegos de casino, juegos sociales, etc. Normalmente son los juegos que no requieren de arte 3D.</w:t>
      </w:r>
    </w:p>
    <w:p w14:paraId="1CE2BF0B" w14:textId="52177EE0" w:rsidR="000978A1" w:rsidRPr="00112EF1" w:rsidRDefault="000978A1" w:rsidP="001D0A0F">
      <w:r w:rsidRPr="00112EF1">
        <w:t>Como es una metodología que para el juego que se desarrollara no es útil, tampoco se desarrollará su explicación.</w:t>
      </w:r>
    </w:p>
    <w:p w14:paraId="6121CCB5" w14:textId="6CF9BC68" w:rsidR="000C6D98" w:rsidRPr="00937954" w:rsidRDefault="00510552" w:rsidP="00883827">
      <w:pPr>
        <w:pStyle w:val="Ttol2"/>
      </w:pPr>
      <w:bookmarkStart w:id="83" w:name="_Toc65780532"/>
      <w:r w:rsidRPr="00937954">
        <w:t xml:space="preserve">FUNCIONAMIENTO </w:t>
      </w:r>
      <w:r w:rsidR="004D2900" w:rsidRPr="00937954">
        <w:t>DE</w:t>
      </w:r>
      <w:r w:rsidRPr="00937954">
        <w:t xml:space="preserve"> UN COCHE</w:t>
      </w:r>
      <w:bookmarkEnd w:id="83"/>
    </w:p>
    <w:p w14:paraId="14D6310F" w14:textId="7F9BB65F" w:rsidR="00D86B2F" w:rsidRDefault="00866470" w:rsidP="00D86B2F">
      <w:r w:rsidRPr="00112EF1">
        <w:t xml:space="preserve">En el juego el elemento principal es la conducción del vehículo y aunque no </w:t>
      </w:r>
      <w:r w:rsidR="004D2900">
        <w:t>es</w:t>
      </w:r>
      <w:r w:rsidRPr="00112EF1">
        <w:t xml:space="preserve"> un juego de simulación realista</w:t>
      </w:r>
      <w:r w:rsidR="0010701A" w:rsidRPr="00112EF1">
        <w:t xml:space="preserve"> tendrá elementos muy parecidos al vehículo en la vida real</w:t>
      </w:r>
      <w:r w:rsidR="00260FF2" w:rsidRPr="00112EF1">
        <w:t xml:space="preserve">. </w:t>
      </w:r>
      <w:r w:rsidR="002D752E" w:rsidRPr="00112EF1">
        <w:t>En esta</w:t>
      </w:r>
      <w:r w:rsidR="00260FF2" w:rsidRPr="00112EF1">
        <w:t xml:space="preserve"> sección no se explicará nada sobre la evolución de los coches, solo se centrará en explicar su funcionamiento </w:t>
      </w:r>
      <w:r w:rsidR="002D752E" w:rsidRPr="00112EF1">
        <w:t>de manera</w:t>
      </w:r>
      <w:r w:rsidR="00260FF2" w:rsidRPr="00112EF1">
        <w:t xml:space="preserve"> sencilla</w:t>
      </w:r>
      <w:r w:rsidR="004D2900">
        <w:t xml:space="preserve"> del motor, suspensión y dirección.</w:t>
      </w:r>
    </w:p>
    <w:p w14:paraId="13B05EB0" w14:textId="377CFC25" w:rsidR="004D2900" w:rsidRDefault="004D2900" w:rsidP="004D2900">
      <w:pPr>
        <w:pStyle w:val="Ttol3"/>
      </w:pPr>
      <w:bookmarkStart w:id="84" w:name="_Toc65780533"/>
      <w:r>
        <w:t>MOTOR</w:t>
      </w:r>
      <w:bookmarkEnd w:id="84"/>
    </w:p>
    <w:p w14:paraId="50E1D615" w14:textId="6789476D" w:rsidR="004D2900" w:rsidRDefault="004D2900" w:rsidP="004D2900">
      <w:r>
        <w:t xml:space="preserve">El motor es uno de los ejes principales del coche, sin él el vehículo no se podría mover. El motor </w:t>
      </w:r>
      <w:r w:rsidR="00937954">
        <w:t>está</w:t>
      </w:r>
      <w:r>
        <w:t xml:space="preserve"> compuesto de cilindros y pistones.</w:t>
      </w:r>
    </w:p>
    <w:p w14:paraId="772F8B72" w14:textId="27647995" w:rsidR="004D2900" w:rsidRDefault="004D2900" w:rsidP="004D2900">
      <w:r>
        <w:t>Lo que hace el motor es, mediante combustible, generar energía para que el vehículo pueda moverse. Para hacer esto el motor internamente debe hacer los siguientes movimientos.</w:t>
      </w:r>
    </w:p>
    <w:p w14:paraId="6EB31573" w14:textId="48B73574" w:rsidR="00832CCF" w:rsidRDefault="00A47C26" w:rsidP="00832CCF">
      <w:r>
        <w:t xml:space="preserve">Según </w:t>
      </w:r>
      <w:r>
        <w:fldChar w:fldCharType="begin"/>
      </w:r>
      <w:r>
        <w:instrText xml:space="preserve"> ADDIN ZOTERO_ITEM CSL_CITATION {"citationID":"wx0UNOcs","properties":{"formattedCitation":"(NSW Department of Education and Training, 2008)","plainCitation":"(NSW Department of Education and Training, 2008)","noteIndex":0},"citationItems":[{"id":66,"uris":["http://zotero.org/users/local/eauejolH/items/VIPUT85U"],"uri":["http://zotero.org/users/local/eauejolH/items/VIPUT85U"],"itemData":{"id":66,"type":"article","title":"Inspect &amp; Service Cooling Systems","author":[{"literal":"NSW Department of Education and Training"}],"issued":{"date-parts":[["2008"]]}}}],"schema":"https://github.com/citation-style-language/schema/raw/master/csl-citation.json"} </w:instrText>
      </w:r>
      <w:r>
        <w:fldChar w:fldCharType="separate"/>
      </w:r>
      <w:r w:rsidRPr="00A47C26">
        <w:rPr>
          <w:rFonts w:cs="Arial"/>
        </w:rPr>
        <w:t>(NSW Department of Education and Training, 2008)</w:t>
      </w:r>
      <w:r>
        <w:fldChar w:fldCharType="end"/>
      </w:r>
      <w:r>
        <w:t>, p</w:t>
      </w:r>
      <w:r w:rsidR="004D2900">
        <w:t xml:space="preserve">rimero el pistón se comprime dentro del cilindro, mientras se comprime se inyecta el combustible dentro del cilindro. Cuando ya </w:t>
      </w:r>
      <w:r w:rsidR="00CC3A0B">
        <w:t>esté comprimido</w:t>
      </w:r>
      <w:r w:rsidR="004D2900">
        <w:t>, se genera una explosión del combustible para que exista el movimiento, ya que al explotar el pistón baja, y entonces se vuelve a hacer el ciclo otra vez.</w:t>
      </w:r>
    </w:p>
    <w:p w14:paraId="17F8D115" w14:textId="77777777" w:rsidR="004D2900" w:rsidRDefault="004D2900" w:rsidP="004D2900">
      <w:pPr>
        <w:keepNext/>
        <w:jc w:val="center"/>
      </w:pPr>
      <w:r>
        <w:rPr>
          <w:noProof/>
        </w:rPr>
        <w:drawing>
          <wp:inline distT="0" distB="0" distL="0" distR="0" wp14:anchorId="160BDC39" wp14:editId="3F60A770">
            <wp:extent cx="2750400" cy="2700000"/>
            <wp:effectExtent l="0" t="0" r="0" b="5715"/>
            <wp:docPr id="23" name="Imat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50400" cy="2700000"/>
                    </a:xfrm>
                    <a:prstGeom prst="rect">
                      <a:avLst/>
                    </a:prstGeom>
                  </pic:spPr>
                </pic:pic>
              </a:graphicData>
            </a:graphic>
          </wp:inline>
        </w:drawing>
      </w:r>
    </w:p>
    <w:p w14:paraId="6B0E595A" w14:textId="2E554931" w:rsidR="00A47C26" w:rsidRDefault="004D2900" w:rsidP="00A47C26">
      <w:pPr>
        <w:pStyle w:val="Llegenda"/>
      </w:pPr>
      <w:bookmarkStart w:id="85" w:name="_Toc64057106"/>
      <w:r>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9</w:t>
      </w:r>
      <w:r w:rsidR="00EE6F6F">
        <w:rPr>
          <w:noProof/>
        </w:rPr>
        <w:fldChar w:fldCharType="end"/>
      </w:r>
      <w:r>
        <w:t>: Ciclo del motor.</w:t>
      </w:r>
      <w:bookmarkEnd w:id="85"/>
    </w:p>
    <w:p w14:paraId="5B49784A" w14:textId="58B4BD7C" w:rsidR="00A47C26" w:rsidRDefault="00A47C26" w:rsidP="00A47C26">
      <w:pPr>
        <w:pStyle w:val="Ttol3"/>
      </w:pPr>
      <w:bookmarkStart w:id="86" w:name="_Toc65780534"/>
      <w:r>
        <w:t>SUSPENSIÓN</w:t>
      </w:r>
      <w:bookmarkEnd w:id="86"/>
    </w:p>
    <w:p w14:paraId="2D3ECE74" w14:textId="77777777" w:rsidR="00FF16C6" w:rsidRDefault="00A47C26" w:rsidP="00A47C26">
      <w:r>
        <w:t xml:space="preserve">Otro pilar fundamental es la suspensión. </w:t>
      </w:r>
    </w:p>
    <w:p w14:paraId="28D62E5E" w14:textId="630B34F2" w:rsidR="00A47C26" w:rsidRDefault="00FF16C6" w:rsidP="00A47C26">
      <w:r>
        <w:t xml:space="preserve">Como bien dice </w:t>
      </w:r>
      <w:r w:rsidRPr="00FF16C6">
        <w:t>Konieczny</w:t>
      </w:r>
      <w:r>
        <w:t xml:space="preserve"> y </w:t>
      </w:r>
      <w:r w:rsidRPr="00FF16C6">
        <w:t>Burdzik</w:t>
      </w:r>
      <w:r>
        <w:t xml:space="preserve"> </w:t>
      </w:r>
      <w:r>
        <w:fldChar w:fldCharType="begin"/>
      </w:r>
      <w:r>
        <w:instrText xml:space="preserve"> ADDIN ZOTERO_ITEM CSL_CITATION {"citationID":"oxjPB9GU","properties":{"formattedCitation":"(Konieczny y Burdzik, 2017)","plainCitation":"(Konieczny y Burdzik, 2017)","noteIndex":0},"citationItems":[{"id":67,"uris":["http://zotero.org/users/local/eauejolH/items/K5TTJ79R"],"uri":["http://zotero.org/users/local/eauejolH/items/K5TTJ79R"],"itemData":{"id":67,"type":"article-journal","container-title":"Vibroengineering PROCEDIA","DOI":"10.21595/vp.2017.19238","ISSN":"2345-0533","page":"233-237","source":"DOI.org (Crossref)","title":"Modern suspension systems for automotive vehicles and their test methods","volume":"14","author":[{"family":"Konieczny","given":"Łukasz"},{"family":"Burdzik","given":"Rafał"}],"issued":{"date-parts":[["2017",10,21]]}}}],"schema":"https://github.com/citation-style-language/schema/raw/master/csl-citation.json"} </w:instrText>
      </w:r>
      <w:r>
        <w:fldChar w:fldCharType="separate"/>
      </w:r>
      <w:r w:rsidRPr="00FF16C6">
        <w:rPr>
          <w:rFonts w:cs="Arial"/>
        </w:rPr>
        <w:t>(Konieczny y Burdzik, 2017)</w:t>
      </w:r>
      <w:r>
        <w:fldChar w:fldCharType="end"/>
      </w:r>
      <w:r>
        <w:t>, s</w:t>
      </w:r>
      <w:r w:rsidR="00A47C26">
        <w:t>in ella el vehículo solo podría ir plano, es decir que cualquier bache en la carretera o desnivel se podrían hacer daño los ocupantes del vehiclo.</w:t>
      </w:r>
    </w:p>
    <w:p w14:paraId="32919C27" w14:textId="5538C95B" w:rsidR="00A47C26" w:rsidRPr="00A47C26" w:rsidRDefault="00A47C26" w:rsidP="00A47C26">
      <w:pPr>
        <w:rPr>
          <w:rFonts w:cs="Arial"/>
        </w:rPr>
      </w:pPr>
      <w:r>
        <w:t xml:space="preserve">Para ello, </w:t>
      </w:r>
      <w:r w:rsidR="00937954">
        <w:t>la</w:t>
      </w:r>
      <w:r>
        <w:t xml:space="preserve"> suspensión se basa en la ley física de Hook. Que su </w:t>
      </w:r>
      <w:r w:rsidR="00937954">
        <w:t>fórmula</w:t>
      </w:r>
      <w:r>
        <w:t xml:space="preserve"> es la siguiente: </w:t>
      </w:r>
      <m:oMath>
        <m:r>
          <w:rPr>
            <w:rFonts w:ascii="Cambria Math" w:hAnsi="Cambria Math" w:cs="Arial"/>
          </w:rPr>
          <m:t>F=k⋅(x-x0)</m:t>
        </m:r>
      </m:oMath>
      <w:r>
        <w:t xml:space="preserve">, donde k es la constante elástica del muelle, x es </w:t>
      </w:r>
      <w:r w:rsidR="00FF16C6">
        <w:t>la longitud del muelle aplicando la fuerza y x0 es la longitud del muelle sin aplicar la fuerza.</w:t>
      </w:r>
    </w:p>
    <w:p w14:paraId="519C2337" w14:textId="32253B38" w:rsidR="00FF16C6" w:rsidRDefault="00FF16C6" w:rsidP="00A47C26">
      <w:r>
        <w:t xml:space="preserve">Por lo que cada rueda tiene un muelle y si hay </w:t>
      </w:r>
      <w:r w:rsidR="00937954">
        <w:t>algún</w:t>
      </w:r>
      <w:r>
        <w:t xml:space="preserve"> desnivel, la suspensión balancea el vehículo para que no sea un problema para los ocupantes.</w:t>
      </w:r>
    </w:p>
    <w:p w14:paraId="53FE3C14" w14:textId="77777777" w:rsidR="00FF16C6" w:rsidRDefault="00FF16C6">
      <w:pPr>
        <w:spacing w:before="0" w:after="200"/>
        <w:jc w:val="left"/>
        <w:rPr>
          <w:rFonts w:eastAsiaTheme="majorEastAsia"/>
          <w:b/>
          <w:bCs/>
          <w:sz w:val="28"/>
          <w:shd w:val="clear" w:color="auto" w:fill="FFFFFF"/>
        </w:rPr>
      </w:pPr>
      <w:r>
        <w:br w:type="page"/>
      </w:r>
    </w:p>
    <w:p w14:paraId="4BBEDEB1" w14:textId="5B53A7E0" w:rsidR="00A47C26" w:rsidRDefault="00FF16C6" w:rsidP="00FF16C6">
      <w:pPr>
        <w:pStyle w:val="Ttol3"/>
      </w:pPr>
      <w:bookmarkStart w:id="87" w:name="_Toc65780535"/>
      <w:r>
        <w:t>DIRECCIÓN</w:t>
      </w:r>
      <w:bookmarkEnd w:id="87"/>
    </w:p>
    <w:p w14:paraId="69BB21AF" w14:textId="77777777" w:rsidR="00937954" w:rsidRDefault="00FF16C6" w:rsidP="00FF16C6">
      <w:r>
        <w:t xml:space="preserve">La dirección del vehículo es lo que hace poder girarlo con el volante. Su sistema de giro es un poco complejo. </w:t>
      </w:r>
    </w:p>
    <w:p w14:paraId="335C29B2" w14:textId="5E240101" w:rsidR="00FF16C6" w:rsidRDefault="00937954" w:rsidP="00FF16C6">
      <w:r>
        <w:t>Según</w:t>
      </w:r>
      <w:r w:rsidR="004B0EDC">
        <w:t xml:space="preserve"> </w:t>
      </w:r>
      <w:r w:rsidR="004B0EDC" w:rsidRPr="004B0EDC">
        <w:t>Schnubel</w:t>
      </w:r>
      <w:r w:rsidR="004B0EDC">
        <w:t xml:space="preserve"> </w:t>
      </w:r>
      <w:r w:rsidR="004B0EDC">
        <w:fldChar w:fldCharType="begin"/>
      </w:r>
      <w:r w:rsidR="004B0EDC">
        <w:instrText xml:space="preserve"> ADDIN ZOTERO_ITEM CSL_CITATION {"citationID":"MEzg3RzZ","properties":{"formattedCitation":"(Schnubel, 2018)","plainCitation":"(Schnubel, 2018)","noteIndex":0},"citationItems":[{"id":69,"uris":["http://zotero.org/users/local/eauejolH/items/SVABQJ5X"],"uri":["http://zotero.org/users/local/eauejolH/items/SVABQJ5X"],"itemData":{"id":69,"type":"book","call-number":"TL147 .S376 2020","collection-title":"Today's technician","edition":"Seventh edition","event-place":"Australia ; Boston, MA","ISBN":"978-1-337-56734-3","number-of-pages":"460","publisher":"Cengage Learning","publisher-place":"Australia ; Boston, MA","source":"Library of Congress ISBN","title":"Classroom manual for automotive suspension &amp; steering systems","author":[{"family":"Schnubel","given":"Mark"}],"issued":{"date-parts":[["2018"]]}}}],"schema":"https://github.com/citation-style-language/schema/raw/master/csl-citation.json"} </w:instrText>
      </w:r>
      <w:r w:rsidR="004B0EDC">
        <w:fldChar w:fldCharType="separate"/>
      </w:r>
      <w:r w:rsidR="004B0EDC" w:rsidRPr="004B0EDC">
        <w:rPr>
          <w:rFonts w:cs="Arial"/>
        </w:rPr>
        <w:t>(Schnubel, 2018)</w:t>
      </w:r>
      <w:r w:rsidR="004B0EDC">
        <w:fldChar w:fldCharType="end"/>
      </w:r>
      <w:r>
        <w:t xml:space="preserve"> , </w:t>
      </w:r>
      <w:r w:rsidR="00FF16C6">
        <w:t xml:space="preserve">Primero el conductor debe girar el volante para que el vehículo gire. Cuando el conductor ha hecho esa acción </w:t>
      </w:r>
      <w:r>
        <w:t>un sistema formado por un unas bolas de metal y un eje hace que gire un engranaje y este hace que las ruedas delanteras, traseras o ambas giren.</w:t>
      </w:r>
    </w:p>
    <w:p w14:paraId="744FD458" w14:textId="77777777" w:rsidR="00937954" w:rsidRDefault="00FF16C6" w:rsidP="00937954">
      <w:pPr>
        <w:keepNext/>
        <w:jc w:val="center"/>
      </w:pPr>
      <w:r>
        <w:rPr>
          <w:noProof/>
        </w:rPr>
        <w:drawing>
          <wp:inline distT="0" distB="0" distL="0" distR="0" wp14:anchorId="11E41192" wp14:editId="16A0F597">
            <wp:extent cx="5032800" cy="2700000"/>
            <wp:effectExtent l="0" t="0" r="0" b="5715"/>
            <wp:docPr id="28" name="Imat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2800" cy="2700000"/>
                    </a:xfrm>
                    <a:prstGeom prst="rect">
                      <a:avLst/>
                    </a:prstGeom>
                  </pic:spPr>
                </pic:pic>
              </a:graphicData>
            </a:graphic>
          </wp:inline>
        </w:drawing>
      </w:r>
    </w:p>
    <w:p w14:paraId="2617F3FB" w14:textId="6D4AEF8E" w:rsidR="00FF16C6" w:rsidRPr="00FF16C6" w:rsidRDefault="00937954" w:rsidP="00937954">
      <w:pPr>
        <w:pStyle w:val="Llegenda"/>
      </w:pPr>
      <w:bookmarkStart w:id="88" w:name="_Toc64057107"/>
      <w:r>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t>.</w:t>
      </w:r>
      <w:r w:rsidR="00EE6F6F">
        <w:fldChar w:fldCharType="begin"/>
      </w:r>
      <w:r w:rsidR="00EE6F6F">
        <w:instrText xml:space="preserve"> SEQ Figura \* ARABIC \s 1 </w:instrText>
      </w:r>
      <w:r w:rsidR="00EE6F6F">
        <w:fldChar w:fldCharType="separate"/>
      </w:r>
      <w:r w:rsidR="001B5E25">
        <w:rPr>
          <w:noProof/>
        </w:rPr>
        <w:t>10</w:t>
      </w:r>
      <w:r w:rsidR="00EE6F6F">
        <w:rPr>
          <w:noProof/>
        </w:rPr>
        <w:fldChar w:fldCharType="end"/>
      </w:r>
      <w:r>
        <w:t>: Sistema que hace que gire el vehículo.</w:t>
      </w:r>
      <w:bookmarkEnd w:id="88"/>
    </w:p>
    <w:p w14:paraId="49C55ECE" w14:textId="3C08ECDB" w:rsidR="00B90BD6" w:rsidRDefault="00B90BD6">
      <w:pPr>
        <w:spacing w:before="0" w:after="200"/>
        <w:jc w:val="left"/>
        <w:rPr>
          <w:rFonts w:eastAsiaTheme="majorEastAsia"/>
        </w:rPr>
      </w:pPr>
      <w:bookmarkStart w:id="89" w:name="_Diseño_Metodológico_y"/>
      <w:bookmarkEnd w:id="89"/>
      <w:r>
        <w:rPr>
          <w:rFonts w:eastAsiaTheme="majorEastAsia"/>
        </w:rPr>
        <w:br w:type="page"/>
      </w:r>
    </w:p>
    <w:p w14:paraId="3D735C29" w14:textId="77777777" w:rsidR="006A1A5B" w:rsidRPr="00112EF1" w:rsidRDefault="006A1A5B" w:rsidP="00883827">
      <w:pPr>
        <w:rPr>
          <w:rFonts w:eastAsiaTheme="majorEastAsia"/>
        </w:rPr>
      </w:pPr>
    </w:p>
    <w:p w14:paraId="0394CC0E" w14:textId="5D0CA93D" w:rsidR="0020755D" w:rsidRPr="00112EF1" w:rsidRDefault="0020755D" w:rsidP="00883827">
      <w:pPr>
        <w:rPr>
          <w:rFonts w:eastAsiaTheme="majorEastAsia"/>
        </w:rPr>
        <w:sectPr w:rsidR="0020755D" w:rsidRPr="00112EF1" w:rsidSect="006B5585">
          <w:headerReference w:type="default" r:id="rId39"/>
          <w:type w:val="oddPage"/>
          <w:pgSz w:w="11906" w:h="16838" w:code="9"/>
          <w:pgMar w:top="1701" w:right="1440" w:bottom="1440" w:left="1440" w:header="709" w:footer="709" w:gutter="284"/>
          <w:cols w:space="708"/>
          <w:docGrid w:linePitch="360"/>
        </w:sectPr>
      </w:pPr>
    </w:p>
    <w:p w14:paraId="5905D96A" w14:textId="77777777" w:rsidR="00EC0919" w:rsidRPr="009568AC" w:rsidRDefault="00EC0919" w:rsidP="00EC0919">
      <w:pPr>
        <w:pStyle w:val="Ttol1"/>
      </w:pPr>
      <w:bookmarkStart w:id="90" w:name="_DISEÑO_METODOLÓGICO_Y_1"/>
      <w:bookmarkStart w:id="91" w:name="_Toc60338180"/>
      <w:bookmarkStart w:id="92" w:name="_Toc60338153"/>
      <w:bookmarkStart w:id="93" w:name="_Ref57125620"/>
      <w:bookmarkStart w:id="94" w:name="_Ref57125624"/>
      <w:bookmarkStart w:id="95" w:name="_Ref57132886"/>
      <w:bookmarkStart w:id="96" w:name="_Toc57196818"/>
      <w:bookmarkStart w:id="97" w:name="_Toc65780536"/>
      <w:bookmarkEnd w:id="90"/>
      <w:commentRangeStart w:id="98"/>
      <w:r w:rsidRPr="009568AC">
        <w:lastRenderedPageBreak/>
        <w:t>OBJETIVOS</w:t>
      </w:r>
      <w:bookmarkEnd w:id="92"/>
      <w:commentRangeEnd w:id="98"/>
      <w:r>
        <w:rPr>
          <w:rStyle w:val="Refernciadecomentari"/>
          <w:rFonts w:eastAsiaTheme="minorEastAsia"/>
          <w:b w:val="0"/>
          <w:bCs w:val="0"/>
          <w:shd w:val="clear" w:color="auto" w:fill="auto"/>
        </w:rPr>
        <w:commentReference w:id="98"/>
      </w:r>
      <w:bookmarkEnd w:id="97"/>
    </w:p>
    <w:p w14:paraId="5072AFEB" w14:textId="77777777" w:rsidR="00EC0919" w:rsidRPr="00112EF1" w:rsidRDefault="00EC0919" w:rsidP="00EC0919">
      <w:r w:rsidRPr="00112EF1">
        <w:t>Los objetivos que ahora se mencionarán se separarán en el objetivo principal y los secundarios. Los principales serán, los requisitos necesarios para que se pueda llegar a la conclusión de que el proyecto ha sido un éxito. Los secundarios serán los que ayudarán a saber si la conclusión del proyecto será sobresaliente o, por el contrario, suficiente.</w:t>
      </w:r>
      <w:bookmarkStart w:id="99" w:name="_Toc60338154"/>
    </w:p>
    <w:p w14:paraId="5AD3A03D" w14:textId="77777777" w:rsidR="00EC0919" w:rsidRPr="00EC0919" w:rsidRDefault="00EC0919" w:rsidP="00EC0919">
      <w:pPr>
        <w:pStyle w:val="Ttol2"/>
        <w:rPr>
          <w:highlight w:val="yellow"/>
        </w:rPr>
      </w:pPr>
      <w:bookmarkStart w:id="100" w:name="_Toc65780537"/>
      <w:r w:rsidRPr="00EC0919">
        <w:rPr>
          <w:highlight w:val="yellow"/>
        </w:rPr>
        <w:t>OBJETIVOS PRINCIPAL</w:t>
      </w:r>
      <w:bookmarkEnd w:id="99"/>
      <w:r w:rsidRPr="00EC0919">
        <w:rPr>
          <w:highlight w:val="yellow"/>
        </w:rPr>
        <w:t>ES</w:t>
      </w:r>
      <w:bookmarkEnd w:id="100"/>
    </w:p>
    <w:p w14:paraId="03B72426" w14:textId="77777777" w:rsidR="00EC0919" w:rsidRPr="00112EF1" w:rsidRDefault="00EC0919" w:rsidP="00EC0919">
      <w:pPr>
        <w:pStyle w:val="Pargrafdellista"/>
        <w:numPr>
          <w:ilvl w:val="0"/>
          <w:numId w:val="39"/>
        </w:numPr>
        <w:jc w:val="center"/>
      </w:pPr>
      <w:r w:rsidRPr="00112EF1">
        <w:t xml:space="preserve">Hacer que el multijugador </w:t>
      </w:r>
      <w:r>
        <w:t>usando Unreal Engine y Node.js</w:t>
      </w:r>
    </w:p>
    <w:p w14:paraId="23F26D12" w14:textId="77777777" w:rsidR="00EC0919" w:rsidRPr="00112EF1" w:rsidRDefault="00EC0919" w:rsidP="00EC0919">
      <w:r w:rsidRPr="00BA3537">
        <w:rPr>
          <w:highlight w:val="yellow"/>
        </w:rPr>
        <w:t>Al ser un prototipo de un videojuego en red, el TFG estará centrado en eso. Por eso, ocupará dos tercios del desarrollo del prototipo, hacer el sistema multijugador. En cuanto a errores importantes se considera que son aquellos que hagan que la experiencia de juego de los jugadores de la partida sea mala.</w:t>
      </w:r>
    </w:p>
    <w:p w14:paraId="264F05E9" w14:textId="77777777" w:rsidR="00EC0919" w:rsidRPr="00112EF1" w:rsidRDefault="00EC0919" w:rsidP="00EC0919">
      <w:pPr>
        <w:pStyle w:val="Pargrafdellista"/>
        <w:numPr>
          <w:ilvl w:val="0"/>
          <w:numId w:val="39"/>
        </w:numPr>
        <w:jc w:val="center"/>
      </w:pPr>
      <w:r w:rsidRPr="00112EF1">
        <w:t>Evitar y gestionar a los jugadores que hagan trampas.</w:t>
      </w:r>
    </w:p>
    <w:p w14:paraId="40A2823A" w14:textId="77777777" w:rsidR="00EC0919" w:rsidRPr="00112EF1" w:rsidRDefault="00EC0919" w:rsidP="00EC0919">
      <w:r w:rsidRPr="00112EF1">
        <w:t>Como se intentará hacer un servidor autoritario, el objetivo principal es que nadie haga trampas. Así que se tendrá mano dura para los jugadores que hagan trampas de manera reiterada.</w:t>
      </w:r>
    </w:p>
    <w:p w14:paraId="356AC8F5" w14:textId="77777777" w:rsidR="00EC0919" w:rsidRPr="00EC0919" w:rsidRDefault="00EC0919" w:rsidP="00EC0919">
      <w:pPr>
        <w:pStyle w:val="Ttol2"/>
        <w:rPr>
          <w:highlight w:val="yellow"/>
        </w:rPr>
      </w:pPr>
      <w:bookmarkStart w:id="101" w:name="_Toc60338155"/>
      <w:bookmarkStart w:id="102" w:name="_Toc65780538"/>
      <w:r w:rsidRPr="00EC0919">
        <w:rPr>
          <w:highlight w:val="yellow"/>
        </w:rPr>
        <w:t>OBJETIVOS SECUNDARIOS</w:t>
      </w:r>
      <w:bookmarkEnd w:id="101"/>
      <w:bookmarkEnd w:id="102"/>
    </w:p>
    <w:p w14:paraId="5CAC2955" w14:textId="77777777" w:rsidR="00EC0919" w:rsidRPr="00112EF1" w:rsidRDefault="00EC0919" w:rsidP="00EC0919">
      <w:pPr>
        <w:pStyle w:val="Pargrafdellista"/>
        <w:numPr>
          <w:ilvl w:val="0"/>
          <w:numId w:val="40"/>
        </w:numPr>
        <w:jc w:val="center"/>
      </w:pPr>
      <w:r w:rsidRPr="00112EF1">
        <w:t>Hacer que la conducción sea divertida.</w:t>
      </w:r>
    </w:p>
    <w:p w14:paraId="53BA82E9" w14:textId="77777777" w:rsidR="00EC0919" w:rsidRPr="00112EF1" w:rsidRDefault="00EC0919" w:rsidP="00EC0919">
      <w:pPr>
        <w:jc w:val="left"/>
      </w:pPr>
      <w:r w:rsidRPr="00112EF1">
        <w:t>Este objetivo podría ser principal, pero se ha considerado que es secundario, ya que es muy subjetivo. Un sistema que sea divertido para alguien puede no serlo para otro. Aunque se intentará que la conducción sea divertida para la mayoría de gente que lo pruebe.</w:t>
      </w:r>
    </w:p>
    <w:p w14:paraId="353D071A" w14:textId="77777777" w:rsidR="00EC0919" w:rsidRPr="00112EF1" w:rsidRDefault="00EC0919" w:rsidP="00EC0919">
      <w:pPr>
        <w:pStyle w:val="Pargrafdellista"/>
        <w:numPr>
          <w:ilvl w:val="0"/>
          <w:numId w:val="40"/>
        </w:numPr>
        <w:jc w:val="center"/>
      </w:pPr>
      <w:r w:rsidRPr="00112EF1">
        <w:t>Hacer que los objetos estén bien balanceados.</w:t>
      </w:r>
    </w:p>
    <w:p w14:paraId="01463DDA" w14:textId="77777777" w:rsidR="00EC0919" w:rsidRPr="00112EF1" w:rsidRDefault="00EC0919" w:rsidP="00EC0919">
      <w:r w:rsidRPr="00112EF1">
        <w:t xml:space="preserve">La gracia de los juegos de conducción arcade, aparte de la conducción, son los objetos que se pueden lanzar a los jugadores. Si estos aparecen en una posición </w:t>
      </w:r>
      <w:r w:rsidRPr="00112EF1">
        <w:lastRenderedPageBreak/>
        <w:t>incorrecta o el poder que tiene es desproporcionado, el jugador sentirá frustración y dejará de jugar a nuestro juego. Así que, dentro de lo posible, se intentará que estos estén bien balanceados.</w:t>
      </w:r>
    </w:p>
    <w:p w14:paraId="7EBF79A8" w14:textId="77777777" w:rsidR="00EC0919" w:rsidRPr="00112EF1" w:rsidRDefault="00EC0919" w:rsidP="00EC0919">
      <w:pPr>
        <w:pStyle w:val="Pargrafdellista"/>
        <w:numPr>
          <w:ilvl w:val="0"/>
          <w:numId w:val="40"/>
        </w:numPr>
        <w:jc w:val="center"/>
      </w:pPr>
      <w:r w:rsidRPr="00112EF1">
        <w:t>Tener un sistema para que el jugador siempre pueda jugar multijugador.</w:t>
      </w:r>
    </w:p>
    <w:p w14:paraId="12AB1B58" w14:textId="77777777" w:rsidR="00EC0919" w:rsidRPr="00112EF1" w:rsidRDefault="00EC0919" w:rsidP="00EC0919">
      <w:r w:rsidRPr="00112EF1">
        <w:t>Se intentará que, cuando un jugador quiera jugar el modo multijugador, el juego le permita. Pero si no hay más jugadores o no hay los suficientes para empezar la carrera se añadirán bots.</w:t>
      </w:r>
    </w:p>
    <w:p w14:paraId="4944C0FB" w14:textId="77777777" w:rsidR="00EC0919" w:rsidRPr="00112EF1" w:rsidRDefault="00EC0919" w:rsidP="00EC0919">
      <w:pPr>
        <w:pStyle w:val="Pargrafdellista"/>
        <w:numPr>
          <w:ilvl w:val="0"/>
          <w:numId w:val="40"/>
        </w:numPr>
        <w:jc w:val="center"/>
      </w:pPr>
      <w:r w:rsidRPr="00112EF1">
        <w:t>Documentar todas las decisiones tomadas en el desarrollo del videojuego.</w:t>
      </w:r>
    </w:p>
    <w:p w14:paraId="6DAC37FF" w14:textId="77777777" w:rsidR="00EC0919" w:rsidRDefault="00EC0919" w:rsidP="00EC0919">
      <w:r w:rsidRPr="00112EF1">
        <w:t>Cualquier decisión tomada que cambie drásticamente el producto o la planificación deberá ser documentada en el apartado de desarrollo.</w:t>
      </w:r>
    </w:p>
    <w:p w14:paraId="42793BA1" w14:textId="77777777" w:rsidR="00EC0919" w:rsidRDefault="00EC0919" w:rsidP="00EC0919">
      <w:pPr>
        <w:pStyle w:val="Pargrafdellista"/>
        <w:numPr>
          <w:ilvl w:val="0"/>
          <w:numId w:val="40"/>
        </w:numPr>
        <w:jc w:val="center"/>
        <w:rPr>
          <w:highlight w:val="yellow"/>
        </w:rPr>
      </w:pPr>
      <w:r w:rsidRPr="00BA3537">
        <w:rPr>
          <w:highlight w:val="yellow"/>
        </w:rPr>
        <w:t>Poner todo el aprendizaje hecho en la carrera.</w:t>
      </w:r>
      <w:bookmarkEnd w:id="93"/>
      <w:bookmarkEnd w:id="94"/>
      <w:bookmarkEnd w:id="95"/>
      <w:bookmarkEnd w:id="96"/>
    </w:p>
    <w:p w14:paraId="31AAEB3C" w14:textId="77777777" w:rsidR="00EC0919" w:rsidRDefault="00EC0919" w:rsidP="00EC0919">
      <w:pPr>
        <w:jc w:val="center"/>
        <w:rPr>
          <w:highlight w:val="yellow"/>
        </w:rPr>
      </w:pPr>
    </w:p>
    <w:p w14:paraId="64E7C701" w14:textId="77777777" w:rsidR="00EC0919" w:rsidRDefault="00EC0919" w:rsidP="00EC0919">
      <w:pPr>
        <w:jc w:val="left"/>
        <w:rPr>
          <w:highlight w:val="yellow"/>
        </w:rPr>
      </w:pPr>
    </w:p>
    <w:p w14:paraId="7B03907E" w14:textId="70E03896" w:rsidR="00EC0919" w:rsidRPr="00EC0919" w:rsidRDefault="00EC0919" w:rsidP="00EC0919">
      <w:pPr>
        <w:jc w:val="left"/>
        <w:rPr>
          <w:highlight w:val="yellow"/>
        </w:rPr>
        <w:sectPr w:rsidR="00EC0919" w:rsidRPr="00EC0919" w:rsidSect="009568AC">
          <w:headerReference w:type="default" r:id="rId40"/>
          <w:type w:val="oddPage"/>
          <w:pgSz w:w="11906" w:h="16838" w:code="9"/>
          <w:pgMar w:top="1701" w:right="1418" w:bottom="1418" w:left="1418" w:header="709" w:footer="709" w:gutter="284"/>
          <w:cols w:space="708"/>
          <w:docGrid w:linePitch="360"/>
        </w:sectPr>
      </w:pPr>
    </w:p>
    <w:p w14:paraId="49363907" w14:textId="33B0CB90" w:rsidR="002B4388" w:rsidRPr="009568AC" w:rsidRDefault="00850C4E" w:rsidP="009610BE">
      <w:pPr>
        <w:pStyle w:val="Ttol1"/>
      </w:pPr>
      <w:bookmarkStart w:id="103" w:name="_Toc65780539"/>
      <w:commentRangeStart w:id="104"/>
      <w:r w:rsidRPr="009568AC">
        <w:lastRenderedPageBreak/>
        <w:t>DISEÑO METODOLÓGICO Y CRONOGRAMA</w:t>
      </w:r>
      <w:bookmarkEnd w:id="53"/>
      <w:bookmarkEnd w:id="54"/>
      <w:bookmarkEnd w:id="91"/>
      <w:commentRangeEnd w:id="104"/>
      <w:r w:rsidR="00BA3537">
        <w:rPr>
          <w:rStyle w:val="Refernciadecomentari"/>
          <w:rFonts w:eastAsiaTheme="minorEastAsia"/>
          <w:b w:val="0"/>
          <w:bCs w:val="0"/>
          <w:shd w:val="clear" w:color="auto" w:fill="auto"/>
        </w:rPr>
        <w:commentReference w:id="104"/>
      </w:r>
      <w:bookmarkEnd w:id="103"/>
    </w:p>
    <w:p w14:paraId="3700432A" w14:textId="27BD1D78" w:rsidR="00C73565" w:rsidRPr="00112EF1" w:rsidRDefault="0079774A" w:rsidP="0079774A">
      <w:r w:rsidRPr="00112EF1">
        <w:t>En 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67E9AA2A" w:rsidR="00752150" w:rsidRPr="009568AC" w:rsidRDefault="00510552" w:rsidP="00196563">
      <w:pPr>
        <w:pStyle w:val="Ttol2"/>
      </w:pPr>
      <w:bookmarkStart w:id="105" w:name="_Toc65780540"/>
      <w:r w:rsidRPr="009568AC">
        <w:t>HERRAMIENTAS DE DESARROLLO</w:t>
      </w:r>
      <w:bookmarkEnd w:id="105"/>
    </w:p>
    <w:p w14:paraId="250969F2" w14:textId="03CCF18E" w:rsidR="00C73565" w:rsidRPr="00112EF1" w:rsidRDefault="00E766D2" w:rsidP="00E766D2">
      <w:r w:rsidRPr="00112EF1">
        <w:t xml:space="preserve">Este proyecto, como ya se ha comentado varias veces, dispone de dos partes. Cada una de las partes tendrá unas herramientas distintas. Así que a continuación se verán cuáles son y </w:t>
      </w:r>
      <w:r w:rsidR="00F312E7" w:rsidRPr="00112EF1">
        <w:t>por qué</w:t>
      </w:r>
      <w:r w:rsidRPr="00112EF1">
        <w:t xml:space="preserve"> se han elegido esas herramientas.</w:t>
      </w:r>
    </w:p>
    <w:p w14:paraId="6DB56069" w14:textId="6B738D56" w:rsidR="006C69A6" w:rsidRPr="009568AC" w:rsidRDefault="00510552" w:rsidP="006C69A6">
      <w:pPr>
        <w:pStyle w:val="Ttol3"/>
      </w:pPr>
      <w:bookmarkStart w:id="106" w:name="_Toc65780541"/>
      <w:r w:rsidRPr="009568AC">
        <w:t>HERRAMIENTAS DE DESARROLLO DEL CLIENTE</w:t>
      </w:r>
      <w:bookmarkEnd w:id="106"/>
    </w:p>
    <w:p w14:paraId="630E47EE" w14:textId="1143987A" w:rsidR="00E766D2" w:rsidRPr="00112EF1" w:rsidRDefault="00E766D2" w:rsidP="00E766D2">
      <w:r w:rsidRPr="00112EF1">
        <w:t xml:space="preserve">El cliente lo primero que se debe saber es que motor de juego se usará. Unreal Engine 4 </w:t>
      </w:r>
      <w:r w:rsidRPr="00112EF1">
        <w:fldChar w:fldCharType="begin"/>
      </w:r>
      <w:r w:rsidRPr="00112EF1">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rsidRPr="00112EF1">
        <w:fldChar w:fldCharType="separate"/>
      </w:r>
      <w:r w:rsidR="00710D8B" w:rsidRPr="00112EF1">
        <w:rPr>
          <w:rFonts w:cs="Arial"/>
        </w:rPr>
        <w:t>(Epic Games, 2014)</w:t>
      </w:r>
      <w:r w:rsidRPr="00112EF1">
        <w:fldChar w:fldCharType="end"/>
      </w:r>
      <w:r w:rsidRPr="00112EF1">
        <w:t>.</w:t>
      </w:r>
      <w:r w:rsidR="00581890" w:rsidRPr="00112EF1">
        <w:t xml:space="preserve"> La versión será la última que ha salido que es la 4.26 i el motivo principal es por motivaciones personales del autor de este TFG. Ya que la mejor manera de aprender C++ es entrar en el desarrollo de algún software con ese lenguaje. Así que el autor después de barajar la idea de usar Unity Engine </w:t>
      </w:r>
      <w:r w:rsidR="00581890" w:rsidRPr="00112EF1">
        <w:fldChar w:fldCharType="begin"/>
      </w:r>
      <w:r w:rsidR="00581890" w:rsidRPr="00112EF1">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rsidRPr="00112EF1">
        <w:fldChar w:fldCharType="separate"/>
      </w:r>
      <w:r w:rsidR="00710D8B" w:rsidRPr="00112EF1">
        <w:rPr>
          <w:rFonts w:cs="Arial"/>
        </w:rPr>
        <w:t>(Unity Technologies, 2005)</w:t>
      </w:r>
      <w:r w:rsidR="00581890" w:rsidRPr="00112EF1">
        <w:fldChar w:fldCharType="end"/>
      </w:r>
      <w:r w:rsidR="00581890" w:rsidRPr="00112EF1">
        <w:t xml:space="preserve">. Se descartó usar Unity </w:t>
      </w:r>
      <w:r w:rsidR="00525766" w:rsidRPr="00112EF1">
        <w:t>Engine, ya que</w:t>
      </w:r>
      <w:r w:rsidR="00581890" w:rsidRPr="00112EF1">
        <w:t>, aunque se podría haber hecho el juego usando la tecnología de ECS y DOTS. El autor prefirió hacer un juego en C++</w:t>
      </w:r>
      <w:r w:rsidR="00525766" w:rsidRPr="00112EF1">
        <w:t>, ya que suele ser el lenguaje estándar en las empresas triple A.</w:t>
      </w:r>
    </w:p>
    <w:p w14:paraId="7F249568" w14:textId="6B8B6DB2" w:rsidR="00525766" w:rsidRPr="00112EF1" w:rsidRDefault="00525766" w:rsidP="00E766D2">
      <w:r w:rsidRPr="00112EF1">
        <w:t>Por lo que se puede intuir arriba, la programación será completamente en C++ y solo se usará la programación Blueprints en casos en que hacerlo en C++ resulte muy dificultoso. Por ejemplo, el HUD estará hecho en Blueprints, ya que es bastante más sencillo que hacerlo en C++.</w:t>
      </w:r>
    </w:p>
    <w:p w14:paraId="5EFC420B" w14:textId="47828D92" w:rsidR="00525766" w:rsidRPr="00112EF1" w:rsidRDefault="00525766" w:rsidP="00525766">
      <w:r w:rsidRPr="00112EF1">
        <w:lastRenderedPageBreak/>
        <w:t xml:space="preserve">El IDE que se usará </w:t>
      </w:r>
      <w:r w:rsidR="0079774A" w:rsidRPr="00112EF1">
        <w:t>es</w:t>
      </w:r>
      <w:r w:rsidRPr="00112EF1">
        <w:t xml:space="preserve"> una versión preview del IDE de la empresa JetBrains que se llama Rider. Es decir, Rider es un IDE que se usa para desarrollar elementos del framework .NET y además se puede usar para programar los scripts de Unity Engine. Hace realmente poco Rider sacó su versión de IDE para poder programar exclusivamente en C++ y actualmente se encuentra en modo preview. El motivo de usar Rider es más por comodidad del autor, ya que desde segundo de carrera ha ido usando </w:t>
      </w:r>
      <w:r w:rsidR="0079774A" w:rsidRPr="00112EF1">
        <w:t>IDE</w:t>
      </w:r>
      <w:r w:rsidRPr="00112EF1">
        <w:t xml:space="preserve"> de esta empresa, JetBrains.</w:t>
      </w:r>
    </w:p>
    <w:p w14:paraId="5B153DB2" w14:textId="11E9CC6E" w:rsidR="00E766D2" w:rsidRPr="00112EF1" w:rsidRDefault="00E766D2" w:rsidP="00E766D2">
      <w:pPr>
        <w:keepNext/>
        <w:jc w:val="center"/>
      </w:pPr>
      <w:r w:rsidRPr="00112EF1">
        <w:rPr>
          <w:noProof/>
        </w:rPr>
        <w:drawing>
          <wp:inline distT="0" distB="0" distL="0" distR="0" wp14:anchorId="44459C47" wp14:editId="0205BE04">
            <wp:extent cx="1040400" cy="1080000"/>
            <wp:effectExtent l="0" t="0" r="7620" b="635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40400" cy="1080000"/>
                    </a:xfrm>
                    <a:prstGeom prst="rect">
                      <a:avLst/>
                    </a:prstGeom>
                    <a:noFill/>
                    <a:ln>
                      <a:noFill/>
                    </a:ln>
                  </pic:spPr>
                </pic:pic>
              </a:graphicData>
            </a:graphic>
          </wp:inline>
        </w:drawing>
      </w:r>
      <w:r w:rsidR="00581890" w:rsidRPr="00112EF1">
        <w:t xml:space="preserve"> </w:t>
      </w:r>
      <w:r w:rsidR="00581890" w:rsidRPr="00112EF1">
        <w:rPr>
          <w:noProof/>
        </w:rPr>
        <w:drawing>
          <wp:inline distT="0" distB="0" distL="0" distR="0" wp14:anchorId="5F2DA22D" wp14:editId="31574B5D">
            <wp:extent cx="1080000" cy="1080000"/>
            <wp:effectExtent l="0" t="0" r="6350" b="635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0F4B70" w14:textId="4258835E" w:rsidR="00C73565" w:rsidRPr="00112EF1" w:rsidRDefault="00E766D2" w:rsidP="00C73565">
      <w:pPr>
        <w:pStyle w:val="Llegenda"/>
      </w:pPr>
      <w:bookmarkStart w:id="107" w:name="_Toc64057108"/>
      <w:r w:rsidRPr="00112EF1">
        <w:t xml:space="preserve">Figura </w:t>
      </w:r>
      <w:r w:rsidR="00EE6F6F">
        <w:fldChar w:fldCharType="begin"/>
      </w:r>
      <w:r w:rsidR="00EE6F6F">
        <w:instrText xml:space="preserve"> STYLEREF 1 \s </w:instrText>
      </w:r>
      <w:r w:rsidR="00EE6F6F">
        <w:fldChar w:fldCharType="separate"/>
      </w:r>
      <w:r w:rsidR="001B5E25">
        <w:rPr>
          <w:noProof/>
        </w:rPr>
        <w:t>5</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1</w:t>
      </w:r>
      <w:r w:rsidR="00EE6F6F">
        <w:rPr>
          <w:noProof/>
        </w:rPr>
        <w:fldChar w:fldCharType="end"/>
      </w:r>
      <w:r w:rsidRPr="00112EF1">
        <w:t>: Logotipo</w:t>
      </w:r>
      <w:r w:rsidR="0079774A" w:rsidRPr="00112EF1">
        <w:t>s</w:t>
      </w:r>
      <w:r w:rsidRPr="00112EF1">
        <w:t xml:space="preserve"> de Unreal Engine</w:t>
      </w:r>
      <w:r w:rsidR="00581890" w:rsidRPr="00112EF1">
        <w:t xml:space="preserve"> </w:t>
      </w:r>
      <w:r w:rsidR="0079774A" w:rsidRPr="00112EF1">
        <w:t>y</w:t>
      </w:r>
      <w:r w:rsidR="00581890" w:rsidRPr="00112EF1">
        <w:t xml:space="preserve"> JetBrains Rider</w:t>
      </w:r>
      <w:r w:rsidR="0079774A" w:rsidRPr="00112EF1">
        <w:t>.</w:t>
      </w:r>
      <w:bookmarkEnd w:id="107"/>
    </w:p>
    <w:p w14:paraId="09BB9C55" w14:textId="05792B1A" w:rsidR="006C69A6" w:rsidRPr="00EC0919" w:rsidRDefault="00510552" w:rsidP="006C69A6">
      <w:pPr>
        <w:pStyle w:val="Ttol3"/>
        <w:rPr>
          <w:highlight w:val="yellow"/>
        </w:rPr>
      </w:pPr>
      <w:bookmarkStart w:id="108" w:name="_Toc65780542"/>
      <w:r w:rsidRPr="00EC0919">
        <w:rPr>
          <w:highlight w:val="yellow"/>
        </w:rPr>
        <w:t>HERRAMIENTAS DE DESARROLLO DEL SERVIDOR</w:t>
      </w:r>
      <w:bookmarkEnd w:id="108"/>
    </w:p>
    <w:p w14:paraId="3534A8BC" w14:textId="5770F83C" w:rsidR="00453D12" w:rsidRPr="00112EF1" w:rsidRDefault="00525766" w:rsidP="009610BE">
      <w:pPr>
        <w:jc w:val="left"/>
      </w:pPr>
      <w:r w:rsidRPr="00112EF1">
        <w:t>Para programar el servidor</w:t>
      </w:r>
      <w:r w:rsidR="0079774A" w:rsidRPr="00112EF1">
        <w:t xml:space="preserve">, se usará básicamente un </w:t>
      </w:r>
      <w:r w:rsidR="00510552" w:rsidRPr="00112EF1">
        <w:t>entorno de trabajo</w:t>
      </w:r>
      <w:r w:rsidR="0079774A" w:rsidRPr="00112EF1">
        <w:t>, que es Node.js</w:t>
      </w:r>
      <w:r w:rsidR="009610BE" w:rsidRPr="00112EF1">
        <w:t xml:space="preserve">. </w:t>
      </w:r>
      <w:r w:rsidR="00510552" w:rsidRPr="00112EF1">
        <w:t xml:space="preserve">Node.js, según su página web </w:t>
      </w:r>
      <w:r w:rsidR="00510552" w:rsidRPr="00112EF1">
        <w:fldChar w:fldCharType="begin"/>
      </w:r>
      <w:r w:rsidR="00510552" w:rsidRPr="00112EF1">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rsidRPr="00112EF1">
        <w:fldChar w:fldCharType="separate"/>
      </w:r>
      <w:r w:rsidR="00710D8B" w:rsidRPr="00112EF1">
        <w:rPr>
          <w:rFonts w:cs="Arial"/>
        </w:rPr>
        <w:t>(Dahl, 2009)</w:t>
      </w:r>
      <w:r w:rsidR="00510552" w:rsidRPr="00112EF1">
        <w:fldChar w:fldCharType="end"/>
      </w:r>
      <w:r w:rsidR="00510552" w:rsidRPr="00112EF1">
        <w:t>, es un entorno de trabajo basado en JavaScript</w:t>
      </w:r>
      <w:r w:rsidR="00453D12" w:rsidRPr="00112EF1">
        <w:t xml:space="preserve"> y usado para programar servidores. Éste entorno está basado en eventos asíncronos, así que para hacer un servidor para un juego se necesitará un plugin llamado Socket.io, que lo que ofrece es la gestión de eventos en tiempo real usando websockets. El motivo de usar este entorno</w:t>
      </w:r>
      <w:r w:rsidR="00C73565" w:rsidRPr="00112EF1">
        <w:t xml:space="preserve"> es por su comunidad que tiene detrás y el soporte para aprendizaje que hay por la red. </w:t>
      </w:r>
    </w:p>
    <w:p w14:paraId="690A6BC7" w14:textId="4FD5AA74" w:rsidR="00C73565" w:rsidRPr="00112EF1" w:rsidRDefault="00453D12" w:rsidP="009610BE">
      <w:pPr>
        <w:jc w:val="left"/>
      </w:pPr>
      <w:r w:rsidRPr="00112EF1">
        <w:t>Para acabar el IDE usado será también de la empresa JetBrains y en este caso es su IDE para JavaScript llamado WebStorm.</w:t>
      </w:r>
    </w:p>
    <w:p w14:paraId="28E60EF6" w14:textId="6AD1339C" w:rsidR="00525766" w:rsidRPr="00112EF1" w:rsidRDefault="0079774A" w:rsidP="0079774A">
      <w:pPr>
        <w:jc w:val="center"/>
      </w:pPr>
      <w:r w:rsidRPr="00112EF1">
        <w:rPr>
          <w:noProof/>
        </w:rPr>
        <w:drawing>
          <wp:inline distT="0" distB="0" distL="0" distR="0" wp14:anchorId="7A254430" wp14:editId="7CF2F332">
            <wp:extent cx="1080000" cy="1080000"/>
            <wp:effectExtent l="0" t="0" r="6350" b="635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112EF1">
        <w:rPr>
          <w:noProof/>
        </w:rPr>
        <w:drawing>
          <wp:inline distT="0" distB="0" distL="0" distR="0" wp14:anchorId="25A14379" wp14:editId="0F68AFCA">
            <wp:extent cx="1767600" cy="1080000"/>
            <wp:effectExtent l="0" t="0" r="4445" b="635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767600" cy="1080000"/>
                    </a:xfrm>
                    <a:prstGeom prst="rect">
                      <a:avLst/>
                    </a:prstGeom>
                    <a:noFill/>
                    <a:ln>
                      <a:noFill/>
                    </a:ln>
                  </pic:spPr>
                </pic:pic>
              </a:graphicData>
            </a:graphic>
          </wp:inline>
        </w:drawing>
      </w:r>
    </w:p>
    <w:p w14:paraId="56AECB2E" w14:textId="69578A7D" w:rsidR="0079774A" w:rsidRPr="00112EF1" w:rsidRDefault="0079774A" w:rsidP="009610BE">
      <w:pPr>
        <w:pStyle w:val="Llegenda"/>
      </w:pPr>
      <w:bookmarkStart w:id="109" w:name="_Toc64057109"/>
      <w:r w:rsidRPr="00112EF1">
        <w:t xml:space="preserve">Figura </w:t>
      </w:r>
      <w:r w:rsidR="00EE6F6F">
        <w:fldChar w:fldCharType="begin"/>
      </w:r>
      <w:r w:rsidR="00EE6F6F">
        <w:instrText xml:space="preserve"> STYLEREF 1 \s </w:instrText>
      </w:r>
      <w:r w:rsidR="00EE6F6F">
        <w:fldChar w:fldCharType="separate"/>
      </w:r>
      <w:r w:rsidR="001B5E25">
        <w:rPr>
          <w:noProof/>
        </w:rPr>
        <w:t>5</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2</w:t>
      </w:r>
      <w:r w:rsidR="00EE6F6F">
        <w:rPr>
          <w:noProof/>
        </w:rPr>
        <w:fldChar w:fldCharType="end"/>
      </w:r>
      <w:r w:rsidRPr="00112EF1">
        <w:t>: Logotipos de JetBrains WebStorm y Node.js.</w:t>
      </w:r>
      <w:bookmarkEnd w:id="109"/>
    </w:p>
    <w:p w14:paraId="3C6FC8E6" w14:textId="63EA9FC1" w:rsidR="00BF0C2E" w:rsidRPr="009568AC" w:rsidRDefault="00510552" w:rsidP="009610BE">
      <w:pPr>
        <w:pStyle w:val="Ttol2"/>
      </w:pPr>
      <w:bookmarkStart w:id="110" w:name="_Toc65780543"/>
      <w:r w:rsidRPr="009568AC">
        <w:lastRenderedPageBreak/>
        <w:t>METODOLOGÍA</w:t>
      </w:r>
      <w:bookmarkEnd w:id="110"/>
    </w:p>
    <w:p w14:paraId="302C527D" w14:textId="07C9B163" w:rsidR="00BF0C2E" w:rsidRPr="00112EF1" w:rsidRDefault="00BF0C2E" w:rsidP="009610BE">
      <w:r w:rsidRPr="00112EF1">
        <w:t xml:space="preserve">Se intentará usar una metodología ágil. Para ello en el proyecto de Git, se crearán unas </w:t>
      </w:r>
      <w:r w:rsidR="00BA3537">
        <w:t>ramas</w:t>
      </w:r>
      <w:r w:rsidRPr="00112EF1">
        <w:t xml:space="preserve"> de </w:t>
      </w:r>
      <w:proofErr w:type="gramStart"/>
      <w:r w:rsidRPr="00112EF1">
        <w:t>master</w:t>
      </w:r>
      <w:proofErr w:type="gramEnd"/>
      <w:r w:rsidRPr="00112EF1">
        <w:t xml:space="preserve">, develop¸y documentation como brancas por defecto. Después para cada tarea se le pondrá las siglas del hito a que corresponde, y a continuación el nombre de lo que se va a desarrollar. Por </w:t>
      </w:r>
      <w:r w:rsidR="00C73565" w:rsidRPr="00112EF1">
        <w:t>ejemplo,</w:t>
      </w:r>
      <w:r w:rsidRPr="00112EF1">
        <w:t xml:space="preserve"> si se está haciendo el controlador del personaje y justamente se está haciendo </w:t>
      </w:r>
      <w:r w:rsidR="00BC5873" w:rsidRPr="00112EF1">
        <w:t xml:space="preserve">el </w:t>
      </w:r>
      <w:r w:rsidR="00510552" w:rsidRPr="00112EF1">
        <w:t>controlador del</w:t>
      </w:r>
      <w:r w:rsidRPr="00112EF1">
        <w:t xml:space="preserve"> vehículo, el nombre de esa </w:t>
      </w:r>
      <w:r w:rsidR="00BA3537">
        <w:t>rama</w:t>
      </w:r>
      <w:r w:rsidRPr="00112EF1">
        <w:t xml:space="preserve"> se llamaría c_</w:t>
      </w:r>
      <w:r w:rsidR="00BC5873" w:rsidRPr="00112EF1">
        <w:t>vehicleController</w:t>
      </w:r>
      <w:r w:rsidRPr="00112EF1">
        <w:t>,</w:t>
      </w:r>
    </w:p>
    <w:p w14:paraId="7BDC4701" w14:textId="277AE191" w:rsidR="009610BE" w:rsidRPr="00112EF1" w:rsidRDefault="009610BE" w:rsidP="009610BE">
      <w:r w:rsidRPr="00112EF1">
        <w:t>Este trabajo debe separarse en dos partes principales. La primera es la elaboración de la documentación. Y la segunda es la creación y desarrollo del producto. Así que primero se explicará la metodología de la documentación.</w:t>
      </w:r>
    </w:p>
    <w:p w14:paraId="271635F8" w14:textId="4E995967" w:rsidR="00423D52" w:rsidRPr="009568AC" w:rsidRDefault="00510552" w:rsidP="00423D52">
      <w:pPr>
        <w:pStyle w:val="Ttol3"/>
      </w:pPr>
      <w:bookmarkStart w:id="111" w:name="_Toc65780544"/>
      <w:r w:rsidRPr="009568AC">
        <w:t>METODOLOGÍA DE LA DOCUMENTACIÓN</w:t>
      </w:r>
      <w:bookmarkEnd w:id="111"/>
    </w:p>
    <w:p w14:paraId="71EE3EB1" w14:textId="1B6DA05F" w:rsidR="009610BE" w:rsidRPr="00112EF1" w:rsidRDefault="009610BE" w:rsidP="009610BE">
      <w:r w:rsidRPr="00112EF1">
        <w:t xml:space="preserve">La documentación tiene previstas </w:t>
      </w:r>
      <w:r w:rsidR="00423D52" w:rsidRPr="00112EF1">
        <w:t>dos</w:t>
      </w:r>
      <w:r w:rsidRPr="00112EF1">
        <w:t xml:space="preserve"> hitos principales, que son las entregas puestas antes de empezar este trabajo. Así que el primer hito es elaborar el anteproyecto</w:t>
      </w:r>
      <w:r w:rsidR="00423D52" w:rsidRPr="00112EF1">
        <w:t>. En él la metodología es simple, se trabajará dos horas diarias desde noviembre, mientras se solapa con el diseño y comienzo del desarrollo de la parte del cliente.</w:t>
      </w:r>
    </w:p>
    <w:p w14:paraId="69906A69" w14:textId="54B8F413" w:rsidR="008F5413" w:rsidRPr="00112EF1" w:rsidRDefault="00423D52" w:rsidP="009610BE">
      <w:r w:rsidRPr="00112EF1">
        <w:t xml:space="preserve">A continuación, está la entrega de la memoria final. Para poder explicar </w:t>
      </w:r>
      <w:r w:rsidR="006F17BA" w:rsidRPr="00112EF1">
        <w:t>cómo</w:t>
      </w:r>
      <w:r w:rsidRPr="00112EF1">
        <w:t xml:space="preserve"> se hará esta documentación, se debe saber que, una vez entregado el anteproyecto, la memoria final </w:t>
      </w:r>
      <w:r w:rsidR="006F17BA" w:rsidRPr="00112EF1">
        <w:t>empezará</w:t>
      </w:r>
      <w:r w:rsidRPr="00112EF1">
        <w:t xml:space="preserve"> su producción. Para ello se dedicarán dos horas semanales para el desarrollo de </w:t>
      </w:r>
      <w:r w:rsidR="00CC3A0B" w:rsidRPr="00112EF1">
        <w:t>esta</w:t>
      </w:r>
      <w:r w:rsidRPr="00112EF1">
        <w:t xml:space="preserve">, hasta las dos últimas semanas antes de </w:t>
      </w:r>
    </w:p>
    <w:p w14:paraId="3EEB603C" w14:textId="7BDD0832" w:rsidR="00423D52" w:rsidRPr="00112EF1" w:rsidRDefault="00423D52" w:rsidP="009610BE">
      <w:r w:rsidRPr="00112EF1">
        <w:t>la fecha límite del hito. Esas dos semanas, se supondrá que el producto ya estará acabado, y por lo tanto se dedicaran las veinte horas para acabar de pulir y dejar perfecto este documento.</w:t>
      </w:r>
    </w:p>
    <w:p w14:paraId="6DF9CBE3" w14:textId="460E91ED" w:rsidR="00423D52" w:rsidRPr="009568AC" w:rsidRDefault="00510552" w:rsidP="00423D52">
      <w:pPr>
        <w:pStyle w:val="Ttol3"/>
      </w:pPr>
      <w:bookmarkStart w:id="112" w:name="_Toc65780545"/>
      <w:r w:rsidRPr="009568AC">
        <w:t>METODOLOGÍA DEL PRODUCTO</w:t>
      </w:r>
      <w:bookmarkEnd w:id="112"/>
    </w:p>
    <w:p w14:paraId="22572179" w14:textId="4C2CBD7A" w:rsidR="00BF6605" w:rsidRPr="00112EF1" w:rsidRDefault="00BF0C2E" w:rsidP="002C5CD1">
      <w:r w:rsidRPr="00112EF1">
        <w:t>El producto</w:t>
      </w:r>
      <w:r w:rsidR="0056381E" w:rsidRPr="00112EF1">
        <w:t xml:space="preserve"> </w:t>
      </w:r>
      <w:r w:rsidRPr="00112EF1">
        <w:t>tend</w:t>
      </w:r>
      <w:r w:rsidR="0056381E" w:rsidRPr="00112EF1">
        <w:t xml:space="preserve">rá de tres </w:t>
      </w:r>
      <w:r w:rsidR="00423D52" w:rsidRPr="00112EF1">
        <w:t xml:space="preserve">hitos. Se entiende que la fase de </w:t>
      </w:r>
      <w:r w:rsidRPr="00112EF1">
        <w:t>preproducción</w:t>
      </w:r>
      <w:r w:rsidR="00423D52" w:rsidRPr="00112EF1">
        <w:t xml:space="preserve"> del prototipo estará con el diseño del juego y </w:t>
      </w:r>
      <w:r w:rsidRPr="00112EF1">
        <w:t>está</w:t>
      </w:r>
      <w:r w:rsidR="00423D52" w:rsidRPr="00112EF1">
        <w:t xml:space="preserve"> incluido en el primer hito.</w:t>
      </w:r>
    </w:p>
    <w:p w14:paraId="3BEDA61E" w14:textId="4EBB3A2F" w:rsidR="00BF0652" w:rsidRPr="00112EF1" w:rsidRDefault="00423D52" w:rsidP="002C5CD1">
      <w:r w:rsidRPr="00112EF1">
        <w:lastRenderedPageBreak/>
        <w:t>El primero</w:t>
      </w:r>
      <w:r w:rsidR="00BF6605" w:rsidRPr="00112EF1">
        <w:t xml:space="preserve"> </w:t>
      </w:r>
      <w:r w:rsidRPr="00112EF1">
        <w:t>tiene fecha límite en el 28 de febrero</w:t>
      </w:r>
      <w:r w:rsidR="00BF6605" w:rsidRPr="00112EF1">
        <w:t xml:space="preserve">, </w:t>
      </w:r>
      <w:r w:rsidRPr="00112EF1">
        <w:t>y se deberá tener hecho la parte del cliente</w:t>
      </w:r>
      <w:r w:rsidR="00BF6605" w:rsidRPr="00112EF1">
        <w:t xml:space="preserve">. </w:t>
      </w:r>
      <w:r w:rsidRPr="00112EF1">
        <w:t>Así que este hito corresponde a ocho sprints</w:t>
      </w:r>
      <w:r w:rsidR="00BF0C2E" w:rsidRPr="00112EF1">
        <w:t xml:space="preserve">, de una semana cada uno. Además antes de poder hacer ese hito se debe haber hecho un pequeño GDD en donde se explique cuáles son las mecánicas y </w:t>
      </w:r>
      <w:r w:rsidR="006F17BA" w:rsidRPr="00112EF1">
        <w:t>cómo</w:t>
      </w:r>
      <w:r w:rsidR="00BF0C2E" w:rsidRPr="00112EF1">
        <w:t xml:space="preserve"> funciona el juego.</w:t>
      </w:r>
    </w:p>
    <w:p w14:paraId="75D39CF5" w14:textId="30AF90AC" w:rsidR="00196563" w:rsidRPr="00112EF1" w:rsidRDefault="00BF0C2E" w:rsidP="00752150">
      <w:r w:rsidRPr="00112EF1">
        <w:t>El segundo hito, es de cinco sprints y corresponde con el servidor. La fecha límite es el 2 de abril y para ello se deberá tener hecho el servidor entero.</w:t>
      </w:r>
    </w:p>
    <w:p w14:paraId="5A4DEE86" w14:textId="15148A65" w:rsidR="00BF0C2E" w:rsidRPr="00112EF1" w:rsidRDefault="00BF0C2E" w:rsidP="00752150">
      <w:r w:rsidRPr="00112EF1">
        <w:t>El tercer y último hito es de nueve sprints y en él se hará la integración entre el cliente y el servidor.</w:t>
      </w:r>
      <w:r w:rsidR="006F17BA" w:rsidRPr="00112EF1">
        <w:t xml:space="preserve"> Su fecha límite es el 4 de junio, y se debe tener hecho el multijugador del juego.</w:t>
      </w:r>
    </w:p>
    <w:p w14:paraId="4B0777D7" w14:textId="00B15AE4" w:rsidR="005468EF" w:rsidRPr="009568AC" w:rsidRDefault="00510552" w:rsidP="005468EF">
      <w:pPr>
        <w:pStyle w:val="Ttol2"/>
      </w:pPr>
      <w:bookmarkStart w:id="113" w:name="_Toc65780546"/>
      <w:r w:rsidRPr="009568AC">
        <w:t>PLANIFICACIÓ</w:t>
      </w:r>
      <w:r w:rsidR="008F5413" w:rsidRPr="009568AC">
        <w:t>N</w:t>
      </w:r>
      <w:bookmarkEnd w:id="113"/>
    </w:p>
    <w:p w14:paraId="7BDAAC16" w14:textId="77777777" w:rsidR="00C23BFB" w:rsidRPr="00112EF1" w:rsidRDefault="006835F7" w:rsidP="00554FFE">
      <w:pPr>
        <w:rPr>
          <w:rFonts w:eastAsia="Times New Roman"/>
          <w:lang w:eastAsia="ca-ES"/>
        </w:rPr>
      </w:pPr>
      <w:r w:rsidRPr="00112EF1">
        <w:rPr>
          <w:rFonts w:eastAsia="Times New Roman"/>
          <w:lang w:eastAsia="ca-ES"/>
        </w:rPr>
        <w:t>Para mostrar la planificación se sepa</w:t>
      </w:r>
      <w:r w:rsidR="00C23BFB" w:rsidRPr="00112EF1">
        <w:rPr>
          <w:rFonts w:eastAsia="Times New Roman"/>
          <w:lang w:eastAsia="ca-ES"/>
        </w:rPr>
        <w:t>ra</w:t>
      </w:r>
      <w:r w:rsidRPr="00112EF1">
        <w:rPr>
          <w:rFonts w:eastAsia="Times New Roman"/>
          <w:lang w:eastAsia="ca-ES"/>
        </w:rPr>
        <w:t>r</w:t>
      </w:r>
      <w:r w:rsidR="00C23BFB" w:rsidRPr="00112EF1">
        <w:rPr>
          <w:rFonts w:eastAsia="Times New Roman"/>
          <w:lang w:eastAsia="ca-ES"/>
        </w:rPr>
        <w:t>á</w:t>
      </w:r>
      <w:r w:rsidRPr="00112EF1">
        <w:rPr>
          <w:rFonts w:eastAsia="Times New Roman"/>
          <w:lang w:eastAsia="ca-ES"/>
        </w:rPr>
        <w:t xml:space="preserve"> en dos partes principales. Primero se verá</w:t>
      </w:r>
      <w:r w:rsidR="00C23BFB" w:rsidRPr="00112EF1">
        <w:rPr>
          <w:rFonts w:eastAsia="Times New Roman"/>
          <w:lang w:eastAsia="ca-ES"/>
        </w:rPr>
        <w:t xml:space="preserve"> el cronograma de la documentación y después se verá el del producto. </w:t>
      </w:r>
    </w:p>
    <w:p w14:paraId="7F460B33" w14:textId="1DEFD543" w:rsidR="008F5413" w:rsidRPr="00112EF1" w:rsidRDefault="00C23BFB" w:rsidP="00554FFE">
      <w:pPr>
        <w:rPr>
          <w:rFonts w:eastAsia="Times New Roman"/>
          <w:lang w:eastAsia="ca-ES"/>
        </w:rPr>
      </w:pPr>
      <w:r w:rsidRPr="00112EF1">
        <w:rPr>
          <w:rFonts w:eastAsia="Times New Roman"/>
          <w:lang w:eastAsia="ca-ES"/>
        </w:rPr>
        <w:t>Para que se pueda entender un poco el siguiente cronograma, las letras que se ven a la derecha de la tabla corresponden a:</w:t>
      </w:r>
    </w:p>
    <w:p w14:paraId="14D53A3E" w14:textId="1BA353A8" w:rsidR="00C23BFB" w:rsidRPr="00112EF1" w:rsidRDefault="00C23BFB" w:rsidP="00C23BFB">
      <w:pPr>
        <w:pStyle w:val="Pargrafdellista"/>
        <w:numPr>
          <w:ilvl w:val="0"/>
          <w:numId w:val="33"/>
        </w:numPr>
        <w:rPr>
          <w:rFonts w:eastAsia="Times New Roman"/>
          <w:lang w:eastAsia="ca-ES"/>
        </w:rPr>
      </w:pPr>
      <w:r w:rsidRPr="00112EF1">
        <w:rPr>
          <w:rFonts w:eastAsia="Times New Roman"/>
          <w:lang w:eastAsia="ca-ES"/>
        </w:rPr>
        <w:t xml:space="preserve">A: Anteproyecto </w:t>
      </w:r>
      <w:r w:rsidRPr="00112EF1">
        <w:rPr>
          <w:rFonts w:eastAsia="Times New Roman" w:cs="Arial"/>
          <w:lang w:eastAsia="ca-ES"/>
        </w:rPr>
        <w:t>≈ 90 h</w:t>
      </w:r>
    </w:p>
    <w:p w14:paraId="42710A4A" w14:textId="4D3845CB" w:rsidR="00C23BFB" w:rsidRPr="00112EF1" w:rsidRDefault="00C23BFB" w:rsidP="00C23BFB">
      <w:pPr>
        <w:pStyle w:val="Pargrafdellista"/>
        <w:numPr>
          <w:ilvl w:val="0"/>
          <w:numId w:val="33"/>
        </w:numPr>
        <w:rPr>
          <w:rFonts w:eastAsia="Times New Roman"/>
          <w:lang w:eastAsia="ca-ES"/>
        </w:rPr>
      </w:pPr>
      <w:r w:rsidRPr="00112EF1">
        <w:rPr>
          <w:rFonts w:eastAsia="Times New Roman"/>
          <w:lang w:eastAsia="ca-ES"/>
        </w:rPr>
        <w:t xml:space="preserve">M: Memoria </w:t>
      </w:r>
      <w:r w:rsidRPr="00112EF1">
        <w:rPr>
          <w:rFonts w:eastAsia="Times New Roman" w:cs="Arial"/>
          <w:lang w:eastAsia="ca-ES"/>
        </w:rPr>
        <w:t>≈ 52 h</w:t>
      </w:r>
    </w:p>
    <w:p w14:paraId="788CBD7A" w14:textId="02DA54A4" w:rsidR="00C23BFB" w:rsidRPr="00112EF1" w:rsidRDefault="00C23BFB" w:rsidP="00C23BFB">
      <w:pPr>
        <w:pStyle w:val="Pargrafdellista"/>
        <w:numPr>
          <w:ilvl w:val="0"/>
          <w:numId w:val="33"/>
        </w:numPr>
        <w:rPr>
          <w:rFonts w:eastAsia="Times New Roman"/>
          <w:lang w:eastAsia="ca-ES"/>
        </w:rPr>
      </w:pPr>
      <w:r w:rsidRPr="00112EF1">
        <w:rPr>
          <w:rFonts w:eastAsia="Times New Roman"/>
          <w:lang w:eastAsia="ca-ES"/>
        </w:rPr>
        <w:t xml:space="preserve">P: Presentación </w:t>
      </w:r>
      <w:r w:rsidRPr="00112EF1">
        <w:rPr>
          <w:rFonts w:eastAsia="Times New Roman" w:cs="Arial"/>
          <w:lang w:eastAsia="ca-ES"/>
        </w:rPr>
        <w:t>≈ 35 h</w:t>
      </w:r>
    </w:p>
    <w:p w14:paraId="6F872D06" w14:textId="10415442" w:rsidR="00AB04E3" w:rsidRDefault="00C23BFB" w:rsidP="00C23BFB">
      <w:pPr>
        <w:rPr>
          <w:rFonts w:eastAsia="Times New Roman"/>
          <w:lang w:eastAsia="ca-ES"/>
        </w:rPr>
      </w:pPr>
      <w:r w:rsidRPr="00112EF1">
        <w:rPr>
          <w:rFonts w:eastAsia="Times New Roman"/>
          <w:lang w:eastAsia="ca-ES"/>
        </w:rPr>
        <w:t>Los días que están marcados en rojo, corresponden a la fecha límite de los hitos que se han mencionado en el subapartado anterior, llamado metodología de la documentación.</w:t>
      </w:r>
    </w:p>
    <w:p w14:paraId="354A1845" w14:textId="77777777" w:rsidR="00AB04E3" w:rsidRDefault="00AB04E3">
      <w:pPr>
        <w:spacing w:before="0" w:after="200"/>
        <w:jc w:val="left"/>
        <w:rPr>
          <w:rFonts w:eastAsia="Times New Roman"/>
          <w:lang w:eastAsia="ca-ES"/>
        </w:rPr>
      </w:pPr>
      <w:r>
        <w:rPr>
          <w:rFonts w:eastAsia="Times New Roman"/>
          <w:lang w:eastAsia="ca-ES"/>
        </w:rPr>
        <w:br w:type="page"/>
      </w:r>
    </w:p>
    <w:p w14:paraId="04432842" w14:textId="77777777" w:rsidR="00AB04E3" w:rsidRDefault="00AB04E3" w:rsidP="00112EF1">
      <w:pPr>
        <w:spacing w:before="0" w:line="240" w:lineRule="auto"/>
        <w:jc w:val="left"/>
        <w:rPr>
          <w:rFonts w:eastAsia="Times New Roman"/>
          <w:lang w:eastAsia="ca-ES"/>
        </w:rPr>
      </w:pPr>
    </w:p>
    <w:p w14:paraId="264FE1CB" w14:textId="033E3350" w:rsidR="00AB04E3" w:rsidRDefault="00AB04E3" w:rsidP="00112EF1">
      <w:pPr>
        <w:spacing w:before="0" w:line="240" w:lineRule="auto"/>
        <w:jc w:val="left"/>
        <w:rPr>
          <w:rFonts w:eastAsia="Times New Roman"/>
          <w:lang w:eastAsia="ca-ES"/>
        </w:rPr>
        <w:sectPr w:rsidR="00AB04E3" w:rsidSect="009568AC">
          <w:headerReference w:type="default" r:id="rId45"/>
          <w:type w:val="oddPage"/>
          <w:pgSz w:w="11906" w:h="16838" w:code="9"/>
          <w:pgMar w:top="1701" w:right="1418" w:bottom="1418" w:left="1418" w:header="709" w:footer="709" w:gutter="284"/>
          <w:cols w:space="708"/>
          <w:docGrid w:linePitch="360"/>
        </w:sectPr>
      </w:pPr>
    </w:p>
    <w:tbl>
      <w:tblPr>
        <w:tblW w:w="0" w:type="auto"/>
        <w:tblCellMar>
          <w:left w:w="70" w:type="dxa"/>
          <w:right w:w="70" w:type="dxa"/>
        </w:tblCellMar>
        <w:tblLook w:val="04A0" w:firstRow="1" w:lastRow="0" w:firstColumn="1" w:lastColumn="0" w:noHBand="0" w:noVBand="1"/>
      </w:tblPr>
      <w:tblGrid>
        <w:gridCol w:w="430"/>
        <w:gridCol w:w="359"/>
        <w:gridCol w:w="430"/>
        <w:gridCol w:w="430"/>
        <w:gridCol w:w="430"/>
      </w:tblGrid>
      <w:tr w:rsidR="00112EF1" w:rsidRPr="00112EF1" w14:paraId="494C4340" w14:textId="77777777" w:rsidTr="00112EF1">
        <w:trPr>
          <w:trHeight w:val="315"/>
          <w:tblHeader/>
        </w:trPr>
        <w:tc>
          <w:tcPr>
            <w:tcW w:w="0" w:type="auto"/>
            <w:tcBorders>
              <w:top w:val="nil"/>
              <w:left w:val="nil"/>
              <w:bottom w:val="nil"/>
              <w:right w:val="nil"/>
            </w:tcBorders>
            <w:shd w:val="clear" w:color="auto" w:fill="auto"/>
            <w:noWrap/>
            <w:vAlign w:val="bottom"/>
            <w:hideMark/>
          </w:tcPr>
          <w:p w14:paraId="44C33A37" w14:textId="2C647E59" w:rsidR="00112EF1" w:rsidRPr="00112EF1" w:rsidRDefault="00776D5C" w:rsidP="00112EF1">
            <w:pPr>
              <w:spacing w:before="0" w:line="240" w:lineRule="auto"/>
              <w:jc w:val="left"/>
              <w:rPr>
                <w:rFonts w:ascii="Times New Roman" w:eastAsia="Times New Roman" w:hAnsi="Times New Roman" w:cs="Times New Roman"/>
                <w:sz w:val="20"/>
                <w:szCs w:val="24"/>
                <w:lang w:val="ca-ES" w:eastAsia="ca-ES"/>
              </w:rPr>
            </w:pPr>
            <w:r w:rsidRPr="00112EF1">
              <w:rPr>
                <w:rFonts w:eastAsia="Times New Roman"/>
                <w:lang w:eastAsia="ca-ES"/>
              </w:rPr>
              <w:br w:type="page"/>
            </w:r>
          </w:p>
        </w:tc>
        <w:tc>
          <w:tcPr>
            <w:tcW w:w="0" w:type="auto"/>
            <w:tcBorders>
              <w:top w:val="nil"/>
              <w:left w:val="nil"/>
              <w:bottom w:val="nil"/>
              <w:right w:val="nil"/>
            </w:tcBorders>
            <w:shd w:val="clear" w:color="auto" w:fill="auto"/>
            <w:noWrap/>
            <w:vAlign w:val="bottom"/>
            <w:hideMark/>
          </w:tcPr>
          <w:p w14:paraId="109D312A"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7973E249"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A</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6DBCF60A"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0537D0A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P</w:t>
            </w:r>
          </w:p>
        </w:tc>
      </w:tr>
      <w:tr w:rsidR="00112EF1" w:rsidRPr="00112EF1" w14:paraId="164847A7" w14:textId="77777777" w:rsidTr="00112EF1">
        <w:trPr>
          <w:trHeight w:val="315"/>
          <w:tblHeader/>
        </w:trPr>
        <w:tc>
          <w:tcPr>
            <w:tcW w:w="0" w:type="auto"/>
            <w:tcBorders>
              <w:top w:val="nil"/>
              <w:left w:val="nil"/>
              <w:bottom w:val="nil"/>
              <w:right w:val="nil"/>
            </w:tcBorders>
            <w:shd w:val="clear" w:color="auto" w:fill="auto"/>
            <w:vAlign w:val="center"/>
            <w:hideMark/>
          </w:tcPr>
          <w:p w14:paraId="0DBCCB04" w14:textId="77777777" w:rsidR="00112EF1" w:rsidRPr="00112EF1" w:rsidRDefault="00112EF1" w:rsidP="00112EF1">
            <w:pPr>
              <w:spacing w:before="0" w:line="240" w:lineRule="auto"/>
              <w:jc w:val="center"/>
              <w:rPr>
                <w:rFonts w:eastAsia="Times New Roman" w:cs="Arial"/>
                <w:b/>
                <w:bCs/>
                <w:color w:val="000000"/>
                <w:szCs w:val="24"/>
                <w:lang w:val="ca-ES" w:eastAsia="ca-ES"/>
              </w:rPr>
            </w:pPr>
          </w:p>
        </w:tc>
        <w:tc>
          <w:tcPr>
            <w:tcW w:w="0" w:type="auto"/>
            <w:tcBorders>
              <w:top w:val="nil"/>
              <w:left w:val="nil"/>
              <w:bottom w:val="nil"/>
              <w:right w:val="nil"/>
            </w:tcBorders>
            <w:shd w:val="clear" w:color="auto" w:fill="auto"/>
            <w:vAlign w:val="center"/>
            <w:hideMark/>
          </w:tcPr>
          <w:p w14:paraId="1EC506FC"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7A9C3A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6C453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4D5B9D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r>
      <w:tr w:rsidR="00112EF1" w:rsidRPr="00112EF1" w14:paraId="25277741" w14:textId="77777777" w:rsidTr="00112EF1">
        <w:trPr>
          <w:trHeight w:val="345"/>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A6A6A6"/>
            <w:noWrap/>
            <w:textDirection w:val="btLr"/>
            <w:vAlign w:val="center"/>
            <w:hideMark/>
          </w:tcPr>
          <w:p w14:paraId="6DF18883"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NOVIEMBRE</w:t>
            </w:r>
          </w:p>
        </w:tc>
        <w:tc>
          <w:tcPr>
            <w:tcW w:w="0" w:type="auto"/>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60F08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0000FF"/>
            <w:noWrap/>
            <w:vAlign w:val="center"/>
            <w:hideMark/>
          </w:tcPr>
          <w:p w14:paraId="69BE05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9D5B6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6C02A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71378DC"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616B72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07E2CE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0000FF"/>
            <w:noWrap/>
            <w:vAlign w:val="center"/>
            <w:hideMark/>
          </w:tcPr>
          <w:p w14:paraId="638CDD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E29AD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FFD64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E939395"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1104C1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943E2B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0000FF"/>
            <w:noWrap/>
            <w:vAlign w:val="center"/>
            <w:hideMark/>
          </w:tcPr>
          <w:p w14:paraId="7C5DC1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3CC94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A5AF5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CF09BE6"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E918F2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12C89D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0000FF"/>
            <w:noWrap/>
            <w:vAlign w:val="center"/>
            <w:hideMark/>
          </w:tcPr>
          <w:p w14:paraId="34B158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28E74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E1D16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ECA9CEE"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599886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E133DC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nil"/>
              <w:right w:val="nil"/>
            </w:tcBorders>
            <w:shd w:val="clear" w:color="000000" w:fill="0000FF"/>
            <w:noWrap/>
            <w:vAlign w:val="center"/>
            <w:hideMark/>
          </w:tcPr>
          <w:p w14:paraId="6334B0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775CC4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3CE881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F339E9F" w14:textId="77777777" w:rsidTr="00112EF1">
        <w:trPr>
          <w:trHeight w:val="345"/>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DF31F4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7304490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single" w:sz="12" w:space="0" w:color="auto"/>
              <w:left w:val="nil"/>
              <w:bottom w:val="single" w:sz="8" w:space="0" w:color="auto"/>
              <w:right w:val="nil"/>
            </w:tcBorders>
            <w:shd w:val="clear" w:color="000000" w:fill="0000FF"/>
            <w:noWrap/>
            <w:vAlign w:val="center"/>
            <w:hideMark/>
          </w:tcPr>
          <w:p w14:paraId="06716D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487817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2180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0960AB"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A59144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66BAB7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0000FF"/>
            <w:noWrap/>
            <w:vAlign w:val="center"/>
            <w:hideMark/>
          </w:tcPr>
          <w:p w14:paraId="1B9D5B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ED7BF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5DD97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156DE5E"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2FCE33D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14A6E5D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0000FF"/>
            <w:noWrap/>
            <w:vAlign w:val="center"/>
            <w:hideMark/>
          </w:tcPr>
          <w:p w14:paraId="61CD42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A83B6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F183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FDDC76B"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C9DA2A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675A6B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single" w:sz="8" w:space="0" w:color="auto"/>
              <w:right w:val="nil"/>
            </w:tcBorders>
            <w:shd w:val="clear" w:color="000000" w:fill="0000FF"/>
            <w:noWrap/>
            <w:vAlign w:val="center"/>
            <w:hideMark/>
          </w:tcPr>
          <w:p w14:paraId="3A8A01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B56C3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A2BA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32668A"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3A38180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14FFB62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12" w:space="0" w:color="auto"/>
              <w:right w:val="nil"/>
            </w:tcBorders>
            <w:shd w:val="clear" w:color="000000" w:fill="0000FF"/>
            <w:noWrap/>
            <w:vAlign w:val="center"/>
            <w:hideMark/>
          </w:tcPr>
          <w:p w14:paraId="30FC44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58D7C5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8C2B8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88D83F8" w14:textId="77777777" w:rsidTr="00112EF1">
        <w:trPr>
          <w:trHeight w:val="345"/>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5594726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AF4E08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0000FF"/>
            <w:noWrap/>
            <w:vAlign w:val="center"/>
            <w:hideMark/>
          </w:tcPr>
          <w:p w14:paraId="5F57A8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40E0E1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E2A51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BBC9A3"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380C7432"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DICIEMBRE</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0D2775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0000FF"/>
            <w:noWrap/>
            <w:vAlign w:val="center"/>
            <w:hideMark/>
          </w:tcPr>
          <w:p w14:paraId="3539CC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55601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F8203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653F86"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43349B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EA06AC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0000FF"/>
            <w:noWrap/>
            <w:vAlign w:val="center"/>
            <w:hideMark/>
          </w:tcPr>
          <w:p w14:paraId="6B2CC7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FE4F1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D1AB3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84660D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3B429B4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54B8AA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0000FF"/>
            <w:noWrap/>
            <w:vAlign w:val="center"/>
            <w:hideMark/>
          </w:tcPr>
          <w:p w14:paraId="3E11C6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AF768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6CC8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72B0D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EFF1E6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C3E5BF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nil"/>
              <w:right w:val="nil"/>
            </w:tcBorders>
            <w:shd w:val="clear" w:color="000000" w:fill="0000FF"/>
            <w:noWrap/>
            <w:vAlign w:val="center"/>
            <w:hideMark/>
          </w:tcPr>
          <w:p w14:paraId="1F5BDB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21FE52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34ACC0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0EEE39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4F8344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20F961E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single" w:sz="12" w:space="0" w:color="auto"/>
              <w:left w:val="nil"/>
              <w:bottom w:val="single" w:sz="8" w:space="0" w:color="auto"/>
              <w:right w:val="nil"/>
            </w:tcBorders>
            <w:shd w:val="clear" w:color="000000" w:fill="0000FF"/>
            <w:noWrap/>
            <w:vAlign w:val="center"/>
            <w:hideMark/>
          </w:tcPr>
          <w:p w14:paraId="1A2DAE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659C12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2F746F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4A07A52"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79D504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91E61E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0000FF"/>
            <w:noWrap/>
            <w:vAlign w:val="center"/>
            <w:hideMark/>
          </w:tcPr>
          <w:p w14:paraId="5D9EC3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EB12F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E711E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E585ED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B8175E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0095F2A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0000FF"/>
            <w:noWrap/>
            <w:vAlign w:val="center"/>
            <w:hideMark/>
          </w:tcPr>
          <w:p w14:paraId="138A6C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407E90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27C87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EB0F58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3C43B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5FF825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0000FF"/>
            <w:noWrap/>
            <w:vAlign w:val="center"/>
            <w:hideMark/>
          </w:tcPr>
          <w:p w14:paraId="663979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5E818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3F0F9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A7634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5C9172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6E8B54B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12" w:space="0" w:color="auto"/>
              <w:right w:val="nil"/>
            </w:tcBorders>
            <w:shd w:val="clear" w:color="000000" w:fill="0000FF"/>
            <w:noWrap/>
            <w:vAlign w:val="center"/>
            <w:hideMark/>
          </w:tcPr>
          <w:p w14:paraId="723EE1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71667B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039163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F84635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F97EA6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207CB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0000FF"/>
            <w:noWrap/>
            <w:vAlign w:val="center"/>
            <w:hideMark/>
          </w:tcPr>
          <w:p w14:paraId="600E51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05AE0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9612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E27AF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4E3B4E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E9FFA0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single" w:sz="8" w:space="0" w:color="auto"/>
              <w:right w:val="nil"/>
            </w:tcBorders>
            <w:shd w:val="clear" w:color="000000" w:fill="0000FF"/>
            <w:noWrap/>
            <w:vAlign w:val="center"/>
            <w:hideMark/>
          </w:tcPr>
          <w:p w14:paraId="5A47BE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D736E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5668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D4CA94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493163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9C80B5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0000FF"/>
            <w:noWrap/>
            <w:vAlign w:val="center"/>
            <w:hideMark/>
          </w:tcPr>
          <w:p w14:paraId="0A677D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F35D0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E819C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FBFB2B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10669E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E1A62D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0000FF"/>
            <w:noWrap/>
            <w:vAlign w:val="center"/>
            <w:hideMark/>
          </w:tcPr>
          <w:p w14:paraId="254FBA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EA782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3733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CDA438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837914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6CE6F7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nil"/>
              <w:right w:val="nil"/>
            </w:tcBorders>
            <w:shd w:val="clear" w:color="000000" w:fill="0000FF"/>
            <w:noWrap/>
            <w:vAlign w:val="center"/>
            <w:hideMark/>
          </w:tcPr>
          <w:p w14:paraId="089649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089DBC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2645BF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F1BEE7"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C5E5C6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0B0BAF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single" w:sz="12" w:space="0" w:color="auto"/>
              <w:left w:val="nil"/>
              <w:bottom w:val="single" w:sz="8" w:space="0" w:color="auto"/>
              <w:right w:val="nil"/>
            </w:tcBorders>
            <w:shd w:val="clear" w:color="000000" w:fill="0000FF"/>
            <w:noWrap/>
            <w:vAlign w:val="center"/>
            <w:hideMark/>
          </w:tcPr>
          <w:p w14:paraId="5A5DE0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5E7491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390DD6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7823FB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35A11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773101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0000FF"/>
            <w:noWrap/>
            <w:vAlign w:val="center"/>
            <w:hideMark/>
          </w:tcPr>
          <w:p w14:paraId="143DC0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017DF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EF5D1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78031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AD4380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A768D3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0000FF"/>
            <w:noWrap/>
            <w:vAlign w:val="center"/>
            <w:hideMark/>
          </w:tcPr>
          <w:p w14:paraId="6113FF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735E6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DF02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76775F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61B76A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6A4A53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0000FF"/>
            <w:noWrap/>
            <w:vAlign w:val="center"/>
            <w:hideMark/>
          </w:tcPr>
          <w:p w14:paraId="6562E4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DECB0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C3424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ABC01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725804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74B75E8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12" w:space="0" w:color="auto"/>
              <w:right w:val="nil"/>
            </w:tcBorders>
            <w:shd w:val="clear" w:color="000000" w:fill="0000FF"/>
            <w:noWrap/>
            <w:vAlign w:val="center"/>
            <w:hideMark/>
          </w:tcPr>
          <w:p w14:paraId="39B1BA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72451F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0E0B5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FF207C4"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2F5B9F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7EB9FE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0000FF"/>
            <w:noWrap/>
            <w:vAlign w:val="center"/>
            <w:hideMark/>
          </w:tcPr>
          <w:p w14:paraId="156342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BFE25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FFCCA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4D1F4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320AD9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7AF527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8" w:space="0" w:color="auto"/>
              <w:right w:val="nil"/>
            </w:tcBorders>
            <w:shd w:val="clear" w:color="000000" w:fill="0000FF"/>
            <w:noWrap/>
            <w:vAlign w:val="center"/>
            <w:hideMark/>
          </w:tcPr>
          <w:p w14:paraId="5BFB81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A9CAA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75865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382FEC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AB4EEF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A41026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0000FF"/>
            <w:noWrap/>
            <w:vAlign w:val="center"/>
            <w:hideMark/>
          </w:tcPr>
          <w:p w14:paraId="1B050B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BA9F7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285D6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A41B4F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7447E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EF6F9D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nil"/>
              <w:bottom w:val="single" w:sz="8" w:space="0" w:color="auto"/>
              <w:right w:val="nil"/>
            </w:tcBorders>
            <w:shd w:val="clear" w:color="000000" w:fill="0000FF"/>
            <w:noWrap/>
            <w:vAlign w:val="center"/>
            <w:hideMark/>
          </w:tcPr>
          <w:p w14:paraId="63DBFB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95EB9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20523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1623E68"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75C73ED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ENERO</w:t>
            </w:r>
          </w:p>
        </w:tc>
        <w:tc>
          <w:tcPr>
            <w:tcW w:w="0" w:type="auto"/>
            <w:tcBorders>
              <w:top w:val="nil"/>
              <w:left w:val="nil"/>
              <w:bottom w:val="nil"/>
              <w:right w:val="single" w:sz="12" w:space="0" w:color="auto"/>
            </w:tcBorders>
            <w:shd w:val="clear" w:color="000000" w:fill="FFFFFF"/>
            <w:noWrap/>
            <w:textDirection w:val="btLr"/>
            <w:vAlign w:val="center"/>
            <w:hideMark/>
          </w:tcPr>
          <w:p w14:paraId="77C2AE4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nil"/>
              <w:right w:val="nil"/>
            </w:tcBorders>
            <w:shd w:val="clear" w:color="000000" w:fill="0000FF"/>
            <w:noWrap/>
            <w:vAlign w:val="center"/>
            <w:hideMark/>
          </w:tcPr>
          <w:p w14:paraId="02A48A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7D53A7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0D43E9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495E7E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100B9E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03E8AD8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single" w:sz="12" w:space="0" w:color="auto"/>
              <w:left w:val="nil"/>
              <w:bottom w:val="single" w:sz="8" w:space="0" w:color="auto"/>
              <w:right w:val="nil"/>
            </w:tcBorders>
            <w:shd w:val="clear" w:color="000000" w:fill="0000FF"/>
            <w:noWrap/>
            <w:vAlign w:val="center"/>
            <w:hideMark/>
          </w:tcPr>
          <w:p w14:paraId="10552A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2E46CA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6CC9CB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2445C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5EE1CE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AD876A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0000FF"/>
            <w:noWrap/>
            <w:vAlign w:val="center"/>
            <w:hideMark/>
          </w:tcPr>
          <w:p w14:paraId="4D4DCF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D0EBC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5EE9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22D98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F96BD6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24EC58B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0000FF"/>
            <w:noWrap/>
            <w:vAlign w:val="center"/>
            <w:hideMark/>
          </w:tcPr>
          <w:p w14:paraId="1A14C8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2A61F2B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AA997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EFBE85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EFF30C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F00543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single" w:sz="8" w:space="0" w:color="auto"/>
              <w:right w:val="nil"/>
            </w:tcBorders>
            <w:shd w:val="clear" w:color="000000" w:fill="0000FF"/>
            <w:noWrap/>
            <w:vAlign w:val="center"/>
            <w:hideMark/>
          </w:tcPr>
          <w:p w14:paraId="6AAB5B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ADD88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FBE34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913171"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10C81C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7DCAAE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12" w:space="0" w:color="auto"/>
              <w:right w:val="nil"/>
            </w:tcBorders>
            <w:shd w:val="clear" w:color="000000" w:fill="0000FF"/>
            <w:noWrap/>
            <w:vAlign w:val="center"/>
            <w:hideMark/>
          </w:tcPr>
          <w:p w14:paraId="57945A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7170D9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15EF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60C5AE3"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422688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7120BB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0000FF"/>
            <w:noWrap/>
            <w:vAlign w:val="center"/>
            <w:hideMark/>
          </w:tcPr>
          <w:p w14:paraId="3A5951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0F899E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D88D9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A0603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307A56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7626D9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single" w:sz="8" w:space="0" w:color="auto"/>
              <w:right w:val="nil"/>
            </w:tcBorders>
            <w:shd w:val="clear" w:color="000000" w:fill="0000FF"/>
            <w:noWrap/>
            <w:vAlign w:val="center"/>
            <w:hideMark/>
          </w:tcPr>
          <w:p w14:paraId="4613F5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6B0C0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5CA0E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C5051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A976E5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4E70524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nil"/>
              <w:bottom w:val="single" w:sz="8" w:space="0" w:color="auto"/>
              <w:right w:val="nil"/>
            </w:tcBorders>
            <w:shd w:val="clear" w:color="000000" w:fill="0000FF"/>
            <w:noWrap/>
            <w:vAlign w:val="center"/>
            <w:hideMark/>
          </w:tcPr>
          <w:p w14:paraId="461125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AD43E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B735D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CFAFC0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861805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F84CDE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0000FF"/>
            <w:noWrap/>
            <w:vAlign w:val="center"/>
            <w:hideMark/>
          </w:tcPr>
          <w:p w14:paraId="24DB60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F072D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173A7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11A6E2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3A3B4B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6A57D8D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nil"/>
              <w:right w:val="nil"/>
            </w:tcBorders>
            <w:shd w:val="clear" w:color="000000" w:fill="0000FF"/>
            <w:noWrap/>
            <w:vAlign w:val="center"/>
            <w:hideMark/>
          </w:tcPr>
          <w:p w14:paraId="4725C7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0F552A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515912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AF15AA"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DFFF3E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6F3BDD4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single" w:sz="12" w:space="0" w:color="auto"/>
              <w:left w:val="nil"/>
              <w:bottom w:val="single" w:sz="8" w:space="0" w:color="auto"/>
              <w:right w:val="nil"/>
            </w:tcBorders>
            <w:shd w:val="clear" w:color="000000" w:fill="0000FF"/>
            <w:noWrap/>
            <w:vAlign w:val="center"/>
            <w:hideMark/>
          </w:tcPr>
          <w:p w14:paraId="66A58F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7876EC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552B3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CA368B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7DEED5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E438FC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0000FF"/>
            <w:noWrap/>
            <w:vAlign w:val="center"/>
            <w:hideMark/>
          </w:tcPr>
          <w:p w14:paraId="30F06E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2D026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671F3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7FFE8B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3F56C3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0944EF6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single" w:sz="8" w:space="0" w:color="auto"/>
              <w:right w:val="nil"/>
            </w:tcBorders>
            <w:shd w:val="clear" w:color="000000" w:fill="0000FF"/>
            <w:noWrap/>
            <w:vAlign w:val="center"/>
            <w:hideMark/>
          </w:tcPr>
          <w:p w14:paraId="34A19E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374121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8A61E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CECC7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8E8FC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B2F08E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nil"/>
              <w:bottom w:val="single" w:sz="8" w:space="0" w:color="auto"/>
              <w:right w:val="nil"/>
            </w:tcBorders>
            <w:shd w:val="clear" w:color="000000" w:fill="0000FF"/>
            <w:noWrap/>
            <w:vAlign w:val="center"/>
            <w:hideMark/>
          </w:tcPr>
          <w:p w14:paraId="267676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9A9A6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C5945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D9D055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387477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47CCEC8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12" w:space="0" w:color="auto"/>
              <w:right w:val="nil"/>
            </w:tcBorders>
            <w:shd w:val="clear" w:color="000000" w:fill="0000FF"/>
            <w:noWrap/>
            <w:vAlign w:val="center"/>
            <w:hideMark/>
          </w:tcPr>
          <w:p w14:paraId="1B9AEA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212353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348DE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83684F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BE37D6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14EB04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FFFFF"/>
            <w:noWrap/>
            <w:vAlign w:val="center"/>
            <w:hideMark/>
          </w:tcPr>
          <w:p w14:paraId="32CEA3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C507B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6A021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1F1E0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E98A89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1896C9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single" w:sz="8" w:space="0" w:color="auto"/>
              <w:right w:val="nil"/>
            </w:tcBorders>
            <w:shd w:val="clear" w:color="000000" w:fill="F2F2F2"/>
            <w:noWrap/>
            <w:vAlign w:val="center"/>
            <w:hideMark/>
          </w:tcPr>
          <w:p w14:paraId="3018E4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605F3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D52F2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1F993E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ECF9DC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1DE4ADB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8" w:space="0" w:color="auto"/>
              <w:right w:val="nil"/>
            </w:tcBorders>
            <w:shd w:val="clear" w:color="000000" w:fill="FFFFFF"/>
            <w:noWrap/>
            <w:vAlign w:val="center"/>
            <w:hideMark/>
          </w:tcPr>
          <w:p w14:paraId="68E917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5143EB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5AA51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B5702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EACBDB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3F809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F2F2F2"/>
            <w:noWrap/>
            <w:vAlign w:val="center"/>
            <w:hideMark/>
          </w:tcPr>
          <w:p w14:paraId="5D88A7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E9A80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84CE3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8B9B9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39D34D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FFFFFF"/>
            <w:noWrap/>
            <w:textDirection w:val="btLr"/>
            <w:vAlign w:val="center"/>
            <w:hideMark/>
          </w:tcPr>
          <w:p w14:paraId="11018C7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12" w:space="0" w:color="auto"/>
              <w:right w:val="nil"/>
            </w:tcBorders>
            <w:shd w:val="clear" w:color="000000" w:fill="FFFFFF"/>
            <w:noWrap/>
            <w:vAlign w:val="center"/>
            <w:hideMark/>
          </w:tcPr>
          <w:p w14:paraId="0376F2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FFFFFF"/>
            <w:noWrap/>
            <w:vAlign w:val="center"/>
            <w:hideMark/>
          </w:tcPr>
          <w:p w14:paraId="054C50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BAE80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7225E81"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16DC6D16"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FEBRERO</w:t>
            </w: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2151A32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D9D9D9"/>
            <w:noWrap/>
            <w:vAlign w:val="center"/>
            <w:hideMark/>
          </w:tcPr>
          <w:p w14:paraId="53EE12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6F5301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6BC2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AD8341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2C907B9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DE22BF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F2F2F2"/>
            <w:noWrap/>
            <w:vAlign w:val="center"/>
            <w:hideMark/>
          </w:tcPr>
          <w:p w14:paraId="28BC9F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73E1C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4D282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AEC908"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3531DF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6B23F4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D9D9D9"/>
            <w:noWrap/>
            <w:vAlign w:val="center"/>
            <w:hideMark/>
          </w:tcPr>
          <w:p w14:paraId="5F31CA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43A1B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43656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C84707A"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362F7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6C16B3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single" w:sz="8" w:space="0" w:color="auto"/>
              <w:right w:val="nil"/>
            </w:tcBorders>
            <w:shd w:val="clear" w:color="000000" w:fill="F2F2F2"/>
            <w:noWrap/>
            <w:vAlign w:val="center"/>
            <w:hideMark/>
          </w:tcPr>
          <w:p w14:paraId="253A23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25D75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67408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0CD56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FDBFDF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35ABD4E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12" w:space="0" w:color="auto"/>
              <w:right w:val="nil"/>
            </w:tcBorders>
            <w:shd w:val="clear" w:color="000000" w:fill="D9D9D9"/>
            <w:noWrap/>
            <w:vAlign w:val="center"/>
            <w:hideMark/>
          </w:tcPr>
          <w:p w14:paraId="1C13CE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3ED984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39CBF1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E658D5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764CFF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18B7C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0000FF"/>
            <w:noWrap/>
            <w:vAlign w:val="center"/>
            <w:hideMark/>
          </w:tcPr>
          <w:p w14:paraId="7F3B68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51539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A54B3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866095"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8ECA62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9AF656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0000FF"/>
            <w:noWrap/>
            <w:vAlign w:val="center"/>
            <w:hideMark/>
          </w:tcPr>
          <w:p w14:paraId="48D14F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0E0AE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693AD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FFD9AF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0340B4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07A1396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0000FF"/>
            <w:noWrap/>
            <w:vAlign w:val="center"/>
            <w:hideMark/>
          </w:tcPr>
          <w:p w14:paraId="4F24B8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4EC7FA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8D434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A7250C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2EDFE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450898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0000FF"/>
            <w:noWrap/>
            <w:vAlign w:val="center"/>
            <w:hideMark/>
          </w:tcPr>
          <w:p w14:paraId="10B87C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093A5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B46E9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1DF489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E918F2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412E839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nil"/>
              <w:right w:val="nil"/>
            </w:tcBorders>
            <w:shd w:val="clear" w:color="000000" w:fill="0000FF"/>
            <w:noWrap/>
            <w:vAlign w:val="center"/>
            <w:hideMark/>
          </w:tcPr>
          <w:p w14:paraId="307C2F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272A7E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2447CF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B7AB4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1DF1AAE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B35D06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single" w:sz="12" w:space="0" w:color="auto"/>
              <w:left w:val="nil"/>
              <w:bottom w:val="single" w:sz="8" w:space="0" w:color="auto"/>
              <w:right w:val="nil"/>
            </w:tcBorders>
            <w:shd w:val="clear" w:color="000000" w:fill="D9D9D9"/>
            <w:noWrap/>
            <w:vAlign w:val="center"/>
            <w:hideMark/>
          </w:tcPr>
          <w:p w14:paraId="3A890E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007FFF"/>
            <w:noWrap/>
            <w:vAlign w:val="center"/>
            <w:hideMark/>
          </w:tcPr>
          <w:p w14:paraId="37108D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11216F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A52473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3326F2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0DEF30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F2F2F2"/>
            <w:noWrap/>
            <w:vAlign w:val="center"/>
            <w:hideMark/>
          </w:tcPr>
          <w:p w14:paraId="441E0E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01CC6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AFF2C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76450D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18284B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772A066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D9D9D9"/>
            <w:noWrap/>
            <w:vAlign w:val="center"/>
            <w:hideMark/>
          </w:tcPr>
          <w:p w14:paraId="224427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2B9C3B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39432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5E010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E7D5C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A64069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F2F2F2"/>
            <w:noWrap/>
            <w:vAlign w:val="center"/>
            <w:hideMark/>
          </w:tcPr>
          <w:p w14:paraId="0A5D6B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CEB50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72A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87197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059A2D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79C7CD6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12" w:space="0" w:color="auto"/>
              <w:right w:val="nil"/>
            </w:tcBorders>
            <w:shd w:val="clear" w:color="000000" w:fill="D9D9D9"/>
            <w:noWrap/>
            <w:vAlign w:val="center"/>
            <w:hideMark/>
          </w:tcPr>
          <w:p w14:paraId="012063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5287BA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3BFC9F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ED1E2D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AE91E7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C415C3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FFFFF"/>
            <w:noWrap/>
            <w:vAlign w:val="center"/>
            <w:hideMark/>
          </w:tcPr>
          <w:p w14:paraId="627CA1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23EF4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43636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B9F49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4F8084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A62722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F2F2F2"/>
            <w:noWrap/>
            <w:vAlign w:val="center"/>
            <w:hideMark/>
          </w:tcPr>
          <w:p w14:paraId="4DC1D3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FEC06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CCE1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E26D04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DE8A95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1B5EED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FFFFFF"/>
            <w:noWrap/>
            <w:vAlign w:val="center"/>
            <w:hideMark/>
          </w:tcPr>
          <w:p w14:paraId="1B994F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39947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A5A88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DED75B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21235C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FA4D26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2F2F2"/>
            <w:noWrap/>
            <w:vAlign w:val="center"/>
            <w:hideMark/>
          </w:tcPr>
          <w:p w14:paraId="01298A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1C531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4F960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35660C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CA9BA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2CC2B7F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nil"/>
              <w:right w:val="nil"/>
            </w:tcBorders>
            <w:shd w:val="clear" w:color="000000" w:fill="FFFFFF"/>
            <w:noWrap/>
            <w:vAlign w:val="center"/>
            <w:hideMark/>
          </w:tcPr>
          <w:p w14:paraId="4517D4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3E3C0E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21123A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6D14D6B"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33CB54FC"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RZO</w:t>
            </w: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1A88253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single" w:sz="12" w:space="0" w:color="auto"/>
              <w:left w:val="nil"/>
              <w:bottom w:val="single" w:sz="8" w:space="0" w:color="auto"/>
              <w:right w:val="nil"/>
            </w:tcBorders>
            <w:shd w:val="clear" w:color="000000" w:fill="D9D9D9"/>
            <w:noWrap/>
            <w:vAlign w:val="center"/>
            <w:hideMark/>
          </w:tcPr>
          <w:p w14:paraId="74083E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7B40F3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5B834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841710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2693C5C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E166CA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F2F2F2"/>
            <w:noWrap/>
            <w:vAlign w:val="center"/>
            <w:hideMark/>
          </w:tcPr>
          <w:p w14:paraId="0D543A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360EA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81A69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38AFC02"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19B2F8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197A46A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D9D9D9"/>
            <w:noWrap/>
            <w:vAlign w:val="center"/>
            <w:hideMark/>
          </w:tcPr>
          <w:p w14:paraId="02F51F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0C753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EDD1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0257B90"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5F2B0C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A74397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single" w:sz="8" w:space="0" w:color="auto"/>
              <w:right w:val="nil"/>
            </w:tcBorders>
            <w:shd w:val="clear" w:color="000000" w:fill="F2F2F2"/>
            <w:noWrap/>
            <w:vAlign w:val="center"/>
            <w:hideMark/>
          </w:tcPr>
          <w:p w14:paraId="27CCE0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9C77B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4DC3D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7CC18F9"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90224A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6244A5E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12" w:space="0" w:color="auto"/>
              <w:right w:val="nil"/>
            </w:tcBorders>
            <w:shd w:val="clear" w:color="000000" w:fill="D9D9D9"/>
            <w:noWrap/>
            <w:vAlign w:val="center"/>
            <w:hideMark/>
          </w:tcPr>
          <w:p w14:paraId="7E9D98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7EF859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889C1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244F49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BE702E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1866B72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FFFFF"/>
            <w:noWrap/>
            <w:vAlign w:val="center"/>
            <w:hideMark/>
          </w:tcPr>
          <w:p w14:paraId="378E04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5E5B02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48CA2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09FE5F5"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2A68C20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FE8CA6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F2F2F2"/>
            <w:noWrap/>
            <w:vAlign w:val="center"/>
            <w:hideMark/>
          </w:tcPr>
          <w:p w14:paraId="70A9E1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03457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309F8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16B39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145A88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85EB8D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FFFFFF"/>
            <w:noWrap/>
            <w:vAlign w:val="center"/>
            <w:hideMark/>
          </w:tcPr>
          <w:p w14:paraId="44E668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5640E0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1E91D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21422B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CF4C22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4C86C1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F2F2F2"/>
            <w:noWrap/>
            <w:vAlign w:val="center"/>
            <w:hideMark/>
          </w:tcPr>
          <w:p w14:paraId="27E885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E6002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4124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6266DE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985863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227A2E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nil"/>
              <w:right w:val="nil"/>
            </w:tcBorders>
            <w:shd w:val="clear" w:color="000000" w:fill="FFFFFF"/>
            <w:noWrap/>
            <w:vAlign w:val="center"/>
            <w:hideMark/>
          </w:tcPr>
          <w:p w14:paraId="445DFF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652B9B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54F13F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1E47EA8"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B522A2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2A27023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single" w:sz="12" w:space="0" w:color="auto"/>
              <w:left w:val="nil"/>
              <w:bottom w:val="single" w:sz="8" w:space="0" w:color="auto"/>
              <w:right w:val="nil"/>
            </w:tcBorders>
            <w:shd w:val="clear" w:color="000000" w:fill="D9D9D9"/>
            <w:noWrap/>
            <w:vAlign w:val="center"/>
            <w:hideMark/>
          </w:tcPr>
          <w:p w14:paraId="358CC3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743DCF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24591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320F5A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5DBCFA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CB9CAE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F2F2F2"/>
            <w:noWrap/>
            <w:vAlign w:val="center"/>
            <w:hideMark/>
          </w:tcPr>
          <w:p w14:paraId="4EA9D1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3D1C7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E46C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E7A97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27DEAC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03A3D71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D9D9D9"/>
            <w:noWrap/>
            <w:vAlign w:val="center"/>
            <w:hideMark/>
          </w:tcPr>
          <w:p w14:paraId="3F7F53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2A73D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4EA0C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53351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F5C0CF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96B6E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F2F2F2"/>
            <w:noWrap/>
            <w:vAlign w:val="center"/>
            <w:hideMark/>
          </w:tcPr>
          <w:p w14:paraId="797252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1E597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00198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6E6155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B28EAD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4BC6A72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12" w:space="0" w:color="auto"/>
              <w:right w:val="nil"/>
            </w:tcBorders>
            <w:shd w:val="clear" w:color="000000" w:fill="D9D9D9"/>
            <w:noWrap/>
            <w:vAlign w:val="center"/>
            <w:hideMark/>
          </w:tcPr>
          <w:p w14:paraId="1F085E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1F1CAB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29DA4D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EE8CA0E"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3CDB33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5608A6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FFFFF"/>
            <w:noWrap/>
            <w:vAlign w:val="center"/>
            <w:hideMark/>
          </w:tcPr>
          <w:p w14:paraId="13A9D0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74A360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AB723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C72497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9C47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D8190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F2F2F2"/>
            <w:noWrap/>
            <w:vAlign w:val="center"/>
            <w:hideMark/>
          </w:tcPr>
          <w:p w14:paraId="6E83A4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B58D9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8F74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C76C38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779729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92CBC5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FFFFFF"/>
            <w:noWrap/>
            <w:vAlign w:val="center"/>
            <w:hideMark/>
          </w:tcPr>
          <w:p w14:paraId="4442B1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4DAC99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17B91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8FC8D2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380F1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8A811F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2F2F2"/>
            <w:noWrap/>
            <w:vAlign w:val="center"/>
            <w:hideMark/>
          </w:tcPr>
          <w:p w14:paraId="62C703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7EEA6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97217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E9922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BBFCA1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37B9962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nil"/>
              <w:right w:val="nil"/>
            </w:tcBorders>
            <w:shd w:val="clear" w:color="000000" w:fill="FFFFFF"/>
            <w:noWrap/>
            <w:vAlign w:val="center"/>
            <w:hideMark/>
          </w:tcPr>
          <w:p w14:paraId="65C2F5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0351B9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714610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4CEA0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698061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12E246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single" w:sz="12" w:space="0" w:color="auto"/>
              <w:left w:val="nil"/>
              <w:bottom w:val="single" w:sz="8" w:space="0" w:color="auto"/>
              <w:right w:val="nil"/>
            </w:tcBorders>
            <w:shd w:val="clear" w:color="000000" w:fill="D9D9D9"/>
            <w:noWrap/>
            <w:vAlign w:val="center"/>
            <w:hideMark/>
          </w:tcPr>
          <w:p w14:paraId="72375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4FE7CB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A6FF6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DB7C75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5BA8D6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0D026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F2F2F2"/>
            <w:noWrap/>
            <w:vAlign w:val="center"/>
            <w:hideMark/>
          </w:tcPr>
          <w:p w14:paraId="3C5934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541FF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FEE22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A4705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E661E4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3EA572C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nil"/>
              <w:bottom w:val="single" w:sz="8" w:space="0" w:color="auto"/>
              <w:right w:val="nil"/>
            </w:tcBorders>
            <w:shd w:val="clear" w:color="000000" w:fill="D9D9D9"/>
            <w:noWrap/>
            <w:vAlign w:val="center"/>
            <w:hideMark/>
          </w:tcPr>
          <w:p w14:paraId="6C31DB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4FBE53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3918B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9B62F82"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6C770063"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ABRIL</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C56D20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F2F2F2"/>
            <w:noWrap/>
            <w:vAlign w:val="center"/>
            <w:hideMark/>
          </w:tcPr>
          <w:p w14:paraId="19C4E8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214B3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F3CC7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0BD422"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D496E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53299F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12" w:space="0" w:color="auto"/>
              <w:right w:val="nil"/>
            </w:tcBorders>
            <w:shd w:val="clear" w:color="000000" w:fill="D9D9D9"/>
            <w:noWrap/>
            <w:vAlign w:val="center"/>
            <w:hideMark/>
          </w:tcPr>
          <w:p w14:paraId="2148DD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03595E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68E81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F62215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4D6101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3351AC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FFFFFF"/>
            <w:noWrap/>
            <w:vAlign w:val="center"/>
            <w:hideMark/>
          </w:tcPr>
          <w:p w14:paraId="475204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07F22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85F69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305BC3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2A6DB6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63AF5F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F2F2F2"/>
            <w:noWrap/>
            <w:vAlign w:val="center"/>
            <w:hideMark/>
          </w:tcPr>
          <w:p w14:paraId="3EFB34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60EE4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46FE0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EA0E17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E1258A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00DFF43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single" w:sz="8" w:space="0" w:color="auto"/>
              <w:right w:val="nil"/>
            </w:tcBorders>
            <w:shd w:val="clear" w:color="000000" w:fill="FFFFFF"/>
            <w:noWrap/>
            <w:vAlign w:val="center"/>
            <w:hideMark/>
          </w:tcPr>
          <w:p w14:paraId="2AA955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D3090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B23FC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A6199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CF69F0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C3F685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2F2F2"/>
            <w:noWrap/>
            <w:vAlign w:val="center"/>
            <w:hideMark/>
          </w:tcPr>
          <w:p w14:paraId="4792D6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73FBB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30C9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A79CD2D"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331B94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359EEFA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nil"/>
              <w:right w:val="nil"/>
            </w:tcBorders>
            <w:shd w:val="clear" w:color="000000" w:fill="FFFFFF"/>
            <w:noWrap/>
            <w:vAlign w:val="center"/>
            <w:hideMark/>
          </w:tcPr>
          <w:p w14:paraId="2D5CBF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5A257F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6B97D2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1A847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DC1164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2380A75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single" w:sz="12" w:space="0" w:color="auto"/>
              <w:left w:val="nil"/>
              <w:bottom w:val="single" w:sz="8" w:space="0" w:color="auto"/>
              <w:right w:val="nil"/>
            </w:tcBorders>
            <w:shd w:val="clear" w:color="000000" w:fill="D9D9D9"/>
            <w:noWrap/>
            <w:vAlign w:val="center"/>
            <w:hideMark/>
          </w:tcPr>
          <w:p w14:paraId="199F9C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1B3B1F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623AF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8811D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E596F2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80ADAE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nil"/>
              <w:bottom w:val="single" w:sz="8" w:space="0" w:color="auto"/>
              <w:right w:val="nil"/>
            </w:tcBorders>
            <w:shd w:val="clear" w:color="000000" w:fill="F2F2F2"/>
            <w:noWrap/>
            <w:vAlign w:val="center"/>
            <w:hideMark/>
          </w:tcPr>
          <w:p w14:paraId="137D9E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529E3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30157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05B9EE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02039B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1F541E6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D9D9D9"/>
            <w:noWrap/>
            <w:vAlign w:val="center"/>
            <w:hideMark/>
          </w:tcPr>
          <w:p w14:paraId="791FB4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04A63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0D758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3EC036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5ED073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13AEBC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single" w:sz="8" w:space="0" w:color="auto"/>
              <w:right w:val="nil"/>
            </w:tcBorders>
            <w:shd w:val="clear" w:color="000000" w:fill="F2F2F2"/>
            <w:noWrap/>
            <w:vAlign w:val="center"/>
            <w:hideMark/>
          </w:tcPr>
          <w:p w14:paraId="7C74E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BA84F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2F59F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263FB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04BE25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1A36B5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12" w:space="0" w:color="auto"/>
              <w:right w:val="nil"/>
            </w:tcBorders>
            <w:shd w:val="clear" w:color="000000" w:fill="D9D9D9"/>
            <w:noWrap/>
            <w:vAlign w:val="center"/>
            <w:hideMark/>
          </w:tcPr>
          <w:p w14:paraId="3FCFEC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26BF8C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D8CEB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2C670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0661AD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820135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FFFFFF"/>
            <w:noWrap/>
            <w:vAlign w:val="center"/>
            <w:hideMark/>
          </w:tcPr>
          <w:p w14:paraId="01924E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4EC1E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152DE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CD523D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979201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6D0837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single" w:sz="8" w:space="0" w:color="auto"/>
              <w:right w:val="nil"/>
            </w:tcBorders>
            <w:shd w:val="clear" w:color="000000" w:fill="F2F2F2"/>
            <w:noWrap/>
            <w:vAlign w:val="center"/>
            <w:hideMark/>
          </w:tcPr>
          <w:p w14:paraId="084F80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D06A6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340ED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B45634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7CBB7D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D5834F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nil"/>
              <w:bottom w:val="single" w:sz="8" w:space="0" w:color="auto"/>
              <w:right w:val="nil"/>
            </w:tcBorders>
            <w:shd w:val="clear" w:color="000000" w:fill="FFFFFF"/>
            <w:noWrap/>
            <w:vAlign w:val="center"/>
            <w:hideMark/>
          </w:tcPr>
          <w:p w14:paraId="1BF549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C1125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8C9A8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FD06F5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FFE2C4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4F4797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2F2F2"/>
            <w:noWrap/>
            <w:vAlign w:val="center"/>
            <w:hideMark/>
          </w:tcPr>
          <w:p w14:paraId="51E427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8D36E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25206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313C4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A4CF6D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35A738F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nil"/>
              <w:right w:val="nil"/>
            </w:tcBorders>
            <w:shd w:val="clear" w:color="000000" w:fill="FFFFFF"/>
            <w:noWrap/>
            <w:vAlign w:val="center"/>
            <w:hideMark/>
          </w:tcPr>
          <w:p w14:paraId="6B41AD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51ADE4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17250B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B83ECD3"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12E2860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173C75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single" w:sz="12" w:space="0" w:color="auto"/>
              <w:left w:val="nil"/>
              <w:bottom w:val="single" w:sz="8" w:space="0" w:color="auto"/>
              <w:right w:val="nil"/>
            </w:tcBorders>
            <w:shd w:val="clear" w:color="000000" w:fill="D9D9D9"/>
            <w:noWrap/>
            <w:vAlign w:val="center"/>
            <w:hideMark/>
          </w:tcPr>
          <w:p w14:paraId="056C71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2C5C37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68C9A9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1DE197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211BD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435E1F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8" w:space="0" w:color="auto"/>
              <w:right w:val="nil"/>
            </w:tcBorders>
            <w:shd w:val="clear" w:color="000000" w:fill="F2F2F2"/>
            <w:noWrap/>
            <w:vAlign w:val="center"/>
            <w:hideMark/>
          </w:tcPr>
          <w:p w14:paraId="422BB3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19C9F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9A13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08BBA5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08295B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CB7220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D9D9D9"/>
            <w:noWrap/>
            <w:vAlign w:val="center"/>
            <w:hideMark/>
          </w:tcPr>
          <w:p w14:paraId="48A1DB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046276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05BE5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CE8B0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B77B54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A7153F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8" w:space="0" w:color="auto"/>
              <w:right w:val="nil"/>
            </w:tcBorders>
            <w:shd w:val="clear" w:color="000000" w:fill="F2F2F2"/>
            <w:noWrap/>
            <w:vAlign w:val="center"/>
            <w:hideMark/>
          </w:tcPr>
          <w:p w14:paraId="68AEB3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12BD2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93D89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DA79DA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6B8FA6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516B910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12" w:space="0" w:color="auto"/>
              <w:right w:val="nil"/>
            </w:tcBorders>
            <w:shd w:val="clear" w:color="000000" w:fill="D9D9D9"/>
            <w:noWrap/>
            <w:vAlign w:val="center"/>
            <w:hideMark/>
          </w:tcPr>
          <w:p w14:paraId="26A839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1EACE9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A92D2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0EFAC91"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2578208"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YO</w:t>
            </w: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224448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FFFFFF"/>
            <w:noWrap/>
            <w:vAlign w:val="center"/>
            <w:hideMark/>
          </w:tcPr>
          <w:p w14:paraId="3464A2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3CBB3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8A36F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019EC4"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5BBE0A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3A59C4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single" w:sz="8" w:space="0" w:color="auto"/>
              <w:right w:val="nil"/>
            </w:tcBorders>
            <w:shd w:val="clear" w:color="000000" w:fill="F2F2F2"/>
            <w:noWrap/>
            <w:vAlign w:val="center"/>
            <w:hideMark/>
          </w:tcPr>
          <w:p w14:paraId="5368B3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2C98A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8DD97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00E0A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134977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9A3E7B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FFFFFF"/>
            <w:noWrap/>
            <w:vAlign w:val="center"/>
            <w:hideMark/>
          </w:tcPr>
          <w:p w14:paraId="5FFDC4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56A4A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9B29B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694DEC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0B6B0C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BA944F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F2F2F2"/>
            <w:noWrap/>
            <w:vAlign w:val="center"/>
            <w:hideMark/>
          </w:tcPr>
          <w:p w14:paraId="67C6D2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18C29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916B1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15ED9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8344CB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696F038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nil"/>
              <w:right w:val="nil"/>
            </w:tcBorders>
            <w:shd w:val="clear" w:color="000000" w:fill="FFFFFF"/>
            <w:noWrap/>
            <w:vAlign w:val="center"/>
            <w:hideMark/>
          </w:tcPr>
          <w:p w14:paraId="62E855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06360C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62834C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D00B719"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E49B21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6C41370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single" w:sz="12" w:space="0" w:color="auto"/>
              <w:left w:val="nil"/>
              <w:bottom w:val="single" w:sz="8" w:space="0" w:color="auto"/>
              <w:right w:val="nil"/>
            </w:tcBorders>
            <w:shd w:val="clear" w:color="000000" w:fill="D9D9D9"/>
            <w:noWrap/>
            <w:vAlign w:val="center"/>
            <w:hideMark/>
          </w:tcPr>
          <w:p w14:paraId="1CE9D7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52069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6193C5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3C3BDF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F7D332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120C07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F2F2F2"/>
            <w:noWrap/>
            <w:vAlign w:val="center"/>
            <w:hideMark/>
          </w:tcPr>
          <w:p w14:paraId="0084E9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601A3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7F457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63AB37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75BC8D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2735964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single" w:sz="8" w:space="0" w:color="auto"/>
              <w:right w:val="nil"/>
            </w:tcBorders>
            <w:shd w:val="clear" w:color="000000" w:fill="D9D9D9"/>
            <w:noWrap/>
            <w:vAlign w:val="center"/>
            <w:hideMark/>
          </w:tcPr>
          <w:p w14:paraId="4DD42E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FFEB6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A551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F26C9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50475E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72B572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nil"/>
              <w:bottom w:val="single" w:sz="8" w:space="0" w:color="auto"/>
              <w:right w:val="nil"/>
            </w:tcBorders>
            <w:shd w:val="clear" w:color="000000" w:fill="F2F2F2"/>
            <w:noWrap/>
            <w:vAlign w:val="center"/>
            <w:hideMark/>
          </w:tcPr>
          <w:p w14:paraId="64BAB3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97BA0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6D3B5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0F1F1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93BAA2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30FB6BD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12" w:space="0" w:color="auto"/>
              <w:right w:val="nil"/>
            </w:tcBorders>
            <w:shd w:val="clear" w:color="000000" w:fill="D9D9D9"/>
            <w:noWrap/>
            <w:vAlign w:val="center"/>
            <w:hideMark/>
          </w:tcPr>
          <w:p w14:paraId="3864F0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136B06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0BDFE9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136DFF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729560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7D72B9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FFFFFF"/>
            <w:noWrap/>
            <w:vAlign w:val="center"/>
            <w:hideMark/>
          </w:tcPr>
          <w:p w14:paraId="54B0AE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93491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0C719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67003C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13BBE0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BF7146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F2F2F2"/>
            <w:noWrap/>
            <w:vAlign w:val="center"/>
            <w:hideMark/>
          </w:tcPr>
          <w:p w14:paraId="70D75E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14F85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C40E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63E71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24CE19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4A7786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FFFFFF"/>
            <w:noWrap/>
            <w:vAlign w:val="center"/>
            <w:hideMark/>
          </w:tcPr>
          <w:p w14:paraId="6667D1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7E398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16F06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0C53A2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2A565A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E397AA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single" w:sz="8" w:space="0" w:color="auto"/>
              <w:right w:val="nil"/>
            </w:tcBorders>
            <w:shd w:val="clear" w:color="000000" w:fill="F2F2F2"/>
            <w:noWrap/>
            <w:vAlign w:val="center"/>
            <w:hideMark/>
          </w:tcPr>
          <w:p w14:paraId="2E2341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98E9D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F37F5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FFE8D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955BC1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491DC65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nil"/>
              <w:bottom w:val="nil"/>
              <w:right w:val="nil"/>
            </w:tcBorders>
            <w:shd w:val="clear" w:color="000000" w:fill="FFFFFF"/>
            <w:noWrap/>
            <w:vAlign w:val="center"/>
            <w:hideMark/>
          </w:tcPr>
          <w:p w14:paraId="164F38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782AC2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1B7F41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4ADBA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39391A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6F47E46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single" w:sz="12" w:space="0" w:color="auto"/>
              <w:left w:val="nil"/>
              <w:bottom w:val="single" w:sz="8" w:space="0" w:color="auto"/>
              <w:right w:val="nil"/>
            </w:tcBorders>
            <w:shd w:val="clear" w:color="000000" w:fill="D9D9D9"/>
            <w:noWrap/>
            <w:vAlign w:val="center"/>
            <w:hideMark/>
          </w:tcPr>
          <w:p w14:paraId="3412EF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558973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1517BA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0E3D5E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4D93A3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C9BDBD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2F2F2"/>
            <w:noWrap/>
            <w:vAlign w:val="center"/>
            <w:hideMark/>
          </w:tcPr>
          <w:p w14:paraId="524DFB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4BD38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A3F7E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83EBE6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90DE2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3A62CB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single" w:sz="8" w:space="0" w:color="auto"/>
              <w:right w:val="nil"/>
            </w:tcBorders>
            <w:shd w:val="clear" w:color="000000" w:fill="D9D9D9"/>
            <w:noWrap/>
            <w:vAlign w:val="center"/>
            <w:hideMark/>
          </w:tcPr>
          <w:p w14:paraId="790F5A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D2011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23E3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63E9DC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A1C786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144A7B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8" w:space="0" w:color="auto"/>
              <w:right w:val="nil"/>
            </w:tcBorders>
            <w:shd w:val="clear" w:color="000000" w:fill="F2F2F2"/>
            <w:noWrap/>
            <w:vAlign w:val="center"/>
            <w:hideMark/>
          </w:tcPr>
          <w:p w14:paraId="71E3FC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249DC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68EFA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4096EB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B39048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56EE82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12" w:space="0" w:color="auto"/>
              <w:right w:val="nil"/>
            </w:tcBorders>
            <w:shd w:val="clear" w:color="000000" w:fill="D9D9D9"/>
            <w:noWrap/>
            <w:vAlign w:val="center"/>
            <w:hideMark/>
          </w:tcPr>
          <w:p w14:paraId="2ACD4D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2116A0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7C2575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610B540"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8E90C1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F80BAB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nil"/>
              <w:bottom w:val="single" w:sz="8" w:space="0" w:color="auto"/>
              <w:right w:val="nil"/>
            </w:tcBorders>
            <w:shd w:val="clear" w:color="000000" w:fill="FFFFFF"/>
            <w:noWrap/>
            <w:vAlign w:val="center"/>
            <w:hideMark/>
          </w:tcPr>
          <w:p w14:paraId="688911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6D77B6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4A5C2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F9CB109"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A0608A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JUNIO</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486D58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F2F2F2"/>
            <w:noWrap/>
            <w:vAlign w:val="center"/>
            <w:hideMark/>
          </w:tcPr>
          <w:p w14:paraId="23BB1E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5C89ED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7939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E2410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940871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B8AD7D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FFFFFF"/>
            <w:noWrap/>
            <w:vAlign w:val="center"/>
            <w:hideMark/>
          </w:tcPr>
          <w:p w14:paraId="488646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6252BF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B7C26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34991B4"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6E4B9B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FB6D44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F2F2F2"/>
            <w:noWrap/>
            <w:vAlign w:val="center"/>
            <w:hideMark/>
          </w:tcPr>
          <w:p w14:paraId="63FAF7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2DE72A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85F83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C223A39"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867748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3EEBD4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nil"/>
              <w:right w:val="nil"/>
            </w:tcBorders>
            <w:shd w:val="clear" w:color="000000" w:fill="FFFFFF"/>
            <w:noWrap/>
            <w:vAlign w:val="center"/>
            <w:hideMark/>
          </w:tcPr>
          <w:p w14:paraId="48E043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5E80F5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14487E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0F27F6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82065E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DF2873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single" w:sz="12" w:space="0" w:color="auto"/>
              <w:left w:val="nil"/>
              <w:bottom w:val="single" w:sz="8" w:space="0" w:color="auto"/>
              <w:right w:val="nil"/>
            </w:tcBorders>
            <w:shd w:val="clear" w:color="000000" w:fill="D9D9D9"/>
            <w:noWrap/>
            <w:vAlign w:val="center"/>
            <w:hideMark/>
          </w:tcPr>
          <w:p w14:paraId="3C3B29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007FFF"/>
            <w:noWrap/>
            <w:vAlign w:val="center"/>
            <w:hideMark/>
          </w:tcPr>
          <w:p w14:paraId="44A35F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A8CA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AC3952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20DB9A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39725F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2F2F2"/>
            <w:noWrap/>
            <w:vAlign w:val="center"/>
            <w:hideMark/>
          </w:tcPr>
          <w:p w14:paraId="78982B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00C405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139E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C34468"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C3DD60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B47C03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D9D9D9"/>
            <w:noWrap/>
            <w:vAlign w:val="center"/>
            <w:hideMark/>
          </w:tcPr>
          <w:p w14:paraId="3AA63F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16D432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5A4BB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3FA8C1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D24489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4007CA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F2F2F2"/>
            <w:noWrap/>
            <w:vAlign w:val="center"/>
            <w:hideMark/>
          </w:tcPr>
          <w:p w14:paraId="61BBD3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7DB999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4491D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75DAFB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DDCBEE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68952D8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12" w:space="0" w:color="auto"/>
              <w:right w:val="nil"/>
            </w:tcBorders>
            <w:shd w:val="clear" w:color="000000" w:fill="D9D9D9"/>
            <w:noWrap/>
            <w:vAlign w:val="center"/>
            <w:hideMark/>
          </w:tcPr>
          <w:p w14:paraId="3E00DD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4247E7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5B903C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DF3FE18"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02BFC1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273DA8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FFFFFF"/>
            <w:noWrap/>
            <w:vAlign w:val="center"/>
            <w:hideMark/>
          </w:tcPr>
          <w:p w14:paraId="11940A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77504D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EA729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72FA71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467AFF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8D5867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single" w:sz="8" w:space="0" w:color="auto"/>
              <w:right w:val="nil"/>
            </w:tcBorders>
            <w:shd w:val="clear" w:color="000000" w:fill="F2F2F2"/>
            <w:noWrap/>
            <w:vAlign w:val="center"/>
            <w:hideMark/>
          </w:tcPr>
          <w:p w14:paraId="729576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6AF887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B62C5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8F8A2E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A2A363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406E7E1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FFFFFF"/>
            <w:noWrap/>
            <w:vAlign w:val="center"/>
            <w:hideMark/>
          </w:tcPr>
          <w:p w14:paraId="69E76B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E0A79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2F62B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08140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58DC54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AD5A3A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F2F2F2"/>
            <w:noWrap/>
            <w:vAlign w:val="center"/>
            <w:hideMark/>
          </w:tcPr>
          <w:p w14:paraId="30F367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4CAF8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A0B3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8C3414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1F542A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790B195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nil"/>
              <w:right w:val="nil"/>
            </w:tcBorders>
            <w:shd w:val="clear" w:color="000000" w:fill="FFFFFF"/>
            <w:noWrap/>
            <w:vAlign w:val="center"/>
            <w:hideMark/>
          </w:tcPr>
          <w:p w14:paraId="39D932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5C6F21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00FFFF"/>
            <w:noWrap/>
            <w:vAlign w:val="center"/>
            <w:hideMark/>
          </w:tcPr>
          <w:p w14:paraId="2E5CCA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C58C9F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5AD4E1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49897E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single" w:sz="12" w:space="0" w:color="auto"/>
              <w:left w:val="nil"/>
              <w:bottom w:val="single" w:sz="8" w:space="0" w:color="auto"/>
              <w:right w:val="nil"/>
            </w:tcBorders>
            <w:shd w:val="clear" w:color="000000" w:fill="D9D9D9"/>
            <w:noWrap/>
            <w:vAlign w:val="center"/>
            <w:hideMark/>
          </w:tcPr>
          <w:p w14:paraId="7D0835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3EF7C0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1A906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824C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54965B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BCF2A6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2F2F2"/>
            <w:noWrap/>
            <w:vAlign w:val="center"/>
            <w:hideMark/>
          </w:tcPr>
          <w:p w14:paraId="459A18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39DFB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EBE45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CEA9A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5BB56C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4EFDE8D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D9D9D9"/>
            <w:noWrap/>
            <w:vAlign w:val="center"/>
            <w:hideMark/>
          </w:tcPr>
          <w:p w14:paraId="7DD954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5896D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44B3F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90684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450057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CEED29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F2F2F2"/>
            <w:noWrap/>
            <w:vAlign w:val="center"/>
            <w:hideMark/>
          </w:tcPr>
          <w:p w14:paraId="0110D5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DE7CE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0EEBB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1FEBC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BFD099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7566B11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12" w:space="0" w:color="auto"/>
              <w:right w:val="nil"/>
            </w:tcBorders>
            <w:shd w:val="clear" w:color="000000" w:fill="D9D9D9"/>
            <w:noWrap/>
            <w:vAlign w:val="center"/>
            <w:hideMark/>
          </w:tcPr>
          <w:p w14:paraId="7FA580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0B4535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791C7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234D5E"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7A5A36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879E23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FFFFFF"/>
            <w:noWrap/>
            <w:vAlign w:val="center"/>
            <w:hideMark/>
          </w:tcPr>
          <w:p w14:paraId="56E8E6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FDB9F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677A91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1CC49F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5BF86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85628F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8" w:space="0" w:color="auto"/>
              <w:right w:val="nil"/>
            </w:tcBorders>
            <w:shd w:val="clear" w:color="000000" w:fill="F2F2F2"/>
            <w:noWrap/>
            <w:vAlign w:val="center"/>
            <w:hideMark/>
          </w:tcPr>
          <w:p w14:paraId="3C6D79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EEDFA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1AA89E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B3664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53DF8C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57D835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FFFFFF"/>
            <w:noWrap/>
            <w:vAlign w:val="center"/>
            <w:hideMark/>
          </w:tcPr>
          <w:p w14:paraId="4B23AD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2D2DA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5E07A0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C154479"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2E676E69"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JULIO</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10389F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F2F2F2"/>
            <w:noWrap/>
            <w:vAlign w:val="center"/>
            <w:hideMark/>
          </w:tcPr>
          <w:p w14:paraId="0FD077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B8D56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084362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AC6268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6F08ED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FFFFFF"/>
            <w:noWrap/>
            <w:textDirection w:val="btLr"/>
            <w:vAlign w:val="center"/>
            <w:hideMark/>
          </w:tcPr>
          <w:p w14:paraId="05A42FB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12" w:space="0" w:color="auto"/>
              <w:right w:val="nil"/>
            </w:tcBorders>
            <w:shd w:val="clear" w:color="000000" w:fill="FFFFFF"/>
            <w:noWrap/>
            <w:vAlign w:val="center"/>
            <w:hideMark/>
          </w:tcPr>
          <w:p w14:paraId="06C630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FFFFFF"/>
            <w:noWrap/>
            <w:vAlign w:val="center"/>
            <w:hideMark/>
          </w:tcPr>
          <w:p w14:paraId="7C37F1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00FFFF"/>
            <w:noWrap/>
            <w:vAlign w:val="center"/>
            <w:hideMark/>
          </w:tcPr>
          <w:p w14:paraId="092991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8B3094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EC03DD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701046A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D9D9D9"/>
            <w:noWrap/>
            <w:vAlign w:val="center"/>
            <w:hideMark/>
          </w:tcPr>
          <w:p w14:paraId="3B744D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77C20B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6A3EDD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5A09FB"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7779C3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2AFF4D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F2F2F2"/>
            <w:noWrap/>
            <w:vAlign w:val="center"/>
            <w:hideMark/>
          </w:tcPr>
          <w:p w14:paraId="5351C6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32BE0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4559CE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657E349"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63DB1D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57DC157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single" w:sz="8" w:space="0" w:color="auto"/>
              <w:right w:val="nil"/>
            </w:tcBorders>
            <w:shd w:val="clear" w:color="000000" w:fill="D9D9D9"/>
            <w:noWrap/>
            <w:vAlign w:val="center"/>
            <w:hideMark/>
          </w:tcPr>
          <w:p w14:paraId="312F5A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00ADFC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2DAECF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A86322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4B73B5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46BD28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2F2F2"/>
            <w:noWrap/>
            <w:vAlign w:val="center"/>
            <w:hideMark/>
          </w:tcPr>
          <w:p w14:paraId="47777D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E262A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292A65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6359A81"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93EE5E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D06795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12" w:space="0" w:color="auto"/>
              <w:right w:val="nil"/>
            </w:tcBorders>
            <w:shd w:val="clear" w:color="000000" w:fill="D9D9D9"/>
            <w:noWrap/>
            <w:vAlign w:val="center"/>
            <w:hideMark/>
          </w:tcPr>
          <w:p w14:paraId="6C695E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214872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00FFFF"/>
            <w:noWrap/>
            <w:vAlign w:val="center"/>
            <w:hideMark/>
          </w:tcPr>
          <w:p w14:paraId="7359C7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bl>
    <w:p w14:paraId="4F5ECF29" w14:textId="77777777" w:rsidR="00AB04E3" w:rsidRDefault="00AB04E3" w:rsidP="00460403">
      <w:pPr>
        <w:pStyle w:val="Llegenda"/>
        <w:sectPr w:rsidR="00AB04E3" w:rsidSect="00AB04E3">
          <w:type w:val="continuous"/>
          <w:pgSz w:w="11906" w:h="16838" w:code="9"/>
          <w:pgMar w:top="1701" w:right="1418" w:bottom="1418" w:left="1418" w:header="709" w:footer="709" w:gutter="284"/>
          <w:cols w:num="3" w:space="708"/>
          <w:docGrid w:linePitch="360"/>
        </w:sectPr>
      </w:pPr>
    </w:p>
    <w:p w14:paraId="400AA263" w14:textId="25AB7586" w:rsidR="00C23BFB" w:rsidRPr="00112EF1" w:rsidRDefault="00460403" w:rsidP="00460403">
      <w:pPr>
        <w:pStyle w:val="Llegenda"/>
        <w:rPr>
          <w:rFonts w:eastAsia="Times New Roman"/>
          <w:lang w:eastAsia="ca-ES"/>
        </w:rPr>
      </w:pPr>
      <w:bookmarkStart w:id="114" w:name="_Toc64057115"/>
      <w:r w:rsidRPr="00112EF1">
        <w:t xml:space="preserve">Tabla </w:t>
      </w:r>
      <w:r w:rsidR="00EE6F6F">
        <w:fldChar w:fldCharType="begin"/>
      </w:r>
      <w:r w:rsidR="00EE6F6F">
        <w:instrText xml:space="preserve"> STYLEREF 1 \s </w:instrText>
      </w:r>
      <w:r w:rsidR="00EE6F6F">
        <w:fldChar w:fldCharType="separate"/>
      </w:r>
      <w:r w:rsidR="001B5E25">
        <w:rPr>
          <w:noProof/>
        </w:rPr>
        <w:t>5</w:t>
      </w:r>
      <w:r w:rsidR="00EE6F6F">
        <w:rPr>
          <w:noProof/>
        </w:rPr>
        <w:fldChar w:fldCharType="end"/>
      </w:r>
      <w:r w:rsidRPr="00112EF1">
        <w:t>.</w:t>
      </w:r>
      <w:r w:rsidR="00EE6F6F">
        <w:fldChar w:fldCharType="begin"/>
      </w:r>
      <w:r w:rsidR="00EE6F6F">
        <w:instrText xml:space="preserve"> SEQ Tabla \* ARABIC \s 1 </w:instrText>
      </w:r>
      <w:r w:rsidR="00EE6F6F">
        <w:fldChar w:fldCharType="separate"/>
      </w:r>
      <w:r w:rsidR="001B5E25">
        <w:rPr>
          <w:noProof/>
        </w:rPr>
        <w:t>1</w:t>
      </w:r>
      <w:r w:rsidR="00EE6F6F">
        <w:rPr>
          <w:noProof/>
        </w:rPr>
        <w:fldChar w:fldCharType="end"/>
      </w:r>
      <w:r w:rsidRPr="00112EF1">
        <w:t>: Cronograma de la documentación</w:t>
      </w:r>
      <w:bookmarkEnd w:id="114"/>
    </w:p>
    <w:p w14:paraId="70083C89" w14:textId="77777777" w:rsidR="00554FFE" w:rsidRPr="00112EF1" w:rsidRDefault="00C23BFB" w:rsidP="00554FFE">
      <w:pPr>
        <w:rPr>
          <w:rFonts w:eastAsia="Times New Roman"/>
          <w:lang w:eastAsia="ca-ES"/>
        </w:rPr>
      </w:pPr>
      <w:r w:rsidRPr="00112EF1">
        <w:t xml:space="preserve">A continuación, se verá el cronograma del producto.  De la misma manera que el cronograma de la documentación, </w:t>
      </w:r>
      <w:r w:rsidRPr="00112EF1">
        <w:rPr>
          <w:rFonts w:eastAsia="Times New Roman"/>
          <w:lang w:eastAsia="ca-ES"/>
        </w:rPr>
        <w:t>los días que están marcados en rojo, corresponden a la fecha límite de los hitos que se han mencionado en el subapartado anterior, llamado metodología del producto.</w:t>
      </w:r>
    </w:p>
    <w:p w14:paraId="103CB737" w14:textId="67C278CB" w:rsidR="00A11782" w:rsidRDefault="00A11782" w:rsidP="00A11782">
      <w:pPr>
        <w:rPr>
          <w:rFonts w:eastAsia="Times New Roman"/>
          <w:lang w:eastAsia="ca-ES"/>
        </w:rPr>
      </w:pPr>
      <w:r w:rsidRPr="00112EF1">
        <w:rPr>
          <w:rFonts w:eastAsia="Times New Roman"/>
          <w:lang w:eastAsia="ca-ES"/>
        </w:rPr>
        <w:t>Para que se entienda bien el cronograma, seguidamente se explicarán el significado de las letras que hay en la derecha:</w:t>
      </w:r>
    </w:p>
    <w:p w14:paraId="2AA0E441" w14:textId="77777777" w:rsidR="009568AC" w:rsidRPr="00112EF1" w:rsidRDefault="009568AC" w:rsidP="00A11782">
      <w:pPr>
        <w:rPr>
          <w:rFonts w:eastAsia="Times New Roman"/>
          <w:lang w:eastAsia="ca-ES"/>
        </w:rPr>
      </w:pPr>
    </w:p>
    <w:p w14:paraId="249A9CDF" w14:textId="3FA8FAF6" w:rsidR="00A11782" w:rsidRPr="00112EF1" w:rsidRDefault="00A11782" w:rsidP="00A11782">
      <w:pPr>
        <w:pStyle w:val="Pargrafdellista"/>
        <w:numPr>
          <w:ilvl w:val="0"/>
          <w:numId w:val="33"/>
        </w:numPr>
        <w:rPr>
          <w:rFonts w:eastAsia="Times New Roman"/>
          <w:lang w:eastAsia="ca-ES"/>
        </w:rPr>
      </w:pPr>
      <w:r w:rsidRPr="00112EF1">
        <w:rPr>
          <w:rFonts w:eastAsia="Times New Roman"/>
          <w:lang w:eastAsia="ca-ES"/>
        </w:rPr>
        <w:lastRenderedPageBreak/>
        <w:t>Diseño:</w:t>
      </w:r>
    </w:p>
    <w:p w14:paraId="50B078A5" w14:textId="7EC8F7F0" w:rsidR="00A11782" w:rsidRPr="00112EF1" w:rsidRDefault="00A11782" w:rsidP="00A11782">
      <w:pPr>
        <w:pStyle w:val="Pargrafdellista"/>
        <w:numPr>
          <w:ilvl w:val="1"/>
          <w:numId w:val="33"/>
        </w:numPr>
        <w:rPr>
          <w:rFonts w:eastAsia="Times New Roman"/>
          <w:lang w:val="en-US" w:eastAsia="ca-ES"/>
        </w:rPr>
      </w:pPr>
      <w:r w:rsidRPr="00112EF1">
        <w:rPr>
          <w:rFonts w:eastAsia="Times New Roman"/>
          <w:lang w:val="en-US" w:eastAsia="ca-ES"/>
        </w:rPr>
        <w:t xml:space="preserve">GDD: Game Design Document </w:t>
      </w:r>
      <w:r w:rsidRPr="00112EF1">
        <w:rPr>
          <w:rFonts w:eastAsia="Times New Roman" w:cs="Arial"/>
          <w:lang w:val="en-US" w:eastAsia="ca-ES"/>
        </w:rPr>
        <w:t>≈</w:t>
      </w:r>
      <w:r w:rsidR="007F027C" w:rsidRPr="00112EF1">
        <w:rPr>
          <w:rFonts w:eastAsia="Times New Roman" w:cs="Arial"/>
          <w:lang w:val="en-US" w:eastAsia="ca-ES"/>
        </w:rPr>
        <w:t xml:space="preserve"> 10 h</w:t>
      </w:r>
    </w:p>
    <w:p w14:paraId="2D83B329" w14:textId="2B7C46EF"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 xml:space="preserve">UMLC: UML del Cliente </w:t>
      </w:r>
      <w:r w:rsidRPr="00112EF1">
        <w:rPr>
          <w:rFonts w:eastAsia="Times New Roman" w:cs="Arial"/>
          <w:lang w:eastAsia="ca-ES"/>
        </w:rPr>
        <w:t>≈</w:t>
      </w:r>
      <w:r w:rsidR="007F027C" w:rsidRPr="00112EF1">
        <w:rPr>
          <w:rFonts w:eastAsia="Times New Roman" w:cs="Arial"/>
          <w:lang w:eastAsia="ca-ES"/>
        </w:rPr>
        <w:t xml:space="preserve"> 4 h</w:t>
      </w:r>
    </w:p>
    <w:p w14:paraId="3CC63BCE" w14:textId="47734073"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 xml:space="preserve">UMLS: UML del Servidor </w:t>
      </w:r>
      <w:r w:rsidRPr="00112EF1">
        <w:rPr>
          <w:rFonts w:eastAsia="Times New Roman" w:cs="Arial"/>
          <w:lang w:eastAsia="ca-ES"/>
        </w:rPr>
        <w:t>≈</w:t>
      </w:r>
      <w:r w:rsidR="007F027C" w:rsidRPr="00112EF1">
        <w:rPr>
          <w:rFonts w:eastAsia="Times New Roman" w:cs="Arial"/>
          <w:lang w:eastAsia="ca-ES"/>
        </w:rPr>
        <w:t xml:space="preserve"> 6 h</w:t>
      </w:r>
    </w:p>
    <w:p w14:paraId="70D90EE6" w14:textId="59B9F96B"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 xml:space="preserve">ERD: Esquema relacional de la base de datos </w:t>
      </w:r>
      <w:r w:rsidRPr="00112EF1">
        <w:rPr>
          <w:rFonts w:eastAsia="Times New Roman" w:cs="Arial"/>
          <w:lang w:eastAsia="ca-ES"/>
        </w:rPr>
        <w:t>≈</w:t>
      </w:r>
      <w:r w:rsidR="007F027C" w:rsidRPr="00112EF1">
        <w:rPr>
          <w:rFonts w:eastAsia="Times New Roman" w:cs="Arial"/>
          <w:lang w:eastAsia="ca-ES"/>
        </w:rPr>
        <w:t xml:space="preserve"> 4 h</w:t>
      </w:r>
    </w:p>
    <w:p w14:paraId="2857EEE9" w14:textId="094C56DA" w:rsidR="00A11782" w:rsidRPr="00112EF1" w:rsidRDefault="00A11782" w:rsidP="00A11782">
      <w:pPr>
        <w:pStyle w:val="Pargrafdellista"/>
        <w:numPr>
          <w:ilvl w:val="0"/>
          <w:numId w:val="33"/>
        </w:numPr>
        <w:rPr>
          <w:rFonts w:eastAsia="Times New Roman"/>
          <w:lang w:eastAsia="ca-ES"/>
        </w:rPr>
      </w:pPr>
      <w:r w:rsidRPr="00112EF1">
        <w:rPr>
          <w:rFonts w:eastAsia="Times New Roman"/>
          <w:lang w:eastAsia="ca-ES"/>
        </w:rPr>
        <w:t>Cliente:</w:t>
      </w:r>
    </w:p>
    <w:p w14:paraId="50AC933B" w14:textId="7A5788CB"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CV</w:t>
      </w:r>
      <w:r w:rsidR="007F027C" w:rsidRPr="00112EF1">
        <w:rPr>
          <w:rFonts w:eastAsia="Times New Roman"/>
          <w:lang w:eastAsia="ca-ES"/>
        </w:rPr>
        <w:t xml:space="preserve">: Controlador del vehículo </w:t>
      </w:r>
      <w:r w:rsidR="007F027C" w:rsidRPr="00112EF1">
        <w:rPr>
          <w:rFonts w:eastAsia="Times New Roman" w:cs="Arial"/>
          <w:lang w:eastAsia="ca-ES"/>
        </w:rPr>
        <w:t xml:space="preserve">≈ </w:t>
      </w:r>
      <w:r w:rsidR="006F17BA" w:rsidRPr="00112EF1">
        <w:rPr>
          <w:rFonts w:eastAsia="Times New Roman" w:cs="Arial"/>
          <w:lang w:eastAsia="ca-ES"/>
        </w:rPr>
        <w:t>15 h</w:t>
      </w:r>
    </w:p>
    <w:p w14:paraId="3BBE4CCE" w14:textId="1C5169E0"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RJ</w:t>
      </w:r>
      <w:r w:rsidR="007F027C" w:rsidRPr="00112EF1">
        <w:rPr>
          <w:rFonts w:eastAsia="Times New Roman"/>
          <w:lang w:eastAsia="ca-ES"/>
        </w:rPr>
        <w:t xml:space="preserve">: Reglas del juego </w:t>
      </w:r>
      <w:r w:rsidR="007F027C" w:rsidRPr="00112EF1">
        <w:rPr>
          <w:rFonts w:eastAsia="Times New Roman" w:cs="Arial"/>
          <w:lang w:eastAsia="ca-ES"/>
        </w:rPr>
        <w:t>≈</w:t>
      </w:r>
      <w:r w:rsidR="006F17BA" w:rsidRPr="00112EF1">
        <w:rPr>
          <w:rFonts w:eastAsia="Times New Roman" w:cs="Arial"/>
          <w:lang w:eastAsia="ca-ES"/>
        </w:rPr>
        <w:t xml:space="preserve"> 15 h</w:t>
      </w:r>
    </w:p>
    <w:p w14:paraId="213921B1" w14:textId="6E774C63"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GUI</w:t>
      </w:r>
      <w:r w:rsidR="007F027C" w:rsidRPr="00112EF1">
        <w:rPr>
          <w:rFonts w:eastAsia="Times New Roman"/>
          <w:lang w:eastAsia="ca-ES"/>
        </w:rPr>
        <w:t xml:space="preserve">: Interfaz gráfica de usuario </w:t>
      </w:r>
      <w:r w:rsidR="007F027C" w:rsidRPr="00112EF1">
        <w:rPr>
          <w:rFonts w:eastAsia="Times New Roman" w:cs="Arial"/>
          <w:lang w:eastAsia="ca-ES"/>
        </w:rPr>
        <w:t>≈</w:t>
      </w:r>
      <w:r w:rsidR="006F17BA" w:rsidRPr="00112EF1">
        <w:rPr>
          <w:rFonts w:eastAsia="Times New Roman" w:cs="Arial"/>
          <w:lang w:eastAsia="ca-ES"/>
        </w:rPr>
        <w:t xml:space="preserve"> 15 h</w:t>
      </w:r>
    </w:p>
    <w:p w14:paraId="25308695" w14:textId="396ACE61"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IA</w:t>
      </w:r>
      <w:r w:rsidR="007F027C" w:rsidRPr="00112EF1">
        <w:rPr>
          <w:rFonts w:eastAsia="Times New Roman"/>
          <w:lang w:eastAsia="ca-ES"/>
        </w:rPr>
        <w:t xml:space="preserve">: Inteligencia artificial </w:t>
      </w:r>
      <w:r w:rsidR="007F027C" w:rsidRPr="00112EF1">
        <w:rPr>
          <w:rFonts w:eastAsia="Times New Roman" w:cs="Arial"/>
          <w:lang w:eastAsia="ca-ES"/>
        </w:rPr>
        <w:t>≈</w:t>
      </w:r>
      <w:r w:rsidR="006F17BA" w:rsidRPr="00112EF1">
        <w:rPr>
          <w:rFonts w:eastAsia="Times New Roman" w:cs="Arial"/>
          <w:lang w:eastAsia="ca-ES"/>
        </w:rPr>
        <w:t xml:space="preserve"> 63 h</w:t>
      </w:r>
    </w:p>
    <w:p w14:paraId="3A73B330" w14:textId="5581612E"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O</w:t>
      </w:r>
      <w:r w:rsidR="007F027C" w:rsidRPr="00112EF1">
        <w:rPr>
          <w:rFonts w:eastAsia="Times New Roman"/>
          <w:lang w:eastAsia="ca-ES"/>
        </w:rPr>
        <w:t xml:space="preserve">: Objetos </w:t>
      </w:r>
      <w:r w:rsidR="007F027C" w:rsidRPr="00112EF1">
        <w:rPr>
          <w:rFonts w:eastAsia="Times New Roman" w:cs="Arial"/>
          <w:lang w:eastAsia="ca-ES"/>
        </w:rPr>
        <w:t>≈</w:t>
      </w:r>
      <w:r w:rsidR="006F17BA" w:rsidRPr="00112EF1">
        <w:rPr>
          <w:rFonts w:eastAsia="Times New Roman" w:cs="Arial"/>
          <w:lang w:eastAsia="ca-ES"/>
        </w:rPr>
        <w:t xml:space="preserve"> 30h</w:t>
      </w:r>
    </w:p>
    <w:p w14:paraId="08AA28EC" w14:textId="7AD1D760" w:rsidR="00A11782" w:rsidRPr="00112EF1" w:rsidRDefault="00776D5C" w:rsidP="00A11782">
      <w:pPr>
        <w:pStyle w:val="Pargrafdellista"/>
        <w:numPr>
          <w:ilvl w:val="0"/>
          <w:numId w:val="33"/>
        </w:numPr>
        <w:rPr>
          <w:rFonts w:eastAsia="Times New Roman"/>
          <w:lang w:eastAsia="ca-ES"/>
        </w:rPr>
      </w:pPr>
      <w:r w:rsidRPr="00112EF1">
        <w:rPr>
          <w:rFonts w:eastAsia="Times New Roman"/>
          <w:lang w:eastAsia="ca-ES"/>
        </w:rPr>
        <w:t>Servidor</w:t>
      </w:r>
      <w:r w:rsidR="00A11782" w:rsidRPr="00112EF1">
        <w:rPr>
          <w:rFonts w:eastAsia="Times New Roman"/>
          <w:lang w:eastAsia="ca-ES"/>
        </w:rPr>
        <w:t>:</w:t>
      </w:r>
    </w:p>
    <w:p w14:paraId="57154038" w14:textId="239FA2B2"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BD</w:t>
      </w:r>
      <w:r w:rsidR="007F027C" w:rsidRPr="00112EF1">
        <w:rPr>
          <w:rFonts w:eastAsia="Times New Roman"/>
          <w:lang w:eastAsia="ca-ES"/>
        </w:rPr>
        <w:t xml:space="preserve">: Base de datos </w:t>
      </w:r>
      <w:r w:rsidR="007F027C" w:rsidRPr="00112EF1">
        <w:rPr>
          <w:rFonts w:eastAsia="Times New Roman" w:cs="Arial"/>
          <w:lang w:eastAsia="ca-ES"/>
        </w:rPr>
        <w:t>≈</w:t>
      </w:r>
      <w:r w:rsidR="006F17BA" w:rsidRPr="00112EF1">
        <w:rPr>
          <w:rFonts w:eastAsia="Times New Roman" w:cs="Arial"/>
          <w:lang w:eastAsia="ca-ES"/>
        </w:rPr>
        <w:t xml:space="preserve"> 24 h</w:t>
      </w:r>
    </w:p>
    <w:p w14:paraId="24046EB0" w14:textId="3A2C4933"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IJ</w:t>
      </w:r>
      <w:r w:rsidR="007F027C" w:rsidRPr="00112EF1">
        <w:rPr>
          <w:rFonts w:eastAsia="Times New Roman"/>
          <w:lang w:eastAsia="ca-ES"/>
        </w:rPr>
        <w:t xml:space="preserve">: Instancia del juego </w:t>
      </w:r>
      <w:r w:rsidR="007F027C" w:rsidRPr="00112EF1">
        <w:rPr>
          <w:rFonts w:eastAsia="Times New Roman" w:cs="Arial"/>
          <w:lang w:eastAsia="ca-ES"/>
        </w:rPr>
        <w:t>≈</w:t>
      </w:r>
      <w:r w:rsidR="006F17BA" w:rsidRPr="00112EF1">
        <w:rPr>
          <w:rFonts w:eastAsia="Times New Roman" w:cs="Arial"/>
          <w:lang w:eastAsia="ca-ES"/>
        </w:rPr>
        <w:t xml:space="preserve"> 72 h</w:t>
      </w:r>
    </w:p>
    <w:p w14:paraId="549212FC" w14:textId="1969E83C"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API</w:t>
      </w:r>
      <w:r w:rsidR="007F027C" w:rsidRPr="00112EF1">
        <w:rPr>
          <w:rFonts w:eastAsia="Times New Roman"/>
          <w:lang w:eastAsia="ca-ES"/>
        </w:rPr>
        <w:t xml:space="preserve">: Crear la API </w:t>
      </w:r>
      <w:r w:rsidR="007F027C" w:rsidRPr="00112EF1">
        <w:rPr>
          <w:rFonts w:eastAsia="Times New Roman" w:cs="Arial"/>
          <w:lang w:eastAsia="ca-ES"/>
        </w:rPr>
        <w:t>≈</w:t>
      </w:r>
      <w:r w:rsidR="006F17BA" w:rsidRPr="00112EF1">
        <w:rPr>
          <w:rFonts w:eastAsia="Times New Roman" w:cs="Arial"/>
          <w:lang w:eastAsia="ca-ES"/>
        </w:rPr>
        <w:t xml:space="preserve"> 24 h</w:t>
      </w:r>
    </w:p>
    <w:p w14:paraId="4168C231" w14:textId="793E71F3" w:rsidR="00A11782" w:rsidRPr="00112EF1" w:rsidRDefault="00A11782" w:rsidP="00A11782">
      <w:pPr>
        <w:pStyle w:val="Pargrafdellista"/>
        <w:numPr>
          <w:ilvl w:val="0"/>
          <w:numId w:val="33"/>
        </w:numPr>
        <w:rPr>
          <w:rFonts w:eastAsia="Times New Roman"/>
          <w:lang w:eastAsia="ca-ES"/>
        </w:rPr>
      </w:pPr>
      <w:r w:rsidRPr="00112EF1">
        <w:rPr>
          <w:rFonts w:eastAsia="Times New Roman"/>
          <w:lang w:eastAsia="ca-ES"/>
        </w:rPr>
        <w:t>Multijugador:</w:t>
      </w:r>
    </w:p>
    <w:p w14:paraId="6BA66618" w14:textId="1B7108EC"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CAPI:</w:t>
      </w:r>
      <w:r w:rsidR="007F027C" w:rsidRPr="00112EF1">
        <w:rPr>
          <w:rFonts w:eastAsia="Times New Roman"/>
          <w:lang w:eastAsia="ca-ES"/>
        </w:rPr>
        <w:t xml:space="preserve"> Comunicarse con la API </w:t>
      </w:r>
      <w:r w:rsidR="007F027C" w:rsidRPr="00112EF1">
        <w:rPr>
          <w:rFonts w:eastAsia="Times New Roman" w:cs="Arial"/>
          <w:lang w:eastAsia="ca-ES"/>
        </w:rPr>
        <w:t>≈</w:t>
      </w:r>
      <w:r w:rsidR="006F17BA" w:rsidRPr="00112EF1">
        <w:rPr>
          <w:rFonts w:eastAsia="Times New Roman" w:cs="Arial"/>
          <w:lang w:eastAsia="ca-ES"/>
        </w:rPr>
        <w:t xml:space="preserve"> 24 h</w:t>
      </w:r>
    </w:p>
    <w:p w14:paraId="3B3D3C66" w14:textId="20C91201"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MM:</w:t>
      </w:r>
      <w:r w:rsidR="007F027C" w:rsidRPr="00112EF1">
        <w:rPr>
          <w:rFonts w:eastAsia="Times New Roman"/>
          <w:lang w:eastAsia="ca-ES"/>
        </w:rPr>
        <w:t xml:space="preserve"> Matchmaking </w:t>
      </w:r>
      <w:r w:rsidR="007F027C" w:rsidRPr="00112EF1">
        <w:rPr>
          <w:rFonts w:eastAsia="Times New Roman" w:cs="Arial"/>
          <w:lang w:eastAsia="ca-ES"/>
        </w:rPr>
        <w:t>≈</w:t>
      </w:r>
      <w:r w:rsidR="006F17BA" w:rsidRPr="00112EF1">
        <w:rPr>
          <w:rFonts w:eastAsia="Times New Roman" w:cs="Arial"/>
          <w:lang w:eastAsia="ca-ES"/>
        </w:rPr>
        <w:t xml:space="preserve"> 10 h</w:t>
      </w:r>
    </w:p>
    <w:p w14:paraId="39B9FD01" w14:textId="4DDED962"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MJ:</w:t>
      </w:r>
      <w:r w:rsidR="007F027C" w:rsidRPr="00112EF1">
        <w:rPr>
          <w:rFonts w:eastAsia="Times New Roman"/>
          <w:lang w:eastAsia="ca-ES"/>
        </w:rPr>
        <w:t xml:space="preserve"> Movimiento de los jugadores </w:t>
      </w:r>
      <w:r w:rsidR="007F027C" w:rsidRPr="00112EF1">
        <w:rPr>
          <w:rFonts w:eastAsia="Times New Roman" w:cs="Arial"/>
          <w:lang w:eastAsia="ca-ES"/>
        </w:rPr>
        <w:t>≈</w:t>
      </w:r>
      <w:r w:rsidR="006F17BA" w:rsidRPr="00112EF1">
        <w:rPr>
          <w:rFonts w:eastAsia="Times New Roman" w:cs="Arial"/>
          <w:lang w:eastAsia="ca-ES"/>
        </w:rPr>
        <w:t xml:space="preserve"> 38 h</w:t>
      </w:r>
    </w:p>
    <w:p w14:paraId="34D4F9CD" w14:textId="33195576"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LO:</w:t>
      </w:r>
      <w:r w:rsidR="007F027C" w:rsidRPr="00112EF1">
        <w:rPr>
          <w:rFonts w:eastAsia="Times New Roman"/>
          <w:lang w:eastAsia="ca-ES"/>
        </w:rPr>
        <w:t xml:space="preserve"> Lanzar objetos </w:t>
      </w:r>
      <w:r w:rsidR="007F027C" w:rsidRPr="00112EF1">
        <w:rPr>
          <w:rFonts w:eastAsia="Times New Roman" w:cs="Arial"/>
          <w:lang w:eastAsia="ca-ES"/>
        </w:rPr>
        <w:t>≈</w:t>
      </w:r>
      <w:r w:rsidR="006F17BA" w:rsidRPr="00112EF1">
        <w:rPr>
          <w:rFonts w:eastAsia="Times New Roman" w:cs="Arial"/>
          <w:lang w:eastAsia="ca-ES"/>
        </w:rPr>
        <w:t xml:space="preserve"> 24 h</w:t>
      </w:r>
    </w:p>
    <w:p w14:paraId="54BAAABE" w14:textId="77FE4C4B"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SE:</w:t>
      </w:r>
      <w:r w:rsidR="007F027C" w:rsidRPr="00112EF1">
        <w:rPr>
          <w:rFonts w:eastAsia="Times New Roman"/>
          <w:lang w:eastAsia="ca-ES"/>
        </w:rPr>
        <w:t xml:space="preserve"> Solucionar errores </w:t>
      </w:r>
      <w:r w:rsidR="007F027C" w:rsidRPr="00112EF1">
        <w:rPr>
          <w:rFonts w:eastAsia="Times New Roman" w:cs="Arial"/>
          <w:lang w:eastAsia="ca-ES"/>
        </w:rPr>
        <w:t>≈</w:t>
      </w:r>
      <w:r w:rsidR="006F17BA" w:rsidRPr="00112EF1">
        <w:rPr>
          <w:rFonts w:eastAsia="Times New Roman" w:cs="Arial"/>
          <w:lang w:eastAsia="ca-ES"/>
        </w:rPr>
        <w:t xml:space="preserve"> 96 h</w:t>
      </w:r>
    </w:p>
    <w:p w14:paraId="2D03CB1D" w14:textId="3E2C9E24" w:rsidR="00A11782" w:rsidRPr="00AB04E3" w:rsidRDefault="00A11782" w:rsidP="00A11782">
      <w:pPr>
        <w:pStyle w:val="Pargrafdellista"/>
        <w:numPr>
          <w:ilvl w:val="1"/>
          <w:numId w:val="33"/>
        </w:numPr>
        <w:rPr>
          <w:rFonts w:eastAsia="Times New Roman"/>
          <w:lang w:eastAsia="ca-ES"/>
        </w:rPr>
      </w:pPr>
      <w:r w:rsidRPr="00112EF1">
        <w:rPr>
          <w:rFonts w:eastAsia="Times New Roman"/>
          <w:lang w:eastAsia="ca-ES"/>
        </w:rPr>
        <w:t>B:</w:t>
      </w:r>
      <w:r w:rsidR="007F027C" w:rsidRPr="00112EF1">
        <w:rPr>
          <w:rFonts w:eastAsia="Times New Roman"/>
          <w:lang w:eastAsia="ca-ES"/>
        </w:rPr>
        <w:t xml:space="preserve"> Bots </w:t>
      </w:r>
      <w:r w:rsidR="007F027C" w:rsidRPr="00112EF1">
        <w:rPr>
          <w:rFonts w:eastAsia="Times New Roman" w:cs="Arial"/>
          <w:lang w:eastAsia="ca-ES"/>
        </w:rPr>
        <w:t>≈</w:t>
      </w:r>
      <w:r w:rsidR="006F17BA" w:rsidRPr="00112EF1">
        <w:rPr>
          <w:rFonts w:eastAsia="Times New Roman" w:cs="Arial"/>
          <w:lang w:eastAsia="ca-ES"/>
        </w:rPr>
        <w:t xml:space="preserve"> 15 h</w:t>
      </w:r>
    </w:p>
    <w:p w14:paraId="50BBA90A" w14:textId="7691D84E" w:rsidR="00AB04E3" w:rsidRDefault="00AB04E3">
      <w:pPr>
        <w:spacing w:before="0" w:after="200"/>
        <w:jc w:val="left"/>
        <w:rPr>
          <w:rFonts w:eastAsia="Times New Roman"/>
          <w:lang w:eastAsia="ca-ES"/>
        </w:rPr>
      </w:pPr>
      <w:r>
        <w:rPr>
          <w:rFonts w:eastAsia="Times New Roman"/>
          <w:lang w:eastAsia="ca-ES"/>
        </w:rPr>
        <w:br w:type="page"/>
      </w:r>
    </w:p>
    <w:tbl>
      <w:tblPr>
        <w:tblW w:w="0" w:type="auto"/>
        <w:tblCellMar>
          <w:left w:w="70" w:type="dxa"/>
          <w:right w:w="70" w:type="dxa"/>
        </w:tblCellMar>
        <w:tblLook w:val="04A0" w:firstRow="1" w:lastRow="0" w:firstColumn="1" w:lastColumn="0" w:noHBand="0" w:noVBand="1"/>
      </w:tblPr>
      <w:tblGrid>
        <w:gridCol w:w="430"/>
        <w:gridCol w:w="359"/>
        <w:gridCol w:w="430"/>
        <w:gridCol w:w="430"/>
        <w:gridCol w:w="430"/>
        <w:gridCol w:w="430"/>
        <w:gridCol w:w="430"/>
        <w:gridCol w:w="430"/>
        <w:gridCol w:w="430"/>
        <w:gridCol w:w="430"/>
        <w:gridCol w:w="430"/>
        <w:gridCol w:w="465"/>
        <w:gridCol w:w="465"/>
        <w:gridCol w:w="465"/>
        <w:gridCol w:w="430"/>
        <w:gridCol w:w="430"/>
        <w:gridCol w:w="430"/>
        <w:gridCol w:w="430"/>
        <w:gridCol w:w="430"/>
        <w:gridCol w:w="430"/>
      </w:tblGrid>
      <w:tr w:rsidR="00112EF1" w:rsidRPr="00112EF1" w14:paraId="06FA6FFF" w14:textId="77777777" w:rsidTr="00112EF1">
        <w:trPr>
          <w:trHeight w:val="345"/>
          <w:tblHeader/>
        </w:trPr>
        <w:tc>
          <w:tcPr>
            <w:tcW w:w="0" w:type="auto"/>
            <w:tcBorders>
              <w:top w:val="nil"/>
              <w:left w:val="nil"/>
              <w:bottom w:val="nil"/>
              <w:right w:val="nil"/>
            </w:tcBorders>
            <w:shd w:val="clear" w:color="auto" w:fill="auto"/>
            <w:noWrap/>
            <w:vAlign w:val="bottom"/>
            <w:hideMark/>
          </w:tcPr>
          <w:p w14:paraId="40348B9E" w14:textId="77777777" w:rsidR="00112EF1" w:rsidRPr="00112EF1" w:rsidRDefault="00112EF1" w:rsidP="00112EF1">
            <w:pPr>
              <w:spacing w:before="0" w:line="240" w:lineRule="auto"/>
              <w:jc w:val="left"/>
              <w:rPr>
                <w:rFonts w:ascii="Times New Roman" w:eastAsia="Times New Roman" w:hAnsi="Times New Roman" w:cs="Times New Roman"/>
                <w:sz w:val="20"/>
                <w:szCs w:val="24"/>
                <w:lang w:val="ca-ES" w:eastAsia="ca-ES"/>
              </w:rPr>
            </w:pPr>
          </w:p>
        </w:tc>
        <w:tc>
          <w:tcPr>
            <w:tcW w:w="0" w:type="auto"/>
            <w:tcBorders>
              <w:top w:val="nil"/>
              <w:left w:val="nil"/>
              <w:bottom w:val="nil"/>
              <w:right w:val="nil"/>
            </w:tcBorders>
            <w:shd w:val="clear" w:color="auto" w:fill="auto"/>
            <w:noWrap/>
            <w:vAlign w:val="bottom"/>
            <w:hideMark/>
          </w:tcPr>
          <w:p w14:paraId="3ADD0C3B"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gridSpan w:val="4"/>
            <w:tcBorders>
              <w:top w:val="single" w:sz="12" w:space="0" w:color="auto"/>
              <w:left w:val="single" w:sz="12" w:space="0" w:color="auto"/>
              <w:bottom w:val="single" w:sz="12" w:space="0" w:color="auto"/>
              <w:right w:val="single" w:sz="12" w:space="0" w:color="000000"/>
            </w:tcBorders>
            <w:shd w:val="clear" w:color="000000" w:fill="A6A6A6"/>
            <w:vAlign w:val="center"/>
            <w:hideMark/>
          </w:tcPr>
          <w:p w14:paraId="4D2B197C"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DISEÑO</w:t>
            </w:r>
          </w:p>
        </w:tc>
        <w:tc>
          <w:tcPr>
            <w:tcW w:w="0" w:type="auto"/>
            <w:gridSpan w:val="5"/>
            <w:tcBorders>
              <w:top w:val="single" w:sz="12" w:space="0" w:color="auto"/>
              <w:left w:val="nil"/>
              <w:bottom w:val="single" w:sz="12" w:space="0" w:color="auto"/>
              <w:right w:val="single" w:sz="8" w:space="0" w:color="000000"/>
            </w:tcBorders>
            <w:shd w:val="clear" w:color="000000" w:fill="A6A6A6"/>
            <w:vAlign w:val="center"/>
            <w:hideMark/>
          </w:tcPr>
          <w:p w14:paraId="097D9306"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CLIENTE</w:t>
            </w:r>
          </w:p>
        </w:tc>
        <w:tc>
          <w:tcPr>
            <w:tcW w:w="0" w:type="auto"/>
            <w:gridSpan w:val="3"/>
            <w:tcBorders>
              <w:top w:val="single" w:sz="12" w:space="0" w:color="auto"/>
              <w:left w:val="nil"/>
              <w:bottom w:val="single" w:sz="12" w:space="0" w:color="auto"/>
              <w:right w:val="single" w:sz="12" w:space="0" w:color="000000"/>
            </w:tcBorders>
            <w:shd w:val="clear" w:color="000000" w:fill="A6A6A6"/>
            <w:vAlign w:val="center"/>
            <w:hideMark/>
          </w:tcPr>
          <w:p w14:paraId="317E1304"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SERVIDOR</w:t>
            </w:r>
          </w:p>
        </w:tc>
        <w:tc>
          <w:tcPr>
            <w:tcW w:w="0" w:type="auto"/>
            <w:gridSpan w:val="6"/>
            <w:tcBorders>
              <w:top w:val="single" w:sz="12" w:space="0" w:color="auto"/>
              <w:left w:val="nil"/>
              <w:bottom w:val="single" w:sz="12" w:space="0" w:color="auto"/>
              <w:right w:val="single" w:sz="12" w:space="0" w:color="000000"/>
            </w:tcBorders>
            <w:shd w:val="clear" w:color="000000" w:fill="A6A6A6"/>
            <w:vAlign w:val="center"/>
            <w:hideMark/>
          </w:tcPr>
          <w:p w14:paraId="4CAC3F05"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ULTIJUGADOR</w:t>
            </w:r>
          </w:p>
        </w:tc>
      </w:tr>
      <w:tr w:rsidR="00112EF1" w:rsidRPr="00112EF1" w14:paraId="7B5D9568" w14:textId="77777777" w:rsidTr="00112EF1">
        <w:trPr>
          <w:trHeight w:val="870"/>
          <w:tblHeader/>
        </w:trPr>
        <w:tc>
          <w:tcPr>
            <w:tcW w:w="0" w:type="auto"/>
            <w:tcBorders>
              <w:top w:val="nil"/>
              <w:left w:val="nil"/>
              <w:bottom w:val="nil"/>
              <w:right w:val="nil"/>
            </w:tcBorders>
            <w:shd w:val="clear" w:color="auto" w:fill="auto"/>
            <w:vAlign w:val="center"/>
            <w:hideMark/>
          </w:tcPr>
          <w:p w14:paraId="50A7408F" w14:textId="77777777" w:rsidR="00112EF1" w:rsidRPr="00112EF1" w:rsidRDefault="00112EF1" w:rsidP="00112EF1">
            <w:pPr>
              <w:spacing w:before="0" w:line="240" w:lineRule="auto"/>
              <w:jc w:val="center"/>
              <w:rPr>
                <w:rFonts w:eastAsia="Times New Roman" w:cs="Arial"/>
                <w:b/>
                <w:bCs/>
                <w:color w:val="000000"/>
                <w:szCs w:val="24"/>
                <w:lang w:val="ca-ES" w:eastAsia="ca-ES"/>
              </w:rPr>
            </w:pPr>
          </w:p>
        </w:tc>
        <w:tc>
          <w:tcPr>
            <w:tcW w:w="0" w:type="auto"/>
            <w:tcBorders>
              <w:top w:val="nil"/>
              <w:left w:val="nil"/>
              <w:bottom w:val="nil"/>
              <w:right w:val="nil"/>
            </w:tcBorders>
            <w:shd w:val="clear" w:color="auto" w:fill="auto"/>
            <w:vAlign w:val="center"/>
            <w:hideMark/>
          </w:tcPr>
          <w:p w14:paraId="3B648D42"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tcBorders>
              <w:top w:val="nil"/>
              <w:left w:val="single" w:sz="12" w:space="0" w:color="auto"/>
              <w:bottom w:val="single" w:sz="12" w:space="0" w:color="auto"/>
              <w:right w:val="single" w:sz="8" w:space="0" w:color="auto"/>
            </w:tcBorders>
            <w:shd w:val="clear" w:color="000000" w:fill="BFBFBF"/>
            <w:noWrap/>
            <w:textDirection w:val="btLr"/>
            <w:vAlign w:val="center"/>
            <w:hideMark/>
          </w:tcPr>
          <w:p w14:paraId="1B8BF89E"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GDD</w:t>
            </w:r>
          </w:p>
        </w:tc>
        <w:tc>
          <w:tcPr>
            <w:tcW w:w="0" w:type="auto"/>
            <w:tcBorders>
              <w:top w:val="nil"/>
              <w:left w:val="nil"/>
              <w:bottom w:val="single" w:sz="12" w:space="0" w:color="auto"/>
              <w:right w:val="single" w:sz="8" w:space="0" w:color="auto"/>
            </w:tcBorders>
            <w:shd w:val="clear" w:color="000000" w:fill="BFBFBF"/>
            <w:noWrap/>
            <w:textDirection w:val="btLr"/>
            <w:vAlign w:val="center"/>
            <w:hideMark/>
          </w:tcPr>
          <w:p w14:paraId="63CD7E7E"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UMLC</w:t>
            </w:r>
          </w:p>
        </w:tc>
        <w:tc>
          <w:tcPr>
            <w:tcW w:w="0" w:type="auto"/>
            <w:tcBorders>
              <w:top w:val="nil"/>
              <w:left w:val="nil"/>
              <w:bottom w:val="single" w:sz="12" w:space="0" w:color="auto"/>
              <w:right w:val="single" w:sz="8" w:space="0" w:color="auto"/>
            </w:tcBorders>
            <w:shd w:val="clear" w:color="000000" w:fill="BFBFBF"/>
            <w:noWrap/>
            <w:textDirection w:val="btLr"/>
            <w:vAlign w:val="center"/>
            <w:hideMark/>
          </w:tcPr>
          <w:p w14:paraId="5D7A9159"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UMLS</w:t>
            </w:r>
          </w:p>
        </w:tc>
        <w:tc>
          <w:tcPr>
            <w:tcW w:w="0" w:type="auto"/>
            <w:tcBorders>
              <w:top w:val="nil"/>
              <w:left w:val="nil"/>
              <w:bottom w:val="single" w:sz="12" w:space="0" w:color="auto"/>
              <w:right w:val="single" w:sz="12" w:space="0" w:color="auto"/>
            </w:tcBorders>
            <w:shd w:val="clear" w:color="000000" w:fill="BFBFBF"/>
            <w:noWrap/>
            <w:textDirection w:val="btLr"/>
            <w:vAlign w:val="center"/>
            <w:hideMark/>
          </w:tcPr>
          <w:p w14:paraId="4226DA8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ERD</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679B172E"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CV</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43D5363F"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RJ</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658EF65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GUI</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388E21B5"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IA</w:t>
            </w:r>
          </w:p>
        </w:tc>
        <w:tc>
          <w:tcPr>
            <w:tcW w:w="0" w:type="auto"/>
            <w:tcBorders>
              <w:top w:val="nil"/>
              <w:left w:val="nil"/>
              <w:bottom w:val="single" w:sz="12" w:space="0" w:color="auto"/>
              <w:right w:val="nil"/>
            </w:tcBorders>
            <w:shd w:val="clear" w:color="000000" w:fill="BFBFBF"/>
            <w:textDirection w:val="btLr"/>
            <w:vAlign w:val="center"/>
            <w:hideMark/>
          </w:tcPr>
          <w:p w14:paraId="3FAFE104"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O</w:t>
            </w:r>
          </w:p>
        </w:tc>
        <w:tc>
          <w:tcPr>
            <w:tcW w:w="0" w:type="auto"/>
            <w:tcBorders>
              <w:top w:val="nil"/>
              <w:left w:val="single" w:sz="12" w:space="0" w:color="auto"/>
              <w:bottom w:val="single" w:sz="12" w:space="0" w:color="auto"/>
              <w:right w:val="single" w:sz="8" w:space="0" w:color="auto"/>
            </w:tcBorders>
            <w:shd w:val="clear" w:color="000000" w:fill="BFBFBF"/>
            <w:textDirection w:val="btLr"/>
            <w:vAlign w:val="center"/>
            <w:hideMark/>
          </w:tcPr>
          <w:p w14:paraId="59581C23"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BD</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243C41B5"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IJ</w:t>
            </w:r>
          </w:p>
        </w:tc>
        <w:tc>
          <w:tcPr>
            <w:tcW w:w="0" w:type="auto"/>
            <w:tcBorders>
              <w:top w:val="nil"/>
              <w:left w:val="nil"/>
              <w:bottom w:val="single" w:sz="12" w:space="0" w:color="auto"/>
              <w:right w:val="single" w:sz="12" w:space="0" w:color="auto"/>
            </w:tcBorders>
            <w:shd w:val="clear" w:color="000000" w:fill="BFBFBF"/>
            <w:textDirection w:val="btLr"/>
            <w:vAlign w:val="center"/>
            <w:hideMark/>
          </w:tcPr>
          <w:p w14:paraId="36B1922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API</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55417E85"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CAPI</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4C9F9AAB"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MM</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21FD709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MJ</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12D5C606"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LO</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2E1A943F"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SE</w:t>
            </w:r>
          </w:p>
        </w:tc>
        <w:tc>
          <w:tcPr>
            <w:tcW w:w="0" w:type="auto"/>
            <w:tcBorders>
              <w:top w:val="nil"/>
              <w:left w:val="nil"/>
              <w:bottom w:val="single" w:sz="12" w:space="0" w:color="auto"/>
              <w:right w:val="single" w:sz="12" w:space="0" w:color="auto"/>
            </w:tcBorders>
            <w:shd w:val="clear" w:color="000000" w:fill="BFBFBF"/>
            <w:textDirection w:val="btLr"/>
            <w:vAlign w:val="center"/>
            <w:hideMark/>
          </w:tcPr>
          <w:p w14:paraId="4CB5F3FA"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B</w:t>
            </w:r>
          </w:p>
        </w:tc>
      </w:tr>
      <w:tr w:rsidR="00112EF1" w:rsidRPr="00112EF1" w14:paraId="3F4693E8" w14:textId="77777777" w:rsidTr="00112EF1">
        <w:trPr>
          <w:trHeight w:val="345"/>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A6A6A6"/>
            <w:noWrap/>
            <w:textDirection w:val="btLr"/>
            <w:vAlign w:val="center"/>
            <w:hideMark/>
          </w:tcPr>
          <w:p w14:paraId="5039C3F2"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DICIEMBRE</w:t>
            </w: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531EFCD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66D6D3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A88E1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043A1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D8EA3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41481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1BBCF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D1EC4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525B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429A1C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2D36BD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81E9B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94EE3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274BA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32973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82ED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7D454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7B119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02966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C296C3"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1A4EF6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F80AD6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068A80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80B2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64BDC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76515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FF5B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6D1D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1616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6B3A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41C214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DA245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539A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3525E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EDE9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3398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785A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25E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E4DA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B12A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CE27640"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31EB6D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7C58530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63772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CF656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153EF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C116F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3F77F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8D67D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79D1C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157F3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4622DC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27FE7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FE3AB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C3150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AFC19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46D1F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969AC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604D6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2A4D6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8C587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B85E2D5"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6DF1A1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7F9B27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614030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73F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DA357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E644A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88C4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DF32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A746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54E6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A26C0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BC433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F36C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5A48B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76EB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2CEB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46AB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2BA0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C6E2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DDCD2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E947BD"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1A5BD208"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ENERO</w:t>
            </w:r>
          </w:p>
        </w:tc>
        <w:tc>
          <w:tcPr>
            <w:tcW w:w="0" w:type="auto"/>
            <w:tcBorders>
              <w:top w:val="nil"/>
              <w:left w:val="nil"/>
              <w:bottom w:val="single" w:sz="12" w:space="0" w:color="auto"/>
              <w:right w:val="nil"/>
            </w:tcBorders>
            <w:shd w:val="clear" w:color="000000" w:fill="FFFFFF"/>
            <w:noWrap/>
            <w:textDirection w:val="btLr"/>
            <w:vAlign w:val="center"/>
            <w:hideMark/>
          </w:tcPr>
          <w:p w14:paraId="4F954FC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12" w:space="0" w:color="auto"/>
              <w:right w:val="single" w:sz="8" w:space="0" w:color="auto"/>
            </w:tcBorders>
            <w:shd w:val="clear" w:color="000000" w:fill="FFFF00"/>
            <w:noWrap/>
            <w:vAlign w:val="center"/>
            <w:hideMark/>
          </w:tcPr>
          <w:p w14:paraId="2E225B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70D34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09102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618BC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E0019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4DB4C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C0FBA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26FD6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478D12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0A1096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97A3C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1610B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30B23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D5EC6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7FCF7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EB25A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B5638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5D44F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6105F1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C72095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2DDCDC6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CFFD2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BF00"/>
            <w:noWrap/>
            <w:vAlign w:val="center"/>
            <w:hideMark/>
          </w:tcPr>
          <w:p w14:paraId="4D35A1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D7C18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CB24A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1ED6D8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33CBE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690F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59047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2B0D0D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ED732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0B3D8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9101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BE3E0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02DD5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95666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A22F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302CF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DD4C1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01893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D1D889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10D02E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B347A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BF00"/>
            <w:noWrap/>
            <w:vAlign w:val="center"/>
            <w:hideMark/>
          </w:tcPr>
          <w:p w14:paraId="57516D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D7F6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D29C0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65DA95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DA2FD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0E399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57F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A867D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482BC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F3B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DF41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F24E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C650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03E3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3123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73C1E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86EDC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59E74B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5F98E7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1DA7D3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6034E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7D8E7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7F00"/>
            <w:noWrap/>
            <w:vAlign w:val="center"/>
            <w:hideMark/>
          </w:tcPr>
          <w:p w14:paraId="573A18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AC3FB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7B84CA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06695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A7CE2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1C9A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872B3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362DC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2A06B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F5002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B8362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A57E6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930A3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A01B6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EB2A9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72DDD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9A391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AEF764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F9962A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A6B5B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9FDA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7F00"/>
            <w:noWrap/>
            <w:vAlign w:val="center"/>
            <w:hideMark/>
          </w:tcPr>
          <w:p w14:paraId="669752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6481A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27367A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1043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B0831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60E3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3FFEA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BC807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3C679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01F79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8845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D9BA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D0F5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6377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ECC9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AFC6A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AFD83D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78D733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288AA80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single" w:sz="12" w:space="0" w:color="auto"/>
              <w:bottom w:val="nil"/>
              <w:right w:val="single" w:sz="8" w:space="0" w:color="auto"/>
            </w:tcBorders>
            <w:shd w:val="clear" w:color="000000" w:fill="D9D9D9"/>
            <w:noWrap/>
            <w:vAlign w:val="center"/>
            <w:hideMark/>
          </w:tcPr>
          <w:p w14:paraId="6A5BF4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4C826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FF7F00"/>
            <w:noWrap/>
            <w:vAlign w:val="center"/>
            <w:hideMark/>
          </w:tcPr>
          <w:p w14:paraId="6D6DD6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9BC8F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99FF99"/>
            <w:noWrap/>
            <w:vAlign w:val="center"/>
            <w:hideMark/>
          </w:tcPr>
          <w:p w14:paraId="41E931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A11C9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76AED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C1945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609269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6BED8A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2E59E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E0108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8AE13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931A2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02785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7486B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0416D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9213B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4AF1A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AB6F80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38566EE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6EA45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466E9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B1C54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0000"/>
            <w:noWrap/>
            <w:vAlign w:val="center"/>
            <w:hideMark/>
          </w:tcPr>
          <w:p w14:paraId="48D206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C60FB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66FF66"/>
            <w:noWrap/>
            <w:vAlign w:val="center"/>
            <w:hideMark/>
          </w:tcPr>
          <w:p w14:paraId="6F91E7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B76DB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9E0B4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2C7B2C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C60B2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49AF8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783A7D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6F2CE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BD6A7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4D572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B8636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6EEE9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168CEC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D02E1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12624D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F60C97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F1CAC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0E8F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9CA3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0000"/>
            <w:noWrap/>
            <w:vAlign w:val="center"/>
            <w:hideMark/>
          </w:tcPr>
          <w:p w14:paraId="734636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79D7D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FF66"/>
            <w:noWrap/>
            <w:vAlign w:val="center"/>
            <w:hideMark/>
          </w:tcPr>
          <w:p w14:paraId="1FF53D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5569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BCC9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E9220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ED3E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768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3C56A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7A539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88AB8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C8C4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2F21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1AA7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D8E51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E44D18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885DFE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42EBAB2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61222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0C93E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36CFE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7635D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A0CBF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FF66"/>
            <w:noWrap/>
            <w:vAlign w:val="center"/>
            <w:hideMark/>
          </w:tcPr>
          <w:p w14:paraId="461CCB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9C639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4A436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4AD556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55D30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327E3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C49CA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5EBD7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3BB86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C357E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5267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35C04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C3813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6FFBDB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12737F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89B6F6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E0D86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E907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CE2E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DE51D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A69A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FF66"/>
            <w:noWrap/>
            <w:vAlign w:val="center"/>
            <w:hideMark/>
          </w:tcPr>
          <w:p w14:paraId="278665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FD6C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31A5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D971D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94AEF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E34D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D2907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05FF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20FE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C2E0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24DF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960A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A30A3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875A8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C1E706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36CBAFA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3F1DAF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0F3A5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E1EA1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81F5B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61908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66FF66"/>
            <w:noWrap/>
            <w:vAlign w:val="center"/>
            <w:hideMark/>
          </w:tcPr>
          <w:p w14:paraId="796CA4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ED2D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0E49B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1D207F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02D1FA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C834C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40962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22CE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D64FE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685F3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BD8DA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944CB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F42D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5345C4"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DA7B8C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66680FF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13A66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87A43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6AC5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C39DE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31FE7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9F6F4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11FEE3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A6BCC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49B7E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C5B70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AFCD6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0C1FD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30C2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975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F45C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387CA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B6F85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06A47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D65E46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DA86CA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15D5DE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5E8E8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1903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1A7DB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8F53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894FA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61B7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5DD733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EB71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A710B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DCEBF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A449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C9231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8EC3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F56A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09B2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1E5C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C649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0791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57261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8F7CB1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535EC8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0BF7D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43AF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8AEDB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732CE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3321A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28D1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3CE88C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066E8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46F560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E8561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E03F7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948AF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7FCA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934C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EDB35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A8FD3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AA429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6EA44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5131A4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E5DC94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F00739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F5FB2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53F8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74A4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2DB8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3400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0409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66EEC1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76F2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E3F60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06794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BDC0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7D8B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5292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3D2AF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9341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4F02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21A8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0576D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E1B8E3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8E333D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3F496FB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single" w:sz="12" w:space="0" w:color="auto"/>
              <w:bottom w:val="nil"/>
              <w:right w:val="single" w:sz="8" w:space="0" w:color="auto"/>
            </w:tcBorders>
            <w:shd w:val="clear" w:color="000000" w:fill="D9D9D9"/>
            <w:noWrap/>
            <w:vAlign w:val="center"/>
            <w:hideMark/>
          </w:tcPr>
          <w:p w14:paraId="7F4E9B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59DA7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C2B97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F59FA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9D926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A9E15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33CC33"/>
            <w:noWrap/>
            <w:vAlign w:val="center"/>
            <w:hideMark/>
          </w:tcPr>
          <w:p w14:paraId="7DACF4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3BE4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67A713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0FA1B3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96F89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6F2D5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CFAD4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DC205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75BC6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6DE7D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07123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F5EAC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43741A2"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122C3A6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45C8B05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F220B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256D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ED6F5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79064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97BC3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C0E31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77F16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008000"/>
            <w:noWrap/>
            <w:vAlign w:val="center"/>
            <w:hideMark/>
          </w:tcPr>
          <w:p w14:paraId="617BF0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6AC8BA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19B1F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71337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748F6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519C1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822C2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87DE3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099D0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7EDDB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6B046F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9237F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6DDACE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13F1DF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D6C82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D6CA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1EC4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C5EA3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A8EA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3F92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F5D6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6B2C7B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48905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7AAC2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037B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B4DC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7EF2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31DB5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5C664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71021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EC91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E8C58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9E146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1DD28B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6C70727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30E4F6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AC25B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D479F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FB869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A11F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3717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C9FEF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0EACEF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1B649C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DE184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FB820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5D1FD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3E8A6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F5A32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25485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F946E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C5598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AC8B3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DE572B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B80780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A894D2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061B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7F5F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856E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6E531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A038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98DA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FCFE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38CE2E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8E97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F67BA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574C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50E1F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DF92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F278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11225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3FDE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4FFE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0ECF7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4F024E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66FE25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3D4A7B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D68D0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921F9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5BE2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7B0F26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F56D9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1E5C2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65EE5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008000"/>
            <w:noWrap/>
            <w:vAlign w:val="center"/>
            <w:hideMark/>
          </w:tcPr>
          <w:p w14:paraId="718D6B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596EFB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1B953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DBB4A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538A1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88950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6DFCB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28B0B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B4FB7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C4233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2C0AE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90C214"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5BC55AB5"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FEBRERO</w:t>
            </w:r>
          </w:p>
        </w:tc>
        <w:tc>
          <w:tcPr>
            <w:tcW w:w="0" w:type="auto"/>
            <w:tcBorders>
              <w:top w:val="nil"/>
              <w:left w:val="nil"/>
              <w:bottom w:val="single" w:sz="8" w:space="0" w:color="auto"/>
              <w:right w:val="nil"/>
            </w:tcBorders>
            <w:shd w:val="clear" w:color="000000" w:fill="D9D9D9"/>
            <w:noWrap/>
            <w:textDirection w:val="btLr"/>
            <w:vAlign w:val="center"/>
            <w:hideMark/>
          </w:tcPr>
          <w:p w14:paraId="3D35BDF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51C4F8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C72D6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C9917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81DAB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3D78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2502F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94BA7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6599B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06A4E2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E84C3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63D29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378FB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565F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395F7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B3D81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1921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CE668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48AF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A94605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D7243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397FF4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9281C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E219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6EBDF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E49F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C2B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C980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5517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6A12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465E06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02194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5052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898D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70F3E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CAD5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66C1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F2D1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0A150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7A330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CAC92C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941066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5EA08A7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FECF5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09832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9C6D8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C7243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6A3C8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44E45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9BA5E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DC384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50BC5E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65702C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B6066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C3CD5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CD7F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AB03B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F6B9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459F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B0930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A9DA4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1DE8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388559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047F4D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387DE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7F09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A5EF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AE8B3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C36BA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9408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C1931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D9026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3E3322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AAC3F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CFF9D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54071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4285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052A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C4D4D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CB31F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CEC6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D9F52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6C03DD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A6B22F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4B288D5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nil"/>
              <w:right w:val="single" w:sz="8" w:space="0" w:color="auto"/>
            </w:tcBorders>
            <w:shd w:val="clear" w:color="000000" w:fill="D9D9D9"/>
            <w:noWrap/>
            <w:vAlign w:val="center"/>
            <w:hideMark/>
          </w:tcPr>
          <w:p w14:paraId="6DC2D3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63A30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17394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A21E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1443D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1FD06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2F9F0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99075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003300"/>
            <w:noWrap/>
            <w:vAlign w:val="center"/>
            <w:hideMark/>
          </w:tcPr>
          <w:p w14:paraId="05EE02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16ED0B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ECF75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7CE46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F7023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C1E3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DE8EF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C2BA5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18B36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4B675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BCB1B48"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811DDB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30728E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5D8E9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D7EEA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90011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2B4E7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12EB9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89D6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AECB7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648A5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003300"/>
            <w:noWrap/>
            <w:vAlign w:val="center"/>
            <w:hideMark/>
          </w:tcPr>
          <w:p w14:paraId="1BFF57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DCA1B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D8B50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49E52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D45A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5B312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1C724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D234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E278A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DF7F0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26E5D7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9E27A6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07F058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4030D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2396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5288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D571B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BA18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3886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9A4F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F760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313083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D3EE0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0447D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E806F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03B4F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E6933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EB0D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8681B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E49F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9D6D9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CA3A0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05AAA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47718B0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9EEB5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5BF61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A08F1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4166B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B1C88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0B82C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47E24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65568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159E20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E62CB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F18EF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AAE10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2CBAC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AA6E1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F1A75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50C93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E7479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56160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65F457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02053C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33A556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FEB2A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B866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3E1E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61919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EBFD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654A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DDB6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BA619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1E3507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3781A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A396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BC4C2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5D91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EB523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0D47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7A7E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5808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4085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B59A273"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FF8DB0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68F815A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0638D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63DD4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D1F38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1BD13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B4A1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5A8A9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26FE6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9FC58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003300"/>
            <w:noWrap/>
            <w:vAlign w:val="center"/>
            <w:hideMark/>
          </w:tcPr>
          <w:p w14:paraId="60E332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070D90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E6232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828B1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C3587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C8EB1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9355B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F06E6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6C59D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6252D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D62C759"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8BA055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36BEC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E622A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6F59E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7C9C9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35374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3A9BE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1F93B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61C5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1ED2AC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335EC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6C425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DDED6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8D15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26830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20C50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D8BC7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66A13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E89E4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B1A5C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07910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1865B0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A5EF02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72F4B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699C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A4A8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9DA2D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1ECD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B614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2A43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467908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C3FC4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55F05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7332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36F18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802AF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1CA0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4B18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F5FD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07E5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7FE8A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3AA41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C547C1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102A169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39B15F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9EC2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99117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E4B22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3696C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E768D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233D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03F217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798B7C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74302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0BE3A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CD6E1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8630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8EF71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4F01C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A73E6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B622F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0C283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431D3A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1B66FE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EEFF7C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701D8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D891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520B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58681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3035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87C92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FAA4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737C34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F0042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80E99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254D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2779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78D2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82658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1D5D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90F4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07FA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127C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40138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691F60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589839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nil"/>
              <w:right w:val="single" w:sz="8" w:space="0" w:color="auto"/>
            </w:tcBorders>
            <w:shd w:val="clear" w:color="000000" w:fill="D9D9D9"/>
            <w:noWrap/>
            <w:vAlign w:val="center"/>
            <w:hideMark/>
          </w:tcPr>
          <w:p w14:paraId="62D508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1BD6C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AE88C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4675AF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BDCDF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36EC1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AFA48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008000"/>
            <w:noWrap/>
            <w:vAlign w:val="center"/>
            <w:hideMark/>
          </w:tcPr>
          <w:p w14:paraId="4ECC1D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079CAD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0C288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1F78F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13EFD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88AA9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A8F0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BE281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B9F49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8D281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6ECC21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2A620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D39828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6250304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95914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9722E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C6FFE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F80B8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83E47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3A4D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FBCAD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008000"/>
            <w:noWrap/>
            <w:vAlign w:val="center"/>
            <w:hideMark/>
          </w:tcPr>
          <w:p w14:paraId="24488F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0EC3E2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BD84B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3C3A1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3161C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2413B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B9E56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46183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C08A0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1F25A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9844A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9BDA9C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C003F8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091D78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05A2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3D56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340B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C9D00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2C22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2349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C0F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47F8F1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44824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EA3CF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D5ED4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A0A2E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9D36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4754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87342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8BF21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76A76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A4665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BAAF5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C26BB0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04E24B9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87BD6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1D528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97756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2405D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A5D4C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85F42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990AC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0E3566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31BADB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89226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9E174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950E6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F9CDE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02098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D83F9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0543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3F03C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246D7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3CAF9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EE4B6E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74A8F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2757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F3C95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3860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7D6F0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C55D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9A11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8F8F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707A64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27909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86B5A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6AEB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5E80F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9FBA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BF4C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DD01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E9710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46ACF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0A440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2C8ED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B2914E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72132AE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4626D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F0763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97B92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4A07C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C60C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7D670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8B281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008000"/>
            <w:noWrap/>
            <w:vAlign w:val="center"/>
            <w:hideMark/>
          </w:tcPr>
          <w:p w14:paraId="33127C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6734B7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C81E1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DAC78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C9B5F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FB403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F2DC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AFD79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921DB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2E048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137C9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97C92F"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6C70DEB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RZO</w:t>
            </w:r>
          </w:p>
        </w:tc>
        <w:tc>
          <w:tcPr>
            <w:tcW w:w="0" w:type="auto"/>
            <w:tcBorders>
              <w:top w:val="nil"/>
              <w:left w:val="nil"/>
              <w:bottom w:val="single" w:sz="8" w:space="0" w:color="auto"/>
              <w:right w:val="nil"/>
            </w:tcBorders>
            <w:shd w:val="clear" w:color="000000" w:fill="D9D9D9"/>
            <w:noWrap/>
            <w:textDirection w:val="btLr"/>
            <w:vAlign w:val="center"/>
            <w:hideMark/>
          </w:tcPr>
          <w:p w14:paraId="411D023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0EA31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3844B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45CE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20833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FB01C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2542C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232DB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42E1D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28335D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558818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11331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86DA1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0D072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7BF35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D7E88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A58CF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C2DCE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4618E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FB4D54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30DE77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774ABF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1F551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3946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F51A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AE2BA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223B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3E49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88B1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0520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DB2E0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725FA4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3E53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41CD6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14AF3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6B66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4C5F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F0A5E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CFE6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1D1FB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9BC468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767431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3F86711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3ADA3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6444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AB68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6DF82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9EF5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83140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8737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5D53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01519E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333B1D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DE2A3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A9AB6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C4F71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EB770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E6F1A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64EC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E0B1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7FEEC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A92DEB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6EB5D6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E69F0A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14253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889E9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DC747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0333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D832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1E5B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6B15A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EC33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C7FE8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02064E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F628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C862C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6A4B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ED4C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98F3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AC7CD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E3292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52DD6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24E60E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F76906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228DD62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nil"/>
              <w:right w:val="single" w:sz="8" w:space="0" w:color="auto"/>
            </w:tcBorders>
            <w:shd w:val="clear" w:color="000000" w:fill="D9D9D9"/>
            <w:noWrap/>
            <w:vAlign w:val="center"/>
            <w:hideMark/>
          </w:tcPr>
          <w:p w14:paraId="365D1B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CF180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7D7F9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439A46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097BE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87D0D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07B2A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0095D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325073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CCCC00"/>
            <w:noWrap/>
            <w:vAlign w:val="center"/>
            <w:hideMark/>
          </w:tcPr>
          <w:p w14:paraId="537C71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80A59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016FE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D23C2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FE1C5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363F0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C0040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0BB8E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466881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7710DCF"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3E77F8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6313B46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5FBED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CDC59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C570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52ED67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8ACFC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F5CCE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66109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3A4FA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3B1BDB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6BF2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CC9900"/>
            <w:noWrap/>
            <w:vAlign w:val="center"/>
            <w:hideMark/>
          </w:tcPr>
          <w:p w14:paraId="5F8103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738142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0EB29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A7CF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8BE81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6DC3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0E4B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115F13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7C1D1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72B761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95E63E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52AEE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0317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0BA5A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836A9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16FB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B1BE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DD530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AAAE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4CE9B0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C2992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21DDE2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83987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20850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17E6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FA7D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B534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BDA1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2EF46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028399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4749D2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58BD919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B8674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0401D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6C832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9468E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2CFE6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CC93F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FA5E8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ACD81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38FB64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1F5160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0FF264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113F8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6370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86F27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B56B6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89E23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5CEC8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8FF2B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B3F4E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235F9F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BC38E1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82DD6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7B78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8CD13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E6BC1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DAF9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998F6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2416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7F4A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015F6D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4EE9A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109C67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B3186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0B23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5734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084A9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5805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CBEB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52446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048CC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1C62B2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6A72B26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4D3363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7745B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5DFA8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045EB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5562E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6385A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AEA9E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5E18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6807F5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45614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CC9900"/>
            <w:noWrap/>
            <w:vAlign w:val="center"/>
            <w:hideMark/>
          </w:tcPr>
          <w:p w14:paraId="454CC4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D08A0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EF886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F3C64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AD6A5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784FB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3A758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5F0C0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2CED0B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999E1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F70779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8A96B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67B86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BE17E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4CE6C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E2B7C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54833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DF61F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61C6D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B9135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CAC90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733EF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17738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5CDAE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E9C4B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CFAC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BF9AA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0E91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DF81F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BECD7A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29B7E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280CDF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26A6D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FD48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E1B5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097A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BCD7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A5D1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5D4C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3C61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27CDF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BA94C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68E478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FF9A1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C556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81A0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EED9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123A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A5E2C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9CC41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A7642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81AE58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3AE3882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5EB88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7D8D2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3FE51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8978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D497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8BFA1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9166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0313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C1968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5DDB3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454051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F8AF4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0CC0C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EF986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BB37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A4743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AE4FF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E26E1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CB136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4B9A06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04B7BC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AD7DA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5EE16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9E93B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3AE97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FF6D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0555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BDE5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21C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F2483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6D6D4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2AAE48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1333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B035B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09E7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0F7F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5AA1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9E75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0959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7BCBDE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DB4A65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665E59D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nil"/>
              <w:right w:val="single" w:sz="8" w:space="0" w:color="auto"/>
            </w:tcBorders>
            <w:shd w:val="clear" w:color="000000" w:fill="D9D9D9"/>
            <w:noWrap/>
            <w:vAlign w:val="center"/>
            <w:hideMark/>
          </w:tcPr>
          <w:p w14:paraId="4CA90E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C997C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74820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504FE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BAA52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022CF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27A53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9D282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3BE75C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35CDB4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CC9900"/>
            <w:noWrap/>
            <w:vAlign w:val="center"/>
            <w:hideMark/>
          </w:tcPr>
          <w:p w14:paraId="2F9AC5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F89E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9A8E6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90C7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04D87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95D6B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F1E1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D61B0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03B7F4"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ECDD82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79EA217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612AF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5D5DA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3BE6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5D0780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3D085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19F30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3213C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D148A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0820B9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A6DB3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CC9900"/>
            <w:noWrap/>
            <w:vAlign w:val="center"/>
            <w:hideMark/>
          </w:tcPr>
          <w:p w14:paraId="0D954E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33E4D9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D6ABD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2F2C5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6875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183AD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39846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3DE5F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3DE3FB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AB4D36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61FB08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8C3D9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C874E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CD65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AFBF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553B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E5DE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D9F73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2553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81419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62A78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065852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555E3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031E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A399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5614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55FF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33F1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EB369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083CA2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03E75D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273C963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5A5AE0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57A4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C4C91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081CD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EACB6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2E4C5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D6A23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BE2BF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24D58A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2F2DCB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0AF6FA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FE1DD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6F913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C6107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161F5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60208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70CF3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6D766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EC552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AEE7CC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A36A76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DC005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8FF6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EEBB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4A389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E4E4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82850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AE95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B07D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6D493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42D64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4C76AD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FE001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FB2FC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9191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74FD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231CA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3DC3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B7D67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D9896F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98BCCA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533601F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59F58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A396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DD414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C1380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3453A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1D74C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9C33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26586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3BDBF1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7FC815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CC9900"/>
            <w:noWrap/>
            <w:vAlign w:val="center"/>
            <w:hideMark/>
          </w:tcPr>
          <w:p w14:paraId="3A007F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40281D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F712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A910B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97C2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AD188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368D6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7EBD6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DAFAF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1E5AC2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309FCD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13629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5D8CE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96A2C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941AA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28FC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A5D11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F6E4B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54ECB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7AD6C3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C27A8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7A05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3C304A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3A100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ADD1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1472A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38E7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C253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B2065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71C36E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FDA8DD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4E80BFF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C51ED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E1428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531F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DDAF2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39B4A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956B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3C1B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EEA36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4A463B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362D1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11327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56EE90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181E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5633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1572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E634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69B3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80B5D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73A1D9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072490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B69667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58CCE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EA4E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8D29B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2B1F7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06172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6F41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83B06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B7BC1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5C42D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21455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1D79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62BDCF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6CD03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0E8F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3B208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FF709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421A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9FA02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F0E72D"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3B8E7908"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lastRenderedPageBreak/>
              <w:t>ABRIL</w:t>
            </w:r>
          </w:p>
        </w:tc>
        <w:tc>
          <w:tcPr>
            <w:tcW w:w="0" w:type="auto"/>
            <w:tcBorders>
              <w:top w:val="nil"/>
              <w:left w:val="nil"/>
              <w:bottom w:val="single" w:sz="8" w:space="0" w:color="auto"/>
              <w:right w:val="nil"/>
            </w:tcBorders>
            <w:shd w:val="clear" w:color="000000" w:fill="F2F2F2"/>
            <w:noWrap/>
            <w:textDirection w:val="btLr"/>
            <w:vAlign w:val="center"/>
            <w:hideMark/>
          </w:tcPr>
          <w:p w14:paraId="63C60AC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F999E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5EFB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E764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11560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1B76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9E36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A0FE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5AA3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32F3C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62F60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A8E0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53AE86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59AC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3A21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3193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E5C7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219A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31E3C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5586AA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E18A0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1C782E5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nil"/>
              <w:right w:val="single" w:sz="8" w:space="0" w:color="auto"/>
            </w:tcBorders>
            <w:shd w:val="clear" w:color="000000" w:fill="D9D9D9"/>
            <w:noWrap/>
            <w:vAlign w:val="center"/>
            <w:hideMark/>
          </w:tcPr>
          <w:p w14:paraId="4996A1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2C2CD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6654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67370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5C026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78118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E8ADF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09DE2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540A24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42544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4B116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996633"/>
            <w:noWrap/>
            <w:vAlign w:val="center"/>
            <w:hideMark/>
          </w:tcPr>
          <w:p w14:paraId="58B5E3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4DF13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CF2D3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AB9C6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3F76F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671CB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368E1F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84952D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C0011D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19B8122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459E62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3D4D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2DCF8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23325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23E0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E6BE1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BC5A3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2E62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4677A4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6F31B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76BA4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79A62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99FF"/>
            <w:noWrap/>
            <w:vAlign w:val="center"/>
            <w:hideMark/>
          </w:tcPr>
          <w:p w14:paraId="68CA9B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CA57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0958B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418D8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3F2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A9103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2A16EC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FC9CA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4912D7F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2F3C6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D1F20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31DA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98EDF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92332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6122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730A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6540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E6E6D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D6CE7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60B44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573E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99FF"/>
            <w:noWrap/>
            <w:vAlign w:val="center"/>
            <w:hideMark/>
          </w:tcPr>
          <w:p w14:paraId="2301B1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0F3B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A6F32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ED8B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2011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35E45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959F7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624AC5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37F4D88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72399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BB516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D3470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FCC9D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7B262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173F3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863C3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5274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7443C9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795D0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9751D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CE85F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99FF"/>
            <w:noWrap/>
            <w:vAlign w:val="center"/>
            <w:hideMark/>
          </w:tcPr>
          <w:p w14:paraId="199FD6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3E8FA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BD945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955EF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BED6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4433D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CBA3E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113055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1C109D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5A437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F7EF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DB4F8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2C08E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24AB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E2F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3C35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D0A1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9D118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59A2E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70233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A6C9B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99FF"/>
            <w:noWrap/>
            <w:vAlign w:val="center"/>
            <w:hideMark/>
          </w:tcPr>
          <w:p w14:paraId="1394EA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FE2B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DA9B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816D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57EC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412B5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EA6031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B5CED2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7701D4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C4786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F0463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65A67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54888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A966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75F02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2E09D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E0BD8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777C49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760F94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EBBB8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29B7B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99FF"/>
            <w:noWrap/>
            <w:vAlign w:val="center"/>
            <w:hideMark/>
          </w:tcPr>
          <w:p w14:paraId="71D085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78CFD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6DA26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A1442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63661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F4F42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F7738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1D1EB7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0D43FB9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417C0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E371C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49B4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DA6E9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749B1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11B71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4E329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9AD58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2A36DE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6034B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7B81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82B4C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02585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00FF"/>
            <w:noWrap/>
            <w:vAlign w:val="center"/>
            <w:hideMark/>
          </w:tcPr>
          <w:p w14:paraId="2A7057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2DE17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2803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30BD6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81FE0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38DAB2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517826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1F3193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61A2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C504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5A41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946F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73C8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E9D8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2943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B0209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83D22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C523C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E21A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25E1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3660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00FF"/>
            <w:noWrap/>
            <w:vAlign w:val="center"/>
            <w:hideMark/>
          </w:tcPr>
          <w:p w14:paraId="2B310A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7F49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541F8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E851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183AC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671238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CECEE8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1888BE8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51027E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7C5D5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97E2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CDBF0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C9E9E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C2332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D55D6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1078A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3956ED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56D15A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934C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5F307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8434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E06E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0DF6FC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5464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BAEE5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FB88F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8534D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D6CE88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6207D5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7767D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BB74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700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F0283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7B4C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2BAD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5AE94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582EF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0B2614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EF368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014B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BB42F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914A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E7E4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45489F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E0C25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13DB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BE350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14DF9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347FCF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2BC0245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single" w:sz="12" w:space="0" w:color="auto"/>
              <w:bottom w:val="nil"/>
              <w:right w:val="single" w:sz="8" w:space="0" w:color="auto"/>
            </w:tcBorders>
            <w:shd w:val="clear" w:color="000000" w:fill="D9D9D9"/>
            <w:noWrap/>
            <w:vAlign w:val="center"/>
            <w:hideMark/>
          </w:tcPr>
          <w:p w14:paraId="053ECF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5A2E7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59449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4E734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4C842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1BEAB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ACD7F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8A498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2D8D86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96CD4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F2DD2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BF1AA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1392C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964C2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CC00FF"/>
            <w:noWrap/>
            <w:vAlign w:val="center"/>
            <w:hideMark/>
          </w:tcPr>
          <w:p w14:paraId="69936F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81CC6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2EE41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6961B9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C9A460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CD1DFF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4A8A179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EB6F3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BB62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5BB0D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3F534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0FCC0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B7FCA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09335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A68BC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6F1ED6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D1FFB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F07FE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10B4E9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77B59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23414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CC00FF"/>
            <w:noWrap/>
            <w:vAlign w:val="center"/>
            <w:hideMark/>
          </w:tcPr>
          <w:p w14:paraId="42F81E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3BDC2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1DB27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F9971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960EC3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57DEAC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AA421B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5AE52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9B38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D216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2AD94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8385B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2708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56F1A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250C6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FE2B8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7C76F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049F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6F9D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EB9B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AE1E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50C720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4653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F0E77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90394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BDD0E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652C7A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30C345E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E5DE4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312AD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EA471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59DEF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FCD5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CA346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ECB26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2938B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21642C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1B0BDA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0C597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7598D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192D7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96BBC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651B81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54CE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F791C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44B38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B9051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104F41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614974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EFB79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6B11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9B1B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789EA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F6DC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8361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05102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C808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B0A8C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ECAD9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FEF8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E8B44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FCDFE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9E69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5439DF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338A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430FB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EBF1C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6B869D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905A96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494006D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38544C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50A08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D064D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5E7B2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4ADE3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DEED3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E39D0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B04B3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4E6FFC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393C65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1BB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AE4E8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ABF08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A652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CC00FF"/>
            <w:noWrap/>
            <w:vAlign w:val="center"/>
            <w:hideMark/>
          </w:tcPr>
          <w:p w14:paraId="50CA9E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83673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BEE13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77ECE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DF9C1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BC1409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6FD882E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6022B6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ECDA8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C358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B2BFC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17201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DAB9A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5751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FE24F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3806F6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E2F86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048CA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385BD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B51D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B2F80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579E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14635F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5F2B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51A09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038734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774829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BC298F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37352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24CB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08FE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C62B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C7F42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2394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0400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9557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D3921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3CA09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8E5D7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7824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0B08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567A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AE15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036A36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AADE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230AB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E1D3E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0AA746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64093E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6779A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66AE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F43FE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E9641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5124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4E24D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D3CF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0CAF0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748024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317FF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AB8CD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EB02A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7584E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1C363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FDBB8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2B5453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D2342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CB8E9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60FFA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E8AEB9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27C827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DA66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386A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69F7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337DD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147DC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CFCE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4462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9708C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DD045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A1925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C029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414D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E399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C747B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AD9C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2E5D25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7CEE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1C3F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0F599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E07943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03CE1A0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single" w:sz="12" w:space="0" w:color="auto"/>
              <w:bottom w:val="nil"/>
              <w:right w:val="single" w:sz="8" w:space="0" w:color="auto"/>
            </w:tcBorders>
            <w:shd w:val="clear" w:color="000000" w:fill="D9D9D9"/>
            <w:noWrap/>
            <w:vAlign w:val="center"/>
            <w:hideMark/>
          </w:tcPr>
          <w:p w14:paraId="14C8AD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1BC5F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2B70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2DCD7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D4B52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D95CC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6DCBA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CDEC3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791175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DD5E9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2733A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9866C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4FB30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391BB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8D167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9900CC"/>
            <w:noWrap/>
            <w:vAlign w:val="center"/>
            <w:hideMark/>
          </w:tcPr>
          <w:p w14:paraId="248BA7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CADE4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612DF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FDA1BA"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0ED8E50"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YO</w:t>
            </w: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7479685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0A453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B235D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6D997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49D20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AF913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06F22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2989B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39342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7369AB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7F524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2812D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0C6CA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55046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3ADC8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CF8CB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9648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6600CC"/>
            <w:noWrap/>
            <w:vAlign w:val="center"/>
            <w:hideMark/>
          </w:tcPr>
          <w:p w14:paraId="0355D2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E6B7F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F4A2CF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32307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57B160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E091C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EA893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3483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D9FAA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5EA6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1568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4AD2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6A1E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2223C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7890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4BBA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645E3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30DA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73682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3632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2E75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5C6A3A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26171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69B96B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BAB874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7E7255B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034EFE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8888C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991D1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A2322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0FA2A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83F19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7B57E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8C02C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7F86BB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EDA09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D9A1C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C49FF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DEBBE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7FCDB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A7668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837C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2E5919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B23C7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4700F5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9F257E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12410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FA117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1D50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ABE8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305CA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3A84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FFB48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1EC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3321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028668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95E0C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173E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EBFE6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FD74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05C46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F148D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28334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4E94C1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BC876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BE75DB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A09577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436E63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7CE360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A075E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7C787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4C961C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5E26F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AD588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CD292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538EE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642E54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05EB3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C26BD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52EF2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514A9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4B4E4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AAA74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83F22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6600CC"/>
            <w:noWrap/>
            <w:vAlign w:val="center"/>
            <w:hideMark/>
          </w:tcPr>
          <w:p w14:paraId="290DEA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5DC34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9C6C76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603D5E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C30F7B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D9D40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C0D1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3336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BBDF1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0F940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2EC3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E095B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7FE23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BA6C3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7B043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008A9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75E6F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CEC42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ECBCD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8BFA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421DC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22332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B5AE9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214BA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9DD04C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F0DF76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5D8F6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F7441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FF82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A4A3B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DC8A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C147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DCD6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B1004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09747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69878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5EF9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A064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40AC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22F5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3733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B05D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00EF17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5C47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DB97E9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26101F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2E94491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9C445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9AC2D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D69B2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B0267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64E0E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972E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1E6F6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4866B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3DA21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243F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40409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9ED7D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0380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648A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81BB9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AF9A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DD3CE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19289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10874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03ACD5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4AE42B9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E6927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199B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75D5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B9121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B2DB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9D4A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4686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B1D3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31C62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2F6BB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E876A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C1F81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A9FB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2CAF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85684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20D8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90E27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F0092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E6E4B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923779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10AF441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single" w:sz="12" w:space="0" w:color="auto"/>
              <w:bottom w:val="nil"/>
              <w:right w:val="single" w:sz="8" w:space="0" w:color="auto"/>
            </w:tcBorders>
            <w:shd w:val="clear" w:color="000000" w:fill="D9D9D9"/>
            <w:noWrap/>
            <w:vAlign w:val="center"/>
            <w:hideMark/>
          </w:tcPr>
          <w:p w14:paraId="2ED483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9C18D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159E4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0A6DF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CDDAC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3488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D52A7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6F717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0040DA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531814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DCF3E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2AA8B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3C245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EF281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86282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6346F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6600CC"/>
            <w:noWrap/>
            <w:vAlign w:val="center"/>
            <w:hideMark/>
          </w:tcPr>
          <w:p w14:paraId="34A601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F88E5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EA9E1E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1E1185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2370D0D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A0800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FF8A9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19BEA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356EBF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4AFB6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3EF14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5E42B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D61DA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1DF8B6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96E75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D991E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63679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2ED0C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B1079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211EE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4F1DE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6600CC"/>
            <w:noWrap/>
            <w:vAlign w:val="center"/>
            <w:hideMark/>
          </w:tcPr>
          <w:p w14:paraId="5DE3F7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D897D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F88635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64D1D4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768570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8DE75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54CC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53091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349EE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3D74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A5C3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58CC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B6DA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EE55E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07215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BADF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31326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C5D8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1D74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16F5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5CA10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43DB00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3BCDD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8B28F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E57BCE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36F78C0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51C441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1101F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2A60C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735EF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B3120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6B48C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78FF9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975D2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281560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5713D4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EDE62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470B1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2527C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18140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68160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C5445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07F504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DB9AF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EF920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0B01D3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F5DC6B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B9DE8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F108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0D860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7EF19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A125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3266D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4FB7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14DFB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7A799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3BB50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0E26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DF156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9952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10EA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0BC9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45F0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642597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1313C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B94503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9C1F07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703291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5EF70D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6D5CD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34793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BFE8E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FAA82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587F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D110D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24631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79DE9B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C0F14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98F86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21541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47954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DAE18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B0090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FC49B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6600CC"/>
            <w:noWrap/>
            <w:vAlign w:val="center"/>
            <w:hideMark/>
          </w:tcPr>
          <w:p w14:paraId="649A01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32B34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89D720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3D6485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EA213D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ADFD7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861E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EEAE5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46B78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9EEB2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547F1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19F6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3071D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4305A3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A56D5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04BA0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0666C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675D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C6A30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0D3FB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F65B0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5B3D8A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3002B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A942A3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B2D2BF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EFDB63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4461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5A7F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2E19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322AE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4955D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401B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7DC3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C786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38E3B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29FE8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ACE1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24D0F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6260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28F5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5F76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49A4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352E8A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578E9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8A74D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125808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56C0025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F25F0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913A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71E7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7C73B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408D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7704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4E8E4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8D55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4A1621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E074F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98C34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2C6D6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23FC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CA563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FF5F6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9FE55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D16A6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90D69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3FE584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4B2353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3B0BDF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E74D3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E09C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DD143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0BC6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C662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C4BF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F52D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9F0F0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B47A9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7436F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226F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109BF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0928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060CC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91D1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0C7F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077459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5A487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D4328A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8D477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59FBE93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nil"/>
              <w:right w:val="single" w:sz="8" w:space="0" w:color="auto"/>
            </w:tcBorders>
            <w:shd w:val="clear" w:color="000000" w:fill="D9D9D9"/>
            <w:noWrap/>
            <w:vAlign w:val="center"/>
            <w:hideMark/>
          </w:tcPr>
          <w:p w14:paraId="302DB6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4BC1A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F5F4A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5BFD5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B72C5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D1FB9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50B7B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49AEF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76F324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68CC0E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7515F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7C5F8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0D6E5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F2E48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D9850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74E22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6600CC"/>
            <w:noWrap/>
            <w:vAlign w:val="center"/>
            <w:hideMark/>
          </w:tcPr>
          <w:p w14:paraId="7B9E7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921B5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EBBF2B1"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47C60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729288D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A98E0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5EFF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240CD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3B23E6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B60AC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6CAA1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6A0D5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33515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567DCE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374A8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D6D6E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A2B90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45727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E8EA0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0AAC7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2AFCB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D2E13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6600FF"/>
            <w:noWrap/>
            <w:vAlign w:val="center"/>
            <w:hideMark/>
          </w:tcPr>
          <w:p w14:paraId="2BAD9F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EA855C6"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B5A4DE3"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JUNIO</w:t>
            </w:r>
          </w:p>
        </w:tc>
        <w:tc>
          <w:tcPr>
            <w:tcW w:w="0" w:type="auto"/>
            <w:tcBorders>
              <w:top w:val="nil"/>
              <w:left w:val="nil"/>
              <w:bottom w:val="single" w:sz="8" w:space="0" w:color="auto"/>
              <w:right w:val="nil"/>
            </w:tcBorders>
            <w:shd w:val="clear" w:color="000000" w:fill="F2F2F2"/>
            <w:noWrap/>
            <w:textDirection w:val="btLr"/>
            <w:vAlign w:val="center"/>
            <w:hideMark/>
          </w:tcPr>
          <w:p w14:paraId="626AD24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71205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7078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C962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AD619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2A30D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44924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0AA6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4B3D8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27341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AB458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B0D3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1A996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00FA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9447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765F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92FA2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6FC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6600FF"/>
            <w:noWrap/>
            <w:vAlign w:val="center"/>
            <w:hideMark/>
          </w:tcPr>
          <w:p w14:paraId="736B18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6E8EC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AEF7BC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606B411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0DAD5F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F4148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785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1D6CA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8258F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40449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378A2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0405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335E96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ECD46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41CC7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F0DB2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B91B5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FDA6A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93055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E4E9F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9560B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6600FF"/>
            <w:noWrap/>
            <w:vAlign w:val="center"/>
            <w:hideMark/>
          </w:tcPr>
          <w:p w14:paraId="350575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2D6BD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568534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E50266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3DE4C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2AD4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2EA1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80800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5F701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FEEA7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9B05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330C8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178FA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928A9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F11D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7F8C1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D18C5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682D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AB0D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3D07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4A23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6600FF"/>
            <w:noWrap/>
            <w:vAlign w:val="center"/>
            <w:hideMark/>
          </w:tcPr>
          <w:p w14:paraId="4938C0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EFB11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68F409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20ADDC1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48E216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48C07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B16AB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FBE8E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C7114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91BA8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51CAF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89098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5E26D3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28D34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E31C7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6CB8C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9D3E9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1B6A1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655E7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8AB6A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3341D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6600FF"/>
            <w:noWrap/>
            <w:vAlign w:val="center"/>
            <w:hideMark/>
          </w:tcPr>
          <w:p w14:paraId="615D0E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bl>
    <w:p w14:paraId="009F59D4" w14:textId="0A8E99B9" w:rsidR="00A9416B" w:rsidRPr="00112EF1" w:rsidRDefault="00A9416B">
      <w:pPr>
        <w:pStyle w:val="Llegenda"/>
      </w:pPr>
      <w:bookmarkStart w:id="115" w:name="_Toc64057116"/>
      <w:r w:rsidRPr="00112EF1">
        <w:t xml:space="preserve">Tabla </w:t>
      </w:r>
      <w:r w:rsidR="00EE6F6F">
        <w:fldChar w:fldCharType="begin"/>
      </w:r>
      <w:r w:rsidR="00EE6F6F">
        <w:instrText xml:space="preserve"> STYLEREF 1 \s </w:instrText>
      </w:r>
      <w:r w:rsidR="00EE6F6F">
        <w:fldChar w:fldCharType="separate"/>
      </w:r>
      <w:r w:rsidR="001B5E25">
        <w:rPr>
          <w:noProof/>
        </w:rPr>
        <w:t>5</w:t>
      </w:r>
      <w:r w:rsidR="00EE6F6F">
        <w:rPr>
          <w:noProof/>
        </w:rPr>
        <w:fldChar w:fldCharType="end"/>
      </w:r>
      <w:r w:rsidR="00460403" w:rsidRPr="00112EF1">
        <w:t>.</w:t>
      </w:r>
      <w:r w:rsidR="00EE6F6F">
        <w:fldChar w:fldCharType="begin"/>
      </w:r>
      <w:r w:rsidR="00EE6F6F">
        <w:instrText xml:space="preserve"> SEQ Tabla \* ARABIC \s 1 </w:instrText>
      </w:r>
      <w:r w:rsidR="00EE6F6F">
        <w:fldChar w:fldCharType="separate"/>
      </w:r>
      <w:r w:rsidR="001B5E25">
        <w:rPr>
          <w:noProof/>
        </w:rPr>
        <w:t>2</w:t>
      </w:r>
      <w:r w:rsidR="00EE6F6F">
        <w:rPr>
          <w:noProof/>
        </w:rPr>
        <w:fldChar w:fldCharType="end"/>
      </w:r>
      <w:r w:rsidRPr="00112EF1">
        <w:t>: Cronograma del producto</w:t>
      </w:r>
      <w:bookmarkEnd w:id="115"/>
    </w:p>
    <w:p w14:paraId="281AD3B9" w14:textId="5548F77B" w:rsidR="00B90BD6" w:rsidRDefault="00B90BD6">
      <w:pPr>
        <w:spacing w:before="0" w:after="200"/>
        <w:jc w:val="left"/>
      </w:pPr>
      <w:r>
        <w:br w:type="page"/>
      </w:r>
    </w:p>
    <w:p w14:paraId="6B4B1F9E" w14:textId="77777777" w:rsidR="00776D5C" w:rsidRPr="00112EF1" w:rsidRDefault="00776D5C" w:rsidP="00A9416B">
      <w:pPr>
        <w:spacing w:before="0" w:after="200"/>
        <w:jc w:val="left"/>
      </w:pPr>
    </w:p>
    <w:p w14:paraId="7FABDDFF" w14:textId="77777777" w:rsidR="00B90BD6" w:rsidRDefault="00B90BD6" w:rsidP="00A9416B">
      <w:pPr>
        <w:spacing w:before="0" w:after="200"/>
        <w:jc w:val="left"/>
        <w:sectPr w:rsidR="00B90BD6" w:rsidSect="00460403">
          <w:type w:val="continuous"/>
          <w:pgSz w:w="11906" w:h="16838" w:code="9"/>
          <w:pgMar w:top="1701" w:right="1418" w:bottom="1418" w:left="1418" w:header="709" w:footer="709" w:gutter="284"/>
          <w:cols w:space="708"/>
          <w:docGrid w:linePitch="360"/>
        </w:sectPr>
      </w:pPr>
    </w:p>
    <w:p w14:paraId="78F3C5BF" w14:textId="331859CF" w:rsidR="00776D5C" w:rsidRPr="007916BB" w:rsidRDefault="00B90BD6" w:rsidP="00B90BD6">
      <w:pPr>
        <w:pStyle w:val="Ttol1"/>
        <w:rPr>
          <w:highlight w:val="red"/>
        </w:rPr>
      </w:pPr>
      <w:bookmarkStart w:id="116" w:name="_DESARROLLO"/>
      <w:bookmarkStart w:id="117" w:name="_Toc65780547"/>
      <w:bookmarkEnd w:id="116"/>
      <w:r w:rsidRPr="007916BB">
        <w:rPr>
          <w:highlight w:val="red"/>
        </w:rPr>
        <w:lastRenderedPageBreak/>
        <w:t>DESARROLLO</w:t>
      </w:r>
      <w:bookmarkEnd w:id="117"/>
    </w:p>
    <w:p w14:paraId="483A20DB" w14:textId="77777777" w:rsidR="00B90BD6" w:rsidRPr="00B90BD6" w:rsidRDefault="00B90BD6" w:rsidP="00B90BD6"/>
    <w:p w14:paraId="7E77AF8A" w14:textId="790B5669" w:rsidR="00B90BD6" w:rsidRPr="007916BB" w:rsidRDefault="00B90BD6" w:rsidP="00B90BD6">
      <w:pPr>
        <w:pStyle w:val="Ttol2"/>
        <w:rPr>
          <w:highlight w:val="red"/>
        </w:rPr>
      </w:pPr>
      <w:bookmarkStart w:id="118" w:name="_Toc65780548"/>
      <w:r w:rsidRPr="007916BB">
        <w:rPr>
          <w:highlight w:val="red"/>
        </w:rPr>
        <w:t>DISEÑO</w:t>
      </w:r>
      <w:bookmarkEnd w:id="118"/>
    </w:p>
    <w:p w14:paraId="42FEE6B7" w14:textId="77777777" w:rsidR="00B90BD6" w:rsidRPr="00B90BD6" w:rsidRDefault="00B90BD6" w:rsidP="00B90BD6"/>
    <w:p w14:paraId="636A369E" w14:textId="47E5DBF6" w:rsidR="00B90BD6" w:rsidRPr="007916BB" w:rsidRDefault="00B90BD6" w:rsidP="00B90BD6">
      <w:pPr>
        <w:pStyle w:val="Ttol3"/>
        <w:rPr>
          <w:highlight w:val="red"/>
        </w:rPr>
      </w:pPr>
      <w:bookmarkStart w:id="119" w:name="_Toc65780549"/>
      <w:r w:rsidRPr="007916BB">
        <w:rPr>
          <w:highlight w:val="red"/>
        </w:rPr>
        <w:t>GDD</w:t>
      </w:r>
      <w:bookmarkEnd w:id="119"/>
    </w:p>
    <w:p w14:paraId="58345245" w14:textId="77777777" w:rsidR="00B90BD6" w:rsidRPr="00B90BD6" w:rsidRDefault="00B90BD6" w:rsidP="00B90BD6"/>
    <w:p w14:paraId="210B081D" w14:textId="6A44FC1A" w:rsidR="00B90BD6" w:rsidRPr="007916BB" w:rsidRDefault="00B90BD6" w:rsidP="00B90BD6">
      <w:pPr>
        <w:pStyle w:val="Ttol3"/>
        <w:rPr>
          <w:highlight w:val="red"/>
        </w:rPr>
      </w:pPr>
      <w:bookmarkStart w:id="120" w:name="_Toc65780550"/>
      <w:r w:rsidRPr="007916BB">
        <w:rPr>
          <w:highlight w:val="red"/>
        </w:rPr>
        <w:t>UML</w:t>
      </w:r>
      <w:bookmarkEnd w:id="120"/>
    </w:p>
    <w:p w14:paraId="738865E2" w14:textId="77777777" w:rsidR="00B90BD6" w:rsidRPr="00B90BD6" w:rsidRDefault="00B90BD6" w:rsidP="00B90BD6"/>
    <w:p w14:paraId="4707EC3D" w14:textId="75E9C9C1" w:rsidR="00B90BD6" w:rsidRPr="007916BB" w:rsidRDefault="00B90BD6" w:rsidP="00B90BD6">
      <w:pPr>
        <w:pStyle w:val="Ttol3"/>
        <w:rPr>
          <w:highlight w:val="red"/>
        </w:rPr>
      </w:pPr>
      <w:bookmarkStart w:id="121" w:name="_Toc65780551"/>
      <w:r w:rsidRPr="007916BB">
        <w:rPr>
          <w:highlight w:val="red"/>
        </w:rPr>
        <w:t>BASE DE DATOS</w:t>
      </w:r>
      <w:bookmarkEnd w:id="121"/>
    </w:p>
    <w:p w14:paraId="24EDE016" w14:textId="77777777" w:rsidR="00B90BD6" w:rsidRPr="00B90BD6" w:rsidRDefault="00B90BD6" w:rsidP="00B90BD6"/>
    <w:p w14:paraId="205D371F" w14:textId="0B827D34" w:rsidR="00B90BD6" w:rsidRDefault="00B90BD6" w:rsidP="00B90BD6">
      <w:pPr>
        <w:pStyle w:val="Ttol2"/>
        <w:rPr>
          <w:highlight w:val="red"/>
        </w:rPr>
      </w:pPr>
      <w:bookmarkStart w:id="122" w:name="_Toc65780552"/>
      <w:r w:rsidRPr="007916BB">
        <w:rPr>
          <w:highlight w:val="red"/>
        </w:rPr>
        <w:t>CLIENTE</w:t>
      </w:r>
      <w:bookmarkEnd w:id="122"/>
    </w:p>
    <w:p w14:paraId="2809EB44" w14:textId="1F934C19" w:rsidR="00BA3537" w:rsidRPr="00BA3537" w:rsidRDefault="00BA3537" w:rsidP="00BA3537">
      <w:r w:rsidRPr="00BA3537">
        <w:t>A</w:t>
      </w:r>
    </w:p>
    <w:p w14:paraId="07E10915" w14:textId="63ACDB8F" w:rsidR="00B90BD6" w:rsidRPr="00BA3537" w:rsidRDefault="00BA3537" w:rsidP="00BA3537">
      <w:pPr>
        <w:pStyle w:val="Ttol3"/>
        <w:rPr>
          <w:highlight w:val="red"/>
        </w:rPr>
      </w:pPr>
      <w:bookmarkStart w:id="123" w:name="_Toc65780553"/>
      <w:r w:rsidRPr="00BA3537">
        <w:rPr>
          <w:highlight w:val="red"/>
        </w:rPr>
        <w:t>CONTROLADOR DEL VEHÍCULO</w:t>
      </w:r>
      <w:bookmarkEnd w:id="123"/>
    </w:p>
    <w:p w14:paraId="796FEC97" w14:textId="77777777" w:rsidR="00BA3537" w:rsidRPr="00BA3537" w:rsidRDefault="00BA3537" w:rsidP="00BA3537"/>
    <w:p w14:paraId="58D90CE2" w14:textId="55D44F6B" w:rsidR="00BA3537" w:rsidRPr="00BA3537" w:rsidRDefault="00BA3537" w:rsidP="00BA3537">
      <w:pPr>
        <w:pStyle w:val="Ttol3"/>
        <w:rPr>
          <w:highlight w:val="red"/>
        </w:rPr>
      </w:pPr>
      <w:bookmarkStart w:id="124" w:name="_Toc65780554"/>
      <w:r w:rsidRPr="00BA3537">
        <w:rPr>
          <w:highlight w:val="red"/>
        </w:rPr>
        <w:t>REGLAS DEL JUEGO</w:t>
      </w:r>
      <w:bookmarkEnd w:id="124"/>
    </w:p>
    <w:p w14:paraId="4CF7B1BC" w14:textId="77777777" w:rsidR="00BA3537" w:rsidRPr="00BA3537" w:rsidRDefault="00BA3537" w:rsidP="00BA3537"/>
    <w:p w14:paraId="25B6FEFA" w14:textId="556A486C" w:rsidR="00BA3537" w:rsidRPr="00BA3537" w:rsidRDefault="00BA3537" w:rsidP="00BA3537">
      <w:pPr>
        <w:pStyle w:val="Ttol3"/>
        <w:rPr>
          <w:highlight w:val="red"/>
        </w:rPr>
      </w:pPr>
      <w:bookmarkStart w:id="125" w:name="_Toc65780555"/>
      <w:r w:rsidRPr="00BA3537">
        <w:rPr>
          <w:highlight w:val="red"/>
        </w:rPr>
        <w:t>CONTROLADOR DEL VEHÍCULO</w:t>
      </w:r>
      <w:bookmarkEnd w:id="125"/>
    </w:p>
    <w:p w14:paraId="696929E1" w14:textId="77777777" w:rsidR="00BA3537" w:rsidRPr="00BA3537" w:rsidRDefault="00BA3537" w:rsidP="00BA3537"/>
    <w:p w14:paraId="026D71C3" w14:textId="027883FE" w:rsidR="00BA3537" w:rsidRPr="00BA3537" w:rsidRDefault="00BA3537" w:rsidP="00BA3537">
      <w:pPr>
        <w:pStyle w:val="Ttol3"/>
        <w:rPr>
          <w:highlight w:val="red"/>
        </w:rPr>
      </w:pPr>
      <w:bookmarkStart w:id="126" w:name="_Toc65780556"/>
      <w:r w:rsidRPr="00BA3537">
        <w:rPr>
          <w:highlight w:val="red"/>
        </w:rPr>
        <w:t>INTERFAZ GRÁFICA DE USUARIO</w:t>
      </w:r>
      <w:bookmarkEnd w:id="126"/>
    </w:p>
    <w:p w14:paraId="646C6649" w14:textId="77777777" w:rsidR="00BA3537" w:rsidRPr="00BA3537" w:rsidRDefault="00BA3537" w:rsidP="00BA3537"/>
    <w:p w14:paraId="74D9813C" w14:textId="2D9CF582" w:rsidR="00BA3537" w:rsidRPr="00BA3537" w:rsidRDefault="00BA3537" w:rsidP="00BA3537">
      <w:pPr>
        <w:pStyle w:val="Ttol3"/>
        <w:rPr>
          <w:highlight w:val="red"/>
        </w:rPr>
      </w:pPr>
      <w:bookmarkStart w:id="127" w:name="_Toc65780557"/>
      <w:r w:rsidRPr="00BA3537">
        <w:rPr>
          <w:highlight w:val="red"/>
        </w:rPr>
        <w:lastRenderedPageBreak/>
        <w:t>OBJETOS</w:t>
      </w:r>
      <w:bookmarkEnd w:id="127"/>
    </w:p>
    <w:p w14:paraId="798357C9" w14:textId="77777777" w:rsidR="00BA3537" w:rsidRPr="00BA3537" w:rsidRDefault="00BA3537" w:rsidP="00BA3537"/>
    <w:p w14:paraId="3BB206CE" w14:textId="3ECBB8E0" w:rsidR="00BA3537" w:rsidRPr="00BA3537" w:rsidRDefault="00BA3537" w:rsidP="00BA3537">
      <w:pPr>
        <w:pStyle w:val="Ttol3"/>
        <w:rPr>
          <w:highlight w:val="red"/>
        </w:rPr>
      </w:pPr>
      <w:bookmarkStart w:id="128" w:name="_Toc65780558"/>
      <w:r w:rsidRPr="00BA3537">
        <w:rPr>
          <w:highlight w:val="red"/>
        </w:rPr>
        <w:t>INTELIGENCIA ARTIFICIAL</w:t>
      </w:r>
      <w:bookmarkEnd w:id="128"/>
    </w:p>
    <w:p w14:paraId="288030C9" w14:textId="77777777" w:rsidR="00BA3537" w:rsidRPr="00BA3537" w:rsidRDefault="00BA3537" w:rsidP="00BA3537"/>
    <w:p w14:paraId="0CFE8F7E" w14:textId="4090623B" w:rsidR="00B90BD6" w:rsidRDefault="00B90BD6" w:rsidP="00B90BD6">
      <w:pPr>
        <w:pStyle w:val="Ttol2"/>
        <w:rPr>
          <w:highlight w:val="red"/>
        </w:rPr>
      </w:pPr>
      <w:bookmarkStart w:id="129" w:name="_Toc65780559"/>
      <w:r w:rsidRPr="007916BB">
        <w:rPr>
          <w:highlight w:val="red"/>
        </w:rPr>
        <w:t>SERVIDOR</w:t>
      </w:r>
      <w:bookmarkEnd w:id="129"/>
    </w:p>
    <w:p w14:paraId="7E155070" w14:textId="2E967FC5" w:rsidR="00BA3537" w:rsidRPr="00BA3537" w:rsidRDefault="00BA3537" w:rsidP="00BA3537"/>
    <w:p w14:paraId="202D3E34" w14:textId="58DC4677" w:rsidR="00BA3537" w:rsidRPr="00BA3537" w:rsidRDefault="00BA3537" w:rsidP="00BA3537">
      <w:pPr>
        <w:pStyle w:val="Ttol3"/>
        <w:rPr>
          <w:rFonts w:eastAsia="Times New Roman"/>
          <w:highlight w:val="red"/>
          <w:lang w:eastAsia="ca-ES"/>
        </w:rPr>
      </w:pPr>
      <w:bookmarkStart w:id="130" w:name="_Toc65780560"/>
      <w:r w:rsidRPr="00BA3537">
        <w:rPr>
          <w:rFonts w:eastAsia="Times New Roman"/>
          <w:highlight w:val="red"/>
          <w:lang w:eastAsia="ca-ES"/>
        </w:rPr>
        <w:t>BASE DE DATOS</w:t>
      </w:r>
      <w:bookmarkEnd w:id="130"/>
    </w:p>
    <w:p w14:paraId="15882CF5" w14:textId="33D84958" w:rsidR="00BA3537" w:rsidRPr="00BA3537" w:rsidRDefault="00BA3537" w:rsidP="00BA3537">
      <w:pPr>
        <w:rPr>
          <w:lang w:eastAsia="ca-ES"/>
        </w:rPr>
      </w:pPr>
    </w:p>
    <w:p w14:paraId="02B80321" w14:textId="243171CC" w:rsidR="00BA3537" w:rsidRPr="00BA3537" w:rsidRDefault="00BA3537" w:rsidP="00BA3537">
      <w:pPr>
        <w:pStyle w:val="Ttol3"/>
        <w:rPr>
          <w:rFonts w:eastAsia="Times New Roman"/>
          <w:highlight w:val="red"/>
          <w:lang w:eastAsia="ca-ES"/>
        </w:rPr>
      </w:pPr>
      <w:bookmarkStart w:id="131" w:name="_Toc65780561"/>
      <w:r w:rsidRPr="00BA3537">
        <w:rPr>
          <w:rFonts w:eastAsia="Times New Roman"/>
          <w:highlight w:val="red"/>
          <w:lang w:eastAsia="ca-ES"/>
        </w:rPr>
        <w:t>INSTANCIA DEL JUEGO</w:t>
      </w:r>
      <w:bookmarkEnd w:id="131"/>
    </w:p>
    <w:p w14:paraId="17E75AD4" w14:textId="77777777" w:rsidR="00BA3537" w:rsidRPr="00BA3537" w:rsidRDefault="00BA3537" w:rsidP="00BA3537">
      <w:pPr>
        <w:rPr>
          <w:lang w:eastAsia="ca-ES"/>
        </w:rPr>
      </w:pPr>
    </w:p>
    <w:p w14:paraId="685CBFF2" w14:textId="2DD6F1DE" w:rsidR="00BA3537" w:rsidRPr="00BA3537" w:rsidRDefault="00BA3537" w:rsidP="00BA3537">
      <w:pPr>
        <w:pStyle w:val="Ttol3"/>
        <w:rPr>
          <w:rFonts w:eastAsia="Times New Roman"/>
          <w:highlight w:val="red"/>
          <w:lang w:eastAsia="ca-ES"/>
        </w:rPr>
      </w:pPr>
      <w:bookmarkStart w:id="132" w:name="_Toc65780562"/>
      <w:r w:rsidRPr="00BA3537">
        <w:rPr>
          <w:rFonts w:eastAsia="Times New Roman"/>
          <w:highlight w:val="red"/>
          <w:lang w:eastAsia="ca-ES"/>
        </w:rPr>
        <w:t>API</w:t>
      </w:r>
      <w:bookmarkEnd w:id="132"/>
    </w:p>
    <w:p w14:paraId="558E75C5" w14:textId="77777777" w:rsidR="00B90BD6" w:rsidRPr="00B90BD6" w:rsidRDefault="00B90BD6" w:rsidP="00B90BD6"/>
    <w:p w14:paraId="007F3EAC" w14:textId="112DDE20" w:rsidR="00B90BD6" w:rsidRPr="007916BB" w:rsidRDefault="00B90BD6" w:rsidP="00B90BD6">
      <w:pPr>
        <w:pStyle w:val="Ttol2"/>
        <w:rPr>
          <w:highlight w:val="red"/>
        </w:rPr>
      </w:pPr>
      <w:bookmarkStart w:id="133" w:name="_Toc65780563"/>
      <w:r w:rsidRPr="007916BB">
        <w:rPr>
          <w:highlight w:val="red"/>
        </w:rPr>
        <w:t>MODO MULTIJUGADOR</w:t>
      </w:r>
      <w:bookmarkEnd w:id="133"/>
    </w:p>
    <w:p w14:paraId="61AD9070" w14:textId="77777777" w:rsidR="00B90BD6" w:rsidRDefault="00B90BD6" w:rsidP="00B90BD6"/>
    <w:p w14:paraId="44228B41" w14:textId="55A41072" w:rsidR="00BA3537" w:rsidRPr="00BA3537" w:rsidRDefault="00BA3537" w:rsidP="00BA3537">
      <w:pPr>
        <w:pStyle w:val="Ttol3"/>
        <w:rPr>
          <w:rFonts w:eastAsia="Times New Roman"/>
          <w:highlight w:val="red"/>
          <w:lang w:eastAsia="ca-ES"/>
        </w:rPr>
      </w:pPr>
      <w:bookmarkStart w:id="134" w:name="_Toc65780564"/>
      <w:r w:rsidRPr="00BA3537">
        <w:rPr>
          <w:rFonts w:eastAsia="Times New Roman"/>
          <w:highlight w:val="red"/>
          <w:lang w:eastAsia="ca-ES"/>
        </w:rPr>
        <w:t>COMUNICARSE CON EL SERVIDOR</w:t>
      </w:r>
      <w:bookmarkEnd w:id="134"/>
    </w:p>
    <w:p w14:paraId="1217BA16" w14:textId="77777777" w:rsidR="00BA3537" w:rsidRPr="00BA3537" w:rsidRDefault="00BA3537" w:rsidP="00BA3537">
      <w:pPr>
        <w:rPr>
          <w:lang w:eastAsia="ca-ES"/>
        </w:rPr>
      </w:pPr>
    </w:p>
    <w:p w14:paraId="7C450285" w14:textId="334A9B36" w:rsidR="00BA3537" w:rsidRPr="00BA3537" w:rsidRDefault="00BA3537" w:rsidP="00BA3537">
      <w:pPr>
        <w:pStyle w:val="Ttol3"/>
        <w:rPr>
          <w:rFonts w:eastAsia="Times New Roman"/>
          <w:highlight w:val="red"/>
          <w:lang w:eastAsia="ca-ES"/>
        </w:rPr>
      </w:pPr>
      <w:bookmarkStart w:id="135" w:name="_Toc65780565"/>
      <w:r w:rsidRPr="00BA3537">
        <w:rPr>
          <w:rFonts w:eastAsia="Times New Roman"/>
          <w:highlight w:val="red"/>
          <w:lang w:eastAsia="ca-ES"/>
        </w:rPr>
        <w:t>MATCHMAKING</w:t>
      </w:r>
      <w:bookmarkEnd w:id="135"/>
    </w:p>
    <w:p w14:paraId="50312974" w14:textId="77777777" w:rsidR="00BA3537" w:rsidRPr="00BA3537" w:rsidRDefault="00BA3537" w:rsidP="00BA3537">
      <w:pPr>
        <w:rPr>
          <w:lang w:eastAsia="ca-ES"/>
        </w:rPr>
      </w:pPr>
    </w:p>
    <w:p w14:paraId="7E7E9436" w14:textId="091021E2" w:rsidR="00BA3537" w:rsidRPr="00BA3537" w:rsidRDefault="00BA3537" w:rsidP="00BA3537">
      <w:pPr>
        <w:pStyle w:val="Ttol3"/>
        <w:rPr>
          <w:rFonts w:eastAsia="Times New Roman"/>
          <w:highlight w:val="red"/>
          <w:lang w:eastAsia="ca-ES"/>
        </w:rPr>
      </w:pPr>
      <w:bookmarkStart w:id="136" w:name="_Toc65780566"/>
      <w:r w:rsidRPr="00BA3537">
        <w:rPr>
          <w:rFonts w:eastAsia="Times New Roman"/>
          <w:highlight w:val="red"/>
          <w:lang w:eastAsia="ca-ES"/>
        </w:rPr>
        <w:t>MOVIMIENTO DE LOS JUGADORES</w:t>
      </w:r>
      <w:bookmarkEnd w:id="136"/>
    </w:p>
    <w:p w14:paraId="4AF08D4E" w14:textId="77777777" w:rsidR="00BA3537" w:rsidRPr="00BA3537" w:rsidRDefault="00BA3537" w:rsidP="00BA3537">
      <w:pPr>
        <w:rPr>
          <w:lang w:eastAsia="ca-ES"/>
        </w:rPr>
      </w:pPr>
    </w:p>
    <w:p w14:paraId="5908CB09" w14:textId="0969B7A4" w:rsidR="00BA3537" w:rsidRPr="00BA3537" w:rsidRDefault="00BA3537" w:rsidP="00BA3537">
      <w:pPr>
        <w:pStyle w:val="Ttol3"/>
        <w:rPr>
          <w:rFonts w:eastAsia="Times New Roman"/>
          <w:highlight w:val="red"/>
          <w:lang w:eastAsia="ca-ES"/>
        </w:rPr>
      </w:pPr>
      <w:bookmarkStart w:id="137" w:name="_Toc65780567"/>
      <w:r w:rsidRPr="00BA3537">
        <w:rPr>
          <w:rFonts w:eastAsia="Times New Roman"/>
          <w:highlight w:val="red"/>
          <w:lang w:eastAsia="ca-ES"/>
        </w:rPr>
        <w:lastRenderedPageBreak/>
        <w:t>LANZAR OBJETOS</w:t>
      </w:r>
      <w:bookmarkEnd w:id="137"/>
    </w:p>
    <w:p w14:paraId="37B6BAF0" w14:textId="77777777" w:rsidR="00BA3537" w:rsidRPr="00BA3537" w:rsidRDefault="00BA3537" w:rsidP="00BA3537">
      <w:pPr>
        <w:rPr>
          <w:lang w:eastAsia="ca-ES"/>
        </w:rPr>
      </w:pPr>
    </w:p>
    <w:p w14:paraId="4161F601" w14:textId="782E510A" w:rsidR="00BA3537" w:rsidRPr="00BA3537" w:rsidRDefault="00BA3537" w:rsidP="00BA3537">
      <w:pPr>
        <w:pStyle w:val="Ttol3"/>
        <w:rPr>
          <w:rFonts w:eastAsia="Times New Roman"/>
          <w:highlight w:val="red"/>
          <w:lang w:eastAsia="ca-ES"/>
        </w:rPr>
      </w:pPr>
      <w:bookmarkStart w:id="138" w:name="_Toc65780568"/>
      <w:r w:rsidRPr="00BA3537">
        <w:rPr>
          <w:rFonts w:eastAsia="Times New Roman"/>
          <w:highlight w:val="red"/>
          <w:lang w:eastAsia="ca-ES"/>
        </w:rPr>
        <w:t>PREDICCIÓN, RECONCILIACIÓN E INTERPOLACIÓN</w:t>
      </w:r>
      <w:bookmarkEnd w:id="138"/>
    </w:p>
    <w:p w14:paraId="23E7F441" w14:textId="77777777" w:rsidR="00BA3537" w:rsidRPr="00BA3537" w:rsidRDefault="00BA3537" w:rsidP="00BA3537">
      <w:pPr>
        <w:rPr>
          <w:lang w:eastAsia="ca-ES"/>
        </w:rPr>
      </w:pPr>
    </w:p>
    <w:p w14:paraId="24A98E57" w14:textId="5AD18377" w:rsidR="00B90BD6" w:rsidRPr="00BA3537" w:rsidRDefault="00BA3537" w:rsidP="00BA3537">
      <w:pPr>
        <w:pStyle w:val="Ttol3"/>
        <w:rPr>
          <w:rFonts w:eastAsia="Times New Roman"/>
          <w:highlight w:val="red"/>
          <w:lang w:eastAsia="ca-ES"/>
        </w:rPr>
      </w:pPr>
      <w:bookmarkStart w:id="139" w:name="_Toc65780569"/>
      <w:r w:rsidRPr="00BA3537">
        <w:rPr>
          <w:rFonts w:eastAsia="Times New Roman"/>
          <w:highlight w:val="red"/>
          <w:lang w:eastAsia="ca-ES"/>
        </w:rPr>
        <w:t>BOTS</w:t>
      </w:r>
      <w:bookmarkEnd w:id="139"/>
    </w:p>
    <w:p w14:paraId="32AD61DE" w14:textId="77777777" w:rsidR="00BA3537" w:rsidRPr="00BA3537" w:rsidRDefault="00BA3537" w:rsidP="00BA3537">
      <w:pPr>
        <w:rPr>
          <w:lang w:eastAsia="ca-ES"/>
        </w:rPr>
      </w:pPr>
    </w:p>
    <w:p w14:paraId="31E93636" w14:textId="77777777" w:rsidR="00BA3537" w:rsidRDefault="00BA3537" w:rsidP="00BA3537">
      <w:pPr>
        <w:rPr>
          <w:lang w:eastAsia="ca-ES"/>
        </w:rPr>
      </w:pPr>
    </w:p>
    <w:p w14:paraId="54A288DB" w14:textId="17C66A50" w:rsidR="00BA3537" w:rsidRPr="00BA3537" w:rsidRDefault="00BA3537" w:rsidP="00BA3537">
      <w:pPr>
        <w:rPr>
          <w:lang w:eastAsia="ca-ES"/>
        </w:rPr>
        <w:sectPr w:rsidR="00BA3537" w:rsidRPr="00BA3537" w:rsidSect="00B90BD6">
          <w:headerReference w:type="default" r:id="rId46"/>
          <w:type w:val="oddPage"/>
          <w:pgSz w:w="11906" w:h="16838" w:code="9"/>
          <w:pgMar w:top="1701" w:right="1418" w:bottom="1418" w:left="1418" w:header="709" w:footer="709" w:gutter="284"/>
          <w:cols w:space="708"/>
          <w:docGrid w:linePitch="360"/>
        </w:sectPr>
      </w:pPr>
    </w:p>
    <w:p w14:paraId="054E6559" w14:textId="3FB34987" w:rsidR="00027435" w:rsidRPr="00112EF1" w:rsidRDefault="00850C4E" w:rsidP="009610BE">
      <w:pPr>
        <w:pStyle w:val="Ttol1"/>
      </w:pPr>
      <w:bookmarkStart w:id="140" w:name="_BIBLIOGRAFÍA"/>
      <w:bookmarkStart w:id="141" w:name="_Toc60338181"/>
      <w:bookmarkStart w:id="142" w:name="_Hlk64030814"/>
      <w:bookmarkStart w:id="143" w:name="_Toc65780570"/>
      <w:bookmarkEnd w:id="140"/>
      <w:r w:rsidRPr="00112EF1">
        <w:lastRenderedPageBreak/>
        <w:t>BIBLIOGRAFÍ</w:t>
      </w:r>
      <w:bookmarkEnd w:id="9"/>
      <w:r w:rsidRPr="00112EF1">
        <w:t>A</w:t>
      </w:r>
      <w:bookmarkEnd w:id="141"/>
      <w:bookmarkEnd w:id="143"/>
    </w:p>
    <w:p w14:paraId="4EA0C696" w14:textId="77777777" w:rsidR="004B0EDC" w:rsidRPr="004B0EDC" w:rsidRDefault="00F16449" w:rsidP="004B0EDC">
      <w:pPr>
        <w:pStyle w:val="Bibliografia"/>
        <w:rPr>
          <w:rFonts w:cs="Arial"/>
          <w:szCs w:val="24"/>
          <w:lang w:val="en-US"/>
        </w:rPr>
      </w:pPr>
      <w:r w:rsidRPr="00112EF1">
        <w:fldChar w:fldCharType="begin"/>
      </w:r>
      <w:r w:rsidR="004B0EDC">
        <w:rPr>
          <w:lang w:val="en-US"/>
        </w:rPr>
        <w:instrText xml:space="preserve"> ADDIN ZOTERO_BIBL {"uncited":[],"omitted":[],"custom":[]} CSL_BIBLIOGRAPHY </w:instrText>
      </w:r>
      <w:r w:rsidRPr="00112EF1">
        <w:fldChar w:fldCharType="separate"/>
      </w:r>
      <w:r w:rsidR="004B0EDC" w:rsidRPr="004B0EDC">
        <w:rPr>
          <w:rFonts w:cs="Arial"/>
          <w:szCs w:val="24"/>
          <w:lang w:val="en-US"/>
        </w:rPr>
        <w:t xml:space="preserve">Activision. (2004). </w:t>
      </w:r>
      <w:r w:rsidR="004B0EDC" w:rsidRPr="004B0EDC">
        <w:rPr>
          <w:rFonts w:cs="Arial"/>
          <w:i/>
          <w:iCs/>
          <w:szCs w:val="24"/>
          <w:lang w:val="en-US"/>
        </w:rPr>
        <w:t>Call of Duty</w:t>
      </w:r>
      <w:r w:rsidR="004B0EDC" w:rsidRPr="004B0EDC">
        <w:rPr>
          <w:rFonts w:cs="Arial"/>
          <w:szCs w:val="24"/>
          <w:lang w:val="en-US"/>
        </w:rPr>
        <w:t>. https://www.youtube.com/watch?v=PrvX0sanW_E</w:t>
      </w:r>
    </w:p>
    <w:p w14:paraId="08EF51C5" w14:textId="77777777" w:rsidR="004B0EDC" w:rsidRPr="004B0EDC" w:rsidRDefault="004B0EDC" w:rsidP="004B0EDC">
      <w:pPr>
        <w:pStyle w:val="Bibliografia"/>
        <w:rPr>
          <w:rFonts w:cs="Arial"/>
          <w:szCs w:val="24"/>
          <w:lang w:val="en-US"/>
        </w:rPr>
      </w:pPr>
      <w:r w:rsidRPr="004B0EDC">
        <w:rPr>
          <w:rFonts w:cs="Arial"/>
          <w:szCs w:val="24"/>
          <w:lang w:val="en-US"/>
        </w:rPr>
        <w:t xml:space="preserve">Beenox. (2019). </w:t>
      </w:r>
      <w:r w:rsidRPr="004B0EDC">
        <w:rPr>
          <w:rFonts w:cs="Arial"/>
          <w:i/>
          <w:iCs/>
          <w:szCs w:val="24"/>
          <w:lang w:val="en-US"/>
        </w:rPr>
        <w:t>Crash Team Racing Nitro Fueled</w:t>
      </w:r>
      <w:r w:rsidRPr="004B0EDC">
        <w:rPr>
          <w:rFonts w:cs="Arial"/>
          <w:szCs w:val="24"/>
          <w:lang w:val="en-US"/>
        </w:rPr>
        <w:t>. https://www.youtube.com/watch?v=51fqnxwQ1kg</w:t>
      </w:r>
    </w:p>
    <w:p w14:paraId="6020ADE8" w14:textId="77777777" w:rsidR="004B0EDC" w:rsidRPr="004B0EDC" w:rsidRDefault="004B0EDC" w:rsidP="004B0EDC">
      <w:pPr>
        <w:pStyle w:val="Bibliografia"/>
        <w:rPr>
          <w:rFonts w:cs="Arial"/>
          <w:szCs w:val="24"/>
          <w:lang w:val="en-US"/>
        </w:rPr>
      </w:pPr>
      <w:r w:rsidRPr="004B0EDC">
        <w:rPr>
          <w:rFonts w:cs="Arial"/>
          <w:szCs w:val="24"/>
          <w:lang w:val="en-US"/>
        </w:rPr>
        <w:t xml:space="preserve">Dahl, R. L. (2009). </w:t>
      </w:r>
      <w:r w:rsidRPr="004B0EDC">
        <w:rPr>
          <w:rFonts w:cs="Arial"/>
          <w:i/>
          <w:iCs/>
          <w:szCs w:val="24"/>
          <w:lang w:val="en-US"/>
        </w:rPr>
        <w:t>Node.js</w:t>
      </w:r>
      <w:r w:rsidRPr="004B0EDC">
        <w:rPr>
          <w:rFonts w:cs="Arial"/>
          <w:szCs w:val="24"/>
          <w:lang w:val="en-US"/>
        </w:rPr>
        <w:t>. https://nodejs.org/en/</w:t>
      </w:r>
    </w:p>
    <w:p w14:paraId="60BC9816" w14:textId="77777777" w:rsidR="004B0EDC" w:rsidRPr="004B0EDC" w:rsidRDefault="004B0EDC" w:rsidP="004B0EDC">
      <w:pPr>
        <w:pStyle w:val="Bibliografia"/>
        <w:rPr>
          <w:rFonts w:cs="Arial"/>
          <w:szCs w:val="24"/>
          <w:lang w:val="en-US"/>
        </w:rPr>
      </w:pPr>
      <w:r w:rsidRPr="004B0EDC">
        <w:rPr>
          <w:rFonts w:cs="Arial"/>
          <w:szCs w:val="24"/>
          <w:lang w:val="en-US"/>
        </w:rPr>
        <w:t xml:space="preserve">Daleske, J., y Warner, S. (1973). </w:t>
      </w:r>
      <w:r w:rsidRPr="004B0EDC">
        <w:rPr>
          <w:rFonts w:cs="Arial"/>
          <w:i/>
          <w:iCs/>
          <w:szCs w:val="24"/>
          <w:lang w:val="en-US"/>
        </w:rPr>
        <w:t>Empire</w:t>
      </w:r>
      <w:r w:rsidRPr="004B0EDC">
        <w:rPr>
          <w:rFonts w:cs="Arial"/>
          <w:szCs w:val="24"/>
          <w:lang w:val="en-US"/>
        </w:rPr>
        <w:t>. https://www.youtube.com/watch?v=Yo8mrNPr_3o</w:t>
      </w:r>
    </w:p>
    <w:p w14:paraId="3E237908" w14:textId="77777777" w:rsidR="004B0EDC" w:rsidRPr="004B0EDC" w:rsidRDefault="004B0EDC" w:rsidP="004B0EDC">
      <w:pPr>
        <w:pStyle w:val="Bibliografia"/>
        <w:rPr>
          <w:rFonts w:cs="Arial"/>
          <w:szCs w:val="24"/>
          <w:lang w:val="en-US"/>
        </w:rPr>
      </w:pPr>
      <w:r w:rsidRPr="004B0EDC">
        <w:rPr>
          <w:rFonts w:cs="Arial"/>
          <w:szCs w:val="24"/>
          <w:lang w:val="en-US"/>
        </w:rPr>
        <w:t xml:space="preserve">Epic Games. (2014). </w:t>
      </w:r>
      <w:r w:rsidRPr="004B0EDC">
        <w:rPr>
          <w:rFonts w:cs="Arial"/>
          <w:i/>
          <w:iCs/>
          <w:szCs w:val="24"/>
          <w:lang w:val="en-US"/>
        </w:rPr>
        <w:t>Unreal Engine 4</w:t>
      </w:r>
      <w:r w:rsidRPr="004B0EDC">
        <w:rPr>
          <w:rFonts w:cs="Arial"/>
          <w:szCs w:val="24"/>
          <w:lang w:val="en-US"/>
        </w:rPr>
        <w:t>. https://www.unrealengine.com/en-US/</w:t>
      </w:r>
    </w:p>
    <w:p w14:paraId="71E6F71A" w14:textId="77777777" w:rsidR="004B0EDC" w:rsidRPr="004B0EDC" w:rsidRDefault="004B0EDC" w:rsidP="004B0EDC">
      <w:pPr>
        <w:pStyle w:val="Bibliografia"/>
        <w:rPr>
          <w:rFonts w:cs="Arial"/>
          <w:szCs w:val="24"/>
          <w:lang w:val="en-US"/>
        </w:rPr>
      </w:pPr>
      <w:r w:rsidRPr="004B0EDC">
        <w:rPr>
          <w:rFonts w:cs="Arial"/>
          <w:szCs w:val="24"/>
        </w:rPr>
        <w:t xml:space="preserve">Epic MegaGames y Digital Extremes. </w:t>
      </w:r>
      <w:r w:rsidRPr="004B0EDC">
        <w:rPr>
          <w:rFonts w:cs="Arial"/>
          <w:szCs w:val="24"/>
          <w:lang w:val="en-US"/>
        </w:rPr>
        <w:t xml:space="preserve">(1998). </w:t>
      </w:r>
      <w:r w:rsidRPr="004B0EDC">
        <w:rPr>
          <w:rFonts w:cs="Arial"/>
          <w:i/>
          <w:iCs/>
          <w:szCs w:val="24"/>
          <w:lang w:val="en-US"/>
        </w:rPr>
        <w:t>Epic Game’s Unreal</w:t>
      </w:r>
      <w:r w:rsidRPr="004B0EDC">
        <w:rPr>
          <w:rFonts w:cs="Arial"/>
          <w:szCs w:val="24"/>
          <w:lang w:val="en-US"/>
        </w:rPr>
        <w:t>. https://www.youtube.com/watch?v=WTRmZ6aFEWM</w:t>
      </w:r>
    </w:p>
    <w:p w14:paraId="44A2A06C" w14:textId="77777777" w:rsidR="004B0EDC" w:rsidRPr="004B0EDC" w:rsidRDefault="004B0EDC" w:rsidP="004B0EDC">
      <w:pPr>
        <w:pStyle w:val="Bibliografia"/>
        <w:rPr>
          <w:rFonts w:cs="Arial"/>
          <w:szCs w:val="24"/>
          <w:lang w:val="en-US"/>
        </w:rPr>
      </w:pPr>
      <w:r w:rsidRPr="004B0EDC">
        <w:rPr>
          <w:rFonts w:cs="Arial"/>
          <w:szCs w:val="24"/>
          <w:lang w:val="en-US"/>
        </w:rPr>
        <w:t xml:space="preserve">Fielding, R., Gettys, J., Mogul, J., Frystyk, H., Masinter, L., y T. Berners-Lee. (1999). </w:t>
      </w:r>
      <w:r w:rsidRPr="004B0EDC">
        <w:rPr>
          <w:rFonts w:cs="Arial"/>
          <w:i/>
          <w:iCs/>
          <w:szCs w:val="24"/>
          <w:lang w:val="en-US"/>
        </w:rPr>
        <w:t>Hypertext Transfer Protocol—HTTP/1.1</w:t>
      </w:r>
      <w:r w:rsidRPr="004B0EDC">
        <w:rPr>
          <w:rFonts w:cs="Arial"/>
          <w:szCs w:val="24"/>
          <w:lang w:val="en-US"/>
        </w:rPr>
        <w:t>. Internet    Official Protocol Standards. https://tools.ietf.org/html/rfc2616</w:t>
      </w:r>
    </w:p>
    <w:p w14:paraId="2DF1325E" w14:textId="77777777" w:rsidR="004B0EDC" w:rsidRPr="004B0EDC" w:rsidRDefault="004B0EDC" w:rsidP="004B0EDC">
      <w:pPr>
        <w:pStyle w:val="Bibliografia"/>
        <w:rPr>
          <w:rFonts w:cs="Arial"/>
          <w:szCs w:val="24"/>
          <w:lang w:val="en-US"/>
        </w:rPr>
      </w:pPr>
      <w:r w:rsidRPr="004B0EDC">
        <w:rPr>
          <w:rFonts w:cs="Arial"/>
          <w:szCs w:val="24"/>
          <w:lang w:val="en-US"/>
        </w:rPr>
        <w:t xml:space="preserve">Gambetta, G. (s. f.). </w:t>
      </w:r>
      <w:r w:rsidRPr="004B0EDC">
        <w:rPr>
          <w:rFonts w:cs="Arial"/>
          <w:i/>
          <w:iCs/>
          <w:szCs w:val="24"/>
          <w:lang w:val="en-US"/>
        </w:rPr>
        <w:t>Fast-Paced Multiplayer</w:t>
      </w:r>
      <w:r w:rsidRPr="004B0EDC">
        <w:rPr>
          <w:rFonts w:cs="Arial"/>
          <w:szCs w:val="24"/>
          <w:lang w:val="en-US"/>
        </w:rPr>
        <w:t>. https://www.gabrielgambetta.com/client-server-game-architecture.html</w:t>
      </w:r>
    </w:p>
    <w:p w14:paraId="1925FF8A" w14:textId="77777777" w:rsidR="004B0EDC" w:rsidRPr="004B0EDC" w:rsidRDefault="004B0EDC" w:rsidP="004B0EDC">
      <w:pPr>
        <w:pStyle w:val="Bibliografia"/>
        <w:rPr>
          <w:rFonts w:cs="Arial"/>
          <w:szCs w:val="24"/>
          <w:lang w:val="en-US"/>
        </w:rPr>
      </w:pPr>
      <w:r w:rsidRPr="004B0EDC">
        <w:rPr>
          <w:rFonts w:cs="Arial"/>
          <w:szCs w:val="24"/>
        </w:rPr>
        <w:t xml:space="preserve">Glazer, J. y Sanjay Madhav. </w:t>
      </w:r>
      <w:r w:rsidRPr="004B0EDC">
        <w:rPr>
          <w:rFonts w:cs="Arial"/>
          <w:szCs w:val="24"/>
          <w:lang w:val="en-US"/>
        </w:rPr>
        <w:t xml:space="preserve">(2016). </w:t>
      </w:r>
      <w:r w:rsidRPr="004B0EDC">
        <w:rPr>
          <w:rFonts w:cs="Arial"/>
          <w:i/>
          <w:iCs/>
          <w:szCs w:val="24"/>
          <w:lang w:val="en-US"/>
        </w:rPr>
        <w:t>Multiplayer Game Programming</w:t>
      </w:r>
      <w:r w:rsidRPr="004B0EDC">
        <w:rPr>
          <w:rFonts w:cs="Arial"/>
          <w:szCs w:val="24"/>
          <w:lang w:val="en-US"/>
        </w:rPr>
        <w:t>. Addison-Wesley.</w:t>
      </w:r>
    </w:p>
    <w:p w14:paraId="61C91E3B" w14:textId="77777777" w:rsidR="004B0EDC" w:rsidRPr="004B0EDC" w:rsidRDefault="004B0EDC" w:rsidP="004B0EDC">
      <w:pPr>
        <w:pStyle w:val="Bibliografia"/>
        <w:rPr>
          <w:rFonts w:cs="Arial"/>
          <w:szCs w:val="24"/>
          <w:lang w:val="en-US"/>
        </w:rPr>
      </w:pPr>
      <w:r w:rsidRPr="004B0EDC">
        <w:rPr>
          <w:rFonts w:cs="Arial"/>
          <w:szCs w:val="24"/>
          <w:lang w:val="en-US"/>
        </w:rPr>
        <w:t xml:space="preserve">ID Software. (1993). </w:t>
      </w:r>
      <w:r w:rsidRPr="004B0EDC">
        <w:rPr>
          <w:rFonts w:cs="Arial"/>
          <w:i/>
          <w:iCs/>
          <w:szCs w:val="24"/>
          <w:lang w:val="en-US"/>
        </w:rPr>
        <w:t>Doom</w:t>
      </w:r>
      <w:r w:rsidRPr="004B0EDC">
        <w:rPr>
          <w:rFonts w:cs="Arial"/>
          <w:szCs w:val="24"/>
          <w:lang w:val="en-US"/>
        </w:rPr>
        <w:t>. https://www.youtube.com/watch?v=iFnOLFd_ByQ</w:t>
      </w:r>
    </w:p>
    <w:p w14:paraId="7B99BA1C" w14:textId="77777777" w:rsidR="004B0EDC" w:rsidRPr="004B0EDC" w:rsidRDefault="004B0EDC" w:rsidP="004B0EDC">
      <w:pPr>
        <w:pStyle w:val="Bibliografia"/>
        <w:rPr>
          <w:rFonts w:cs="Arial"/>
          <w:szCs w:val="24"/>
          <w:lang w:val="en-US"/>
        </w:rPr>
      </w:pPr>
      <w:r w:rsidRPr="004B0EDC">
        <w:rPr>
          <w:rFonts w:cs="Arial"/>
          <w:szCs w:val="24"/>
          <w:lang w:val="en-US"/>
        </w:rPr>
        <w:t xml:space="preserve">Ignatchenko, S. (2017). </w:t>
      </w:r>
      <w:r w:rsidRPr="004B0EDC">
        <w:rPr>
          <w:rFonts w:cs="Arial"/>
          <w:i/>
          <w:iCs/>
          <w:szCs w:val="24"/>
          <w:lang w:val="en-US"/>
        </w:rPr>
        <w:t>Development and deployment of multiplayer online games</w:t>
      </w:r>
      <w:r w:rsidRPr="004B0EDC">
        <w:rPr>
          <w:rFonts w:cs="Arial"/>
          <w:szCs w:val="24"/>
          <w:lang w:val="en-US"/>
        </w:rPr>
        <w:t>. ITHare.com.</w:t>
      </w:r>
    </w:p>
    <w:p w14:paraId="5385CDF7" w14:textId="77777777" w:rsidR="004B0EDC" w:rsidRPr="004B0EDC" w:rsidRDefault="004B0EDC" w:rsidP="004B0EDC">
      <w:pPr>
        <w:pStyle w:val="Bibliografia"/>
        <w:rPr>
          <w:rFonts w:cs="Arial"/>
          <w:szCs w:val="24"/>
          <w:lang w:val="en-US"/>
        </w:rPr>
      </w:pPr>
      <w:r w:rsidRPr="004B0EDC">
        <w:rPr>
          <w:rFonts w:cs="Arial"/>
          <w:szCs w:val="24"/>
          <w:lang w:val="en-US"/>
        </w:rPr>
        <w:lastRenderedPageBreak/>
        <w:t xml:space="preserve">ISO/IEC JTC 1. (1994). 7. Detailed description of the resulting OSI architecture. En </w:t>
      </w:r>
      <w:r w:rsidRPr="004B0EDC">
        <w:rPr>
          <w:rFonts w:cs="Arial"/>
          <w:i/>
          <w:iCs/>
          <w:szCs w:val="24"/>
          <w:lang w:val="en-US"/>
        </w:rPr>
        <w:t>ISO/IEC 7498-1:1994</w:t>
      </w:r>
      <w:r w:rsidRPr="004B0EDC">
        <w:rPr>
          <w:rFonts w:cs="Arial"/>
          <w:szCs w:val="24"/>
          <w:lang w:val="en-US"/>
        </w:rPr>
        <w:t xml:space="preserve"> (1st Edition, p. 59). https://www.iso.org/standard/20269.html</w:t>
      </w:r>
    </w:p>
    <w:p w14:paraId="4F3B5811" w14:textId="77777777" w:rsidR="004B0EDC" w:rsidRPr="004B0EDC" w:rsidRDefault="004B0EDC" w:rsidP="004B0EDC">
      <w:pPr>
        <w:pStyle w:val="Bibliografia"/>
        <w:rPr>
          <w:rFonts w:cs="Arial"/>
          <w:szCs w:val="24"/>
          <w:lang w:val="en-US"/>
        </w:rPr>
      </w:pPr>
      <w:r w:rsidRPr="004B0EDC">
        <w:rPr>
          <w:rFonts w:cs="Arial"/>
          <w:szCs w:val="24"/>
          <w:lang w:val="en-US"/>
        </w:rPr>
        <w:t xml:space="preserve">Jim Bowery. (1974). </w:t>
      </w:r>
      <w:r w:rsidRPr="004B0EDC">
        <w:rPr>
          <w:rFonts w:cs="Arial"/>
          <w:i/>
          <w:iCs/>
          <w:szCs w:val="24"/>
          <w:lang w:val="en-US"/>
        </w:rPr>
        <w:t>Maze War</w:t>
      </w:r>
      <w:r w:rsidRPr="004B0EDC">
        <w:rPr>
          <w:rFonts w:cs="Arial"/>
          <w:szCs w:val="24"/>
          <w:lang w:val="en-US"/>
        </w:rPr>
        <w:t>. https://www.youtube.com/watch?v=9wX5L03r-qA</w:t>
      </w:r>
    </w:p>
    <w:p w14:paraId="32AE6E20" w14:textId="77777777" w:rsidR="004B0EDC" w:rsidRPr="004B0EDC" w:rsidRDefault="004B0EDC" w:rsidP="004B0EDC">
      <w:pPr>
        <w:pStyle w:val="Bibliografia"/>
        <w:rPr>
          <w:rFonts w:cs="Arial"/>
          <w:szCs w:val="24"/>
          <w:lang w:val="en-US"/>
        </w:rPr>
      </w:pPr>
      <w:r w:rsidRPr="004B0EDC">
        <w:rPr>
          <w:rFonts w:cs="Arial"/>
          <w:szCs w:val="24"/>
          <w:lang w:val="en-US"/>
        </w:rPr>
        <w:t xml:space="preserve">Konieczny, Ł., y Burdzik, R. (2017). Modern suspension systems for automotive vehicles and their test methods. </w:t>
      </w:r>
      <w:r w:rsidRPr="004B0EDC">
        <w:rPr>
          <w:rFonts w:cs="Arial"/>
          <w:i/>
          <w:iCs/>
          <w:szCs w:val="24"/>
          <w:lang w:val="en-US"/>
        </w:rPr>
        <w:t>Vibroengineering PROCEDIA</w:t>
      </w:r>
      <w:r w:rsidRPr="004B0EDC">
        <w:rPr>
          <w:rFonts w:cs="Arial"/>
          <w:szCs w:val="24"/>
          <w:lang w:val="en-US"/>
        </w:rPr>
        <w:t xml:space="preserve">, </w:t>
      </w:r>
      <w:r w:rsidRPr="004B0EDC">
        <w:rPr>
          <w:rFonts w:cs="Arial"/>
          <w:i/>
          <w:iCs/>
          <w:szCs w:val="24"/>
          <w:lang w:val="en-US"/>
        </w:rPr>
        <w:t>14</w:t>
      </w:r>
      <w:r w:rsidRPr="004B0EDC">
        <w:rPr>
          <w:rFonts w:cs="Arial"/>
          <w:szCs w:val="24"/>
          <w:lang w:val="en-US"/>
        </w:rPr>
        <w:t>, 233-237. https://doi.org/10.21595/vp.2017.19238</w:t>
      </w:r>
    </w:p>
    <w:p w14:paraId="68C39551" w14:textId="77777777" w:rsidR="004B0EDC" w:rsidRPr="004B0EDC" w:rsidRDefault="004B0EDC" w:rsidP="004B0EDC">
      <w:pPr>
        <w:pStyle w:val="Bibliografia"/>
        <w:rPr>
          <w:rFonts w:cs="Arial"/>
          <w:szCs w:val="24"/>
          <w:lang w:val="en-US"/>
        </w:rPr>
      </w:pPr>
      <w:r w:rsidRPr="004B0EDC">
        <w:rPr>
          <w:rFonts w:cs="Arial"/>
          <w:szCs w:val="24"/>
          <w:lang w:val="en-US"/>
        </w:rPr>
        <w:t xml:space="preserve">Mockapetris, P. (1987). </w:t>
      </w:r>
      <w:r w:rsidRPr="004B0EDC">
        <w:rPr>
          <w:rFonts w:cs="Arial"/>
          <w:i/>
          <w:iCs/>
          <w:szCs w:val="24"/>
          <w:lang w:val="en-US"/>
        </w:rPr>
        <w:t>Domain Names—Implementation and Specification</w:t>
      </w:r>
      <w:r w:rsidRPr="004B0EDC">
        <w:rPr>
          <w:rFonts w:cs="Arial"/>
          <w:szCs w:val="24"/>
          <w:lang w:val="en-US"/>
        </w:rPr>
        <w:t>. Internet    Official Protocol Standards. https://tools.ietf.org/html/rfc1035</w:t>
      </w:r>
    </w:p>
    <w:p w14:paraId="32444082" w14:textId="77777777" w:rsidR="004B0EDC" w:rsidRPr="004B0EDC" w:rsidRDefault="004B0EDC" w:rsidP="004B0EDC">
      <w:pPr>
        <w:pStyle w:val="Bibliografia"/>
        <w:rPr>
          <w:rFonts w:cs="Arial"/>
          <w:szCs w:val="24"/>
          <w:lang w:val="en-US"/>
        </w:rPr>
      </w:pPr>
      <w:r w:rsidRPr="004B0EDC">
        <w:rPr>
          <w:rFonts w:cs="Arial"/>
          <w:szCs w:val="24"/>
          <w:lang w:val="en-US"/>
        </w:rPr>
        <w:t xml:space="preserve">Mojang. (2011). </w:t>
      </w:r>
      <w:r w:rsidRPr="004B0EDC">
        <w:rPr>
          <w:rFonts w:cs="Arial"/>
          <w:i/>
          <w:iCs/>
          <w:szCs w:val="24"/>
          <w:lang w:val="en-US"/>
        </w:rPr>
        <w:t>Minecraft</w:t>
      </w:r>
      <w:r w:rsidRPr="004B0EDC">
        <w:rPr>
          <w:rFonts w:cs="Arial"/>
          <w:szCs w:val="24"/>
          <w:lang w:val="en-US"/>
        </w:rPr>
        <w:t>. https://www.youtube.com/watch?v=srd17aD7P3Y</w:t>
      </w:r>
    </w:p>
    <w:p w14:paraId="7F6B8D45" w14:textId="77777777" w:rsidR="004B0EDC" w:rsidRPr="004B0EDC" w:rsidRDefault="004B0EDC" w:rsidP="004B0EDC">
      <w:pPr>
        <w:pStyle w:val="Bibliografia"/>
        <w:rPr>
          <w:rFonts w:cs="Arial"/>
          <w:szCs w:val="24"/>
          <w:lang w:val="en-US"/>
        </w:rPr>
      </w:pPr>
      <w:r w:rsidRPr="004B0EDC">
        <w:rPr>
          <w:rFonts w:cs="Arial"/>
          <w:szCs w:val="24"/>
          <w:lang w:val="en-US"/>
        </w:rPr>
        <w:t xml:space="preserve">Naughty Dog. (1999). </w:t>
      </w:r>
      <w:r w:rsidRPr="004B0EDC">
        <w:rPr>
          <w:rFonts w:cs="Arial"/>
          <w:i/>
          <w:iCs/>
          <w:szCs w:val="24"/>
          <w:lang w:val="en-US"/>
        </w:rPr>
        <w:t>Crash Team Racing</w:t>
      </w:r>
      <w:r w:rsidRPr="004B0EDC">
        <w:rPr>
          <w:rFonts w:cs="Arial"/>
          <w:szCs w:val="24"/>
          <w:lang w:val="en-US"/>
        </w:rPr>
        <w:t>. https://www.youtube.com/watch?v=OTLREpMM9tE</w:t>
      </w:r>
    </w:p>
    <w:p w14:paraId="5C178C4C" w14:textId="77777777" w:rsidR="004B0EDC" w:rsidRPr="004B0EDC" w:rsidRDefault="004B0EDC" w:rsidP="004B0EDC">
      <w:pPr>
        <w:pStyle w:val="Bibliografia"/>
        <w:rPr>
          <w:rFonts w:cs="Arial"/>
          <w:szCs w:val="24"/>
        </w:rPr>
      </w:pPr>
      <w:r w:rsidRPr="004B0EDC">
        <w:rPr>
          <w:rFonts w:cs="Arial"/>
          <w:szCs w:val="24"/>
        </w:rPr>
        <w:t xml:space="preserve">Nintendo. (1992). </w:t>
      </w:r>
      <w:r w:rsidRPr="004B0EDC">
        <w:rPr>
          <w:rFonts w:cs="Arial"/>
          <w:i/>
          <w:iCs/>
          <w:szCs w:val="24"/>
        </w:rPr>
        <w:t>Super Mario Kart</w:t>
      </w:r>
      <w:r w:rsidRPr="004B0EDC">
        <w:rPr>
          <w:rFonts w:cs="Arial"/>
          <w:szCs w:val="24"/>
        </w:rPr>
        <w:t>. https://www.youtube.com/watch?v=AlAmXXNz5ac</w:t>
      </w:r>
    </w:p>
    <w:p w14:paraId="0E6E1FBF" w14:textId="77777777" w:rsidR="004B0EDC" w:rsidRPr="004B0EDC" w:rsidRDefault="004B0EDC" w:rsidP="004B0EDC">
      <w:pPr>
        <w:pStyle w:val="Bibliografia"/>
        <w:rPr>
          <w:rFonts w:cs="Arial"/>
          <w:szCs w:val="24"/>
        </w:rPr>
      </w:pPr>
      <w:r w:rsidRPr="004B0EDC">
        <w:rPr>
          <w:rFonts w:cs="Arial"/>
          <w:szCs w:val="24"/>
        </w:rPr>
        <w:t xml:space="preserve">Nintendo. (2013). </w:t>
      </w:r>
      <w:r w:rsidRPr="004B0EDC">
        <w:rPr>
          <w:rFonts w:cs="Arial"/>
          <w:i/>
          <w:iCs/>
          <w:szCs w:val="24"/>
        </w:rPr>
        <w:t>Mario Kart 8</w:t>
      </w:r>
      <w:r w:rsidRPr="004B0EDC">
        <w:rPr>
          <w:rFonts w:cs="Arial"/>
          <w:szCs w:val="24"/>
        </w:rPr>
        <w:t>. https://www.youtube.com/watch?v=BR0l84gjEXg</w:t>
      </w:r>
    </w:p>
    <w:p w14:paraId="31C49796" w14:textId="77777777" w:rsidR="004B0EDC" w:rsidRPr="004B0EDC" w:rsidRDefault="004B0EDC" w:rsidP="004B0EDC">
      <w:pPr>
        <w:pStyle w:val="Bibliografia"/>
        <w:rPr>
          <w:rFonts w:cs="Arial"/>
          <w:szCs w:val="24"/>
          <w:lang w:val="en-US"/>
        </w:rPr>
      </w:pPr>
      <w:r w:rsidRPr="004B0EDC">
        <w:rPr>
          <w:rFonts w:cs="Arial"/>
          <w:szCs w:val="24"/>
          <w:lang w:val="en-US"/>
        </w:rPr>
        <w:t xml:space="preserve">NSW Department of Education and Training. (2008). </w:t>
      </w:r>
      <w:r w:rsidRPr="004B0EDC">
        <w:rPr>
          <w:rFonts w:cs="Arial"/>
          <w:i/>
          <w:iCs/>
          <w:szCs w:val="24"/>
          <w:lang w:val="en-US"/>
        </w:rPr>
        <w:t>Inspect &amp; Service Cooling Systems</w:t>
      </w:r>
      <w:r w:rsidRPr="004B0EDC">
        <w:rPr>
          <w:rFonts w:cs="Arial"/>
          <w:szCs w:val="24"/>
          <w:lang w:val="en-US"/>
        </w:rPr>
        <w:t>.</w:t>
      </w:r>
    </w:p>
    <w:p w14:paraId="5DF82DFB" w14:textId="77777777" w:rsidR="004B0EDC" w:rsidRPr="004B0EDC" w:rsidRDefault="004B0EDC" w:rsidP="004B0EDC">
      <w:pPr>
        <w:pStyle w:val="Bibliografia"/>
        <w:rPr>
          <w:rFonts w:cs="Arial"/>
          <w:szCs w:val="24"/>
          <w:lang w:val="en-US"/>
        </w:rPr>
      </w:pPr>
      <w:r w:rsidRPr="004B0EDC">
        <w:rPr>
          <w:rFonts w:cs="Arial"/>
          <w:szCs w:val="24"/>
          <w:lang w:val="en-US"/>
        </w:rPr>
        <w:t xml:space="preserve">Postel, J. (1980). </w:t>
      </w:r>
      <w:r w:rsidRPr="004B0EDC">
        <w:rPr>
          <w:rFonts w:cs="Arial"/>
          <w:i/>
          <w:iCs/>
          <w:szCs w:val="24"/>
          <w:lang w:val="en-US"/>
        </w:rPr>
        <w:t>User Datagram Protocol</w:t>
      </w:r>
      <w:r w:rsidRPr="004B0EDC">
        <w:rPr>
          <w:rFonts w:cs="Arial"/>
          <w:szCs w:val="24"/>
          <w:lang w:val="en-US"/>
        </w:rPr>
        <w:t>. Internet    Official Protocol Standards. https://tools.ietf.org/html/rfc768</w:t>
      </w:r>
    </w:p>
    <w:p w14:paraId="1508E3E2" w14:textId="77777777" w:rsidR="004B0EDC" w:rsidRPr="004B0EDC" w:rsidRDefault="004B0EDC" w:rsidP="004B0EDC">
      <w:pPr>
        <w:pStyle w:val="Bibliografia"/>
        <w:rPr>
          <w:rFonts w:cs="Arial"/>
          <w:szCs w:val="24"/>
          <w:lang w:val="en-US"/>
        </w:rPr>
      </w:pPr>
      <w:r w:rsidRPr="004B0EDC">
        <w:rPr>
          <w:rFonts w:cs="Arial"/>
          <w:szCs w:val="24"/>
          <w:lang w:val="en-US"/>
        </w:rPr>
        <w:t xml:space="preserve">Postel, J. (1981). </w:t>
      </w:r>
      <w:r w:rsidRPr="004B0EDC">
        <w:rPr>
          <w:rFonts w:cs="Arial"/>
          <w:i/>
          <w:iCs/>
          <w:szCs w:val="24"/>
          <w:lang w:val="en-US"/>
        </w:rPr>
        <w:t>Transmission Control Protocol</w:t>
      </w:r>
      <w:r w:rsidRPr="004B0EDC">
        <w:rPr>
          <w:rFonts w:cs="Arial"/>
          <w:szCs w:val="24"/>
          <w:lang w:val="en-US"/>
        </w:rPr>
        <w:t>. Internet    Official Protocol Standards. https://tools.ietf.org/html/rfc793</w:t>
      </w:r>
    </w:p>
    <w:p w14:paraId="111B0595" w14:textId="77777777" w:rsidR="004B0EDC" w:rsidRPr="004B0EDC" w:rsidRDefault="004B0EDC" w:rsidP="004B0EDC">
      <w:pPr>
        <w:pStyle w:val="Bibliografia"/>
        <w:rPr>
          <w:rFonts w:cs="Arial"/>
          <w:szCs w:val="24"/>
          <w:lang w:val="en-US"/>
        </w:rPr>
      </w:pPr>
      <w:r w:rsidRPr="004B0EDC">
        <w:rPr>
          <w:rFonts w:cs="Arial"/>
          <w:szCs w:val="24"/>
          <w:lang w:val="en-US"/>
        </w:rPr>
        <w:lastRenderedPageBreak/>
        <w:t xml:space="preserve">Psyonix. (2015). </w:t>
      </w:r>
      <w:r w:rsidRPr="004B0EDC">
        <w:rPr>
          <w:rFonts w:cs="Arial"/>
          <w:i/>
          <w:iCs/>
          <w:szCs w:val="24"/>
          <w:lang w:val="en-US"/>
        </w:rPr>
        <w:t>Rocket League</w:t>
      </w:r>
      <w:r w:rsidRPr="004B0EDC">
        <w:rPr>
          <w:rFonts w:cs="Arial"/>
          <w:szCs w:val="24"/>
          <w:lang w:val="en-US"/>
        </w:rPr>
        <w:t>. https://www.rocketleague.com/</w:t>
      </w:r>
    </w:p>
    <w:p w14:paraId="54B1EC9C" w14:textId="77777777" w:rsidR="004B0EDC" w:rsidRPr="004B0EDC" w:rsidRDefault="004B0EDC" w:rsidP="004B0EDC">
      <w:pPr>
        <w:pStyle w:val="Bibliografia"/>
        <w:rPr>
          <w:rFonts w:cs="Arial"/>
          <w:szCs w:val="24"/>
          <w:lang w:val="en-US"/>
        </w:rPr>
      </w:pPr>
      <w:r w:rsidRPr="004B0EDC">
        <w:rPr>
          <w:rFonts w:cs="Arial"/>
          <w:szCs w:val="24"/>
          <w:lang w:val="en-US"/>
        </w:rPr>
        <w:t xml:space="preserve">Schnubel, M. (2018). </w:t>
      </w:r>
      <w:r w:rsidRPr="004B0EDC">
        <w:rPr>
          <w:rFonts w:cs="Arial"/>
          <w:i/>
          <w:iCs/>
          <w:szCs w:val="24"/>
          <w:lang w:val="en-US"/>
        </w:rPr>
        <w:t>Classroom manual for automotive suspension &amp; steering systems</w:t>
      </w:r>
      <w:r w:rsidRPr="004B0EDC">
        <w:rPr>
          <w:rFonts w:cs="Arial"/>
          <w:szCs w:val="24"/>
          <w:lang w:val="en-US"/>
        </w:rPr>
        <w:t xml:space="preserve"> (Seventh edition). Cengage Learning.</w:t>
      </w:r>
    </w:p>
    <w:p w14:paraId="48CF0173" w14:textId="77777777" w:rsidR="004B0EDC" w:rsidRPr="004B0EDC" w:rsidRDefault="004B0EDC" w:rsidP="004B0EDC">
      <w:pPr>
        <w:pStyle w:val="Bibliografia"/>
        <w:rPr>
          <w:rFonts w:cs="Arial"/>
          <w:szCs w:val="24"/>
          <w:lang w:val="en-US"/>
        </w:rPr>
      </w:pPr>
      <w:r w:rsidRPr="004B0EDC">
        <w:rPr>
          <w:rFonts w:cs="Arial"/>
          <w:szCs w:val="24"/>
          <w:lang w:val="en-US"/>
        </w:rPr>
        <w:t xml:space="preserve">Shuler, R. (2002). </w:t>
      </w:r>
      <w:r w:rsidRPr="004B0EDC">
        <w:rPr>
          <w:rFonts w:cs="Arial"/>
          <w:i/>
          <w:iCs/>
          <w:szCs w:val="24"/>
          <w:lang w:val="en-US"/>
        </w:rPr>
        <w:t>How Does the Internet Work?</w:t>
      </w:r>
      <w:r w:rsidRPr="004B0EDC">
        <w:rPr>
          <w:rFonts w:cs="Arial"/>
          <w:szCs w:val="24"/>
          <w:lang w:val="en-US"/>
        </w:rPr>
        <w:t xml:space="preserve"> https://web.stanford.edu/class/msande91si/www-spr04/readings/week1/InternetWhitepaper.htm</w:t>
      </w:r>
    </w:p>
    <w:p w14:paraId="48777E61" w14:textId="77777777" w:rsidR="004B0EDC" w:rsidRPr="004B0EDC" w:rsidRDefault="004B0EDC" w:rsidP="004B0EDC">
      <w:pPr>
        <w:pStyle w:val="Bibliografia"/>
        <w:rPr>
          <w:rFonts w:cs="Arial"/>
          <w:szCs w:val="24"/>
          <w:lang w:val="en-US"/>
        </w:rPr>
      </w:pPr>
      <w:r w:rsidRPr="004B0EDC">
        <w:rPr>
          <w:rFonts w:cs="Arial"/>
          <w:szCs w:val="24"/>
          <w:lang w:val="en-US"/>
        </w:rPr>
        <w:t xml:space="preserve">Square Enix. (2004). </w:t>
      </w:r>
      <w:r w:rsidRPr="004B0EDC">
        <w:rPr>
          <w:rFonts w:cs="Arial"/>
          <w:i/>
          <w:iCs/>
          <w:szCs w:val="24"/>
          <w:lang w:val="en-US"/>
        </w:rPr>
        <w:t>Final Fantasy: Crystal Chronicles</w:t>
      </w:r>
      <w:r w:rsidRPr="004B0EDC">
        <w:rPr>
          <w:rFonts w:cs="Arial"/>
          <w:szCs w:val="24"/>
          <w:lang w:val="en-US"/>
        </w:rPr>
        <w:t>. https://www.youtube.com/watch?v=pOA0U6yWJqo</w:t>
      </w:r>
    </w:p>
    <w:p w14:paraId="2B3834C5" w14:textId="77777777" w:rsidR="004B0EDC" w:rsidRPr="004B0EDC" w:rsidRDefault="004B0EDC" w:rsidP="004B0EDC">
      <w:pPr>
        <w:pStyle w:val="Bibliografia"/>
        <w:rPr>
          <w:rFonts w:cs="Arial"/>
          <w:szCs w:val="24"/>
          <w:lang w:val="en-US"/>
        </w:rPr>
      </w:pPr>
      <w:r w:rsidRPr="004B0EDC">
        <w:rPr>
          <w:rFonts w:cs="Arial"/>
          <w:szCs w:val="24"/>
          <w:lang w:val="en-US"/>
        </w:rPr>
        <w:t xml:space="preserve">Sumo Digital. (2019). </w:t>
      </w:r>
      <w:r w:rsidRPr="004B0EDC">
        <w:rPr>
          <w:rFonts w:cs="Arial"/>
          <w:i/>
          <w:iCs/>
          <w:szCs w:val="24"/>
          <w:lang w:val="en-US"/>
        </w:rPr>
        <w:t>Team Sonic Racing</w:t>
      </w:r>
      <w:r w:rsidRPr="004B0EDC">
        <w:rPr>
          <w:rFonts w:cs="Arial"/>
          <w:szCs w:val="24"/>
          <w:lang w:val="en-US"/>
        </w:rPr>
        <w:t>. https://www.youtube.com/watch?v=s7I_SI4pRzw</w:t>
      </w:r>
    </w:p>
    <w:p w14:paraId="264D21C4" w14:textId="77777777" w:rsidR="004B0EDC" w:rsidRPr="004B0EDC" w:rsidRDefault="004B0EDC" w:rsidP="004B0EDC">
      <w:pPr>
        <w:pStyle w:val="Bibliografia"/>
        <w:rPr>
          <w:rFonts w:cs="Arial"/>
          <w:szCs w:val="24"/>
          <w:lang w:val="en-US"/>
        </w:rPr>
      </w:pPr>
      <w:r w:rsidRPr="004B0EDC">
        <w:rPr>
          <w:rFonts w:cs="Arial"/>
          <w:szCs w:val="24"/>
          <w:lang w:val="en-US"/>
        </w:rPr>
        <w:t xml:space="preserve">Unity Technologies. (2005). </w:t>
      </w:r>
      <w:r w:rsidRPr="004B0EDC">
        <w:rPr>
          <w:rFonts w:cs="Arial"/>
          <w:i/>
          <w:iCs/>
          <w:szCs w:val="24"/>
          <w:lang w:val="en-US"/>
        </w:rPr>
        <w:t>Unity Engine</w:t>
      </w:r>
      <w:r w:rsidRPr="004B0EDC">
        <w:rPr>
          <w:rFonts w:cs="Arial"/>
          <w:szCs w:val="24"/>
          <w:lang w:val="en-US"/>
        </w:rPr>
        <w:t>. https://unity.com/es</w:t>
      </w:r>
    </w:p>
    <w:p w14:paraId="78151884" w14:textId="77777777" w:rsidR="004B0EDC" w:rsidRPr="004B0EDC" w:rsidRDefault="004B0EDC" w:rsidP="004B0EDC">
      <w:pPr>
        <w:pStyle w:val="Bibliografia"/>
        <w:rPr>
          <w:rFonts w:cs="Arial"/>
          <w:szCs w:val="24"/>
        </w:rPr>
      </w:pPr>
      <w:r w:rsidRPr="004B0EDC">
        <w:rPr>
          <w:rFonts w:cs="Arial"/>
          <w:szCs w:val="24"/>
        </w:rPr>
        <w:t xml:space="preserve">Universidad de Illinois. (1960). </w:t>
      </w:r>
      <w:r w:rsidRPr="004B0EDC">
        <w:rPr>
          <w:rFonts w:cs="Arial"/>
          <w:i/>
          <w:iCs/>
          <w:szCs w:val="24"/>
        </w:rPr>
        <w:t>PLATO</w:t>
      </w:r>
      <w:r w:rsidRPr="004B0EDC">
        <w:rPr>
          <w:rFonts w:cs="Arial"/>
          <w:szCs w:val="24"/>
        </w:rPr>
        <w:t>. https://distributedmuseum.illinois.edu/exhibit/plato/</w:t>
      </w:r>
    </w:p>
    <w:p w14:paraId="5C5A889F" w14:textId="77777777" w:rsidR="004B0EDC" w:rsidRPr="004B0EDC" w:rsidRDefault="004B0EDC" w:rsidP="004B0EDC">
      <w:pPr>
        <w:pStyle w:val="Bibliografia"/>
        <w:rPr>
          <w:rFonts w:cs="Arial"/>
          <w:szCs w:val="24"/>
          <w:lang w:val="en-US"/>
        </w:rPr>
      </w:pPr>
      <w:r w:rsidRPr="004B0EDC">
        <w:rPr>
          <w:rFonts w:cs="Arial"/>
          <w:szCs w:val="24"/>
          <w:lang w:val="en-US"/>
        </w:rPr>
        <w:t xml:space="preserve">William Higginbotham. (1958). </w:t>
      </w:r>
      <w:r w:rsidRPr="004B0EDC">
        <w:rPr>
          <w:rFonts w:cs="Arial"/>
          <w:i/>
          <w:iCs/>
          <w:szCs w:val="24"/>
          <w:lang w:val="en-US"/>
        </w:rPr>
        <w:t>Tennis for Two</w:t>
      </w:r>
      <w:r w:rsidRPr="004B0EDC">
        <w:rPr>
          <w:rFonts w:cs="Arial"/>
          <w:szCs w:val="24"/>
          <w:lang w:val="en-US"/>
        </w:rPr>
        <w:t>. https://www.youtube.com/watch?v=s2E9iSQfGdg</w:t>
      </w:r>
    </w:p>
    <w:p w14:paraId="273C7D3B" w14:textId="3C6D71ED" w:rsidR="00234549" w:rsidRPr="00112EF1" w:rsidRDefault="00F16449" w:rsidP="009610BE">
      <w:pPr>
        <w:jc w:val="left"/>
      </w:pPr>
      <w:r w:rsidRPr="00112EF1">
        <w:fldChar w:fldCharType="end"/>
      </w:r>
      <w:bookmarkEnd w:id="142"/>
    </w:p>
    <w:sectPr w:rsidR="00234549" w:rsidRPr="00112EF1" w:rsidSect="00234549">
      <w:headerReference w:type="default" r:id="rId47"/>
      <w:type w:val="oddPage"/>
      <w:pgSz w:w="11906" w:h="16838" w:code="9"/>
      <w:pgMar w:top="1701" w:right="1418" w:bottom="1418" w:left="1418" w:header="709" w:footer="709" w:gutter="284"/>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Autor" w:initials="A">
    <w:p w14:paraId="1485729E" w14:textId="3D0EAF24" w:rsidR="00BA3537" w:rsidRDefault="00BA3537">
      <w:pPr>
        <w:pStyle w:val="Textdecomentari"/>
      </w:pPr>
      <w:r>
        <w:rPr>
          <w:rStyle w:val="Refernciadecomentari"/>
        </w:rPr>
        <w:annotationRef/>
      </w:r>
      <w:r>
        <w:rPr>
          <w:rFonts w:ascii="Helvetica" w:hAnsi="Helvetica" w:cs="Helvetica"/>
          <w:color w:val="283041"/>
          <w:sz w:val="21"/>
          <w:szCs w:val="21"/>
          <w:shd w:val="clear" w:color="auto" w:fill="FFFFFF"/>
        </w:rPr>
        <w:t>Está bien. Releer hay algún error gramatical.</w:t>
      </w:r>
    </w:p>
  </w:comment>
  <w:comment w:id="56" w:author="Autor" w:initials="A">
    <w:p w14:paraId="20FA99F8" w14:textId="7E775DAF" w:rsidR="00BA3537" w:rsidRDefault="00BA3537">
      <w:pPr>
        <w:pStyle w:val="Textdecomentari"/>
      </w:pPr>
      <w:r>
        <w:rPr>
          <w:rStyle w:val="Refernciadecomentari"/>
        </w:rPr>
        <w:annotationRef/>
      </w:r>
      <w:r>
        <w:rPr>
          <w:rFonts w:ascii="Helvetica" w:hAnsi="Helvetica" w:cs="Helvetica"/>
          <w:color w:val="283041"/>
          <w:sz w:val="21"/>
          <w:szCs w:val="21"/>
          <w:shd w:val="clear" w:color="auto" w:fill="FFFFFF"/>
        </w:rPr>
        <w:t xml:space="preserve">Hay errores ortográficos, me ha faltado algo de profundidad en cómo </w:t>
      </w:r>
      <w:proofErr w:type="gramStart"/>
      <w:r>
        <w:rPr>
          <w:rFonts w:ascii="Helvetica" w:hAnsi="Helvetica" w:cs="Helvetica"/>
          <w:color w:val="283041"/>
          <w:sz w:val="21"/>
          <w:szCs w:val="21"/>
          <w:shd w:val="clear" w:color="auto" w:fill="FFFFFF"/>
        </w:rPr>
        <w:t>va</w:t>
      </w:r>
      <w:proofErr w:type="gramEnd"/>
      <w:r>
        <w:rPr>
          <w:rFonts w:ascii="Helvetica" w:hAnsi="Helvetica" w:cs="Helvetica"/>
          <w:color w:val="283041"/>
          <w:sz w:val="21"/>
          <w:szCs w:val="21"/>
          <w:shd w:val="clear" w:color="auto" w:fill="FFFFFF"/>
        </w:rPr>
        <w:t xml:space="preserve"> implementar el control del coche.</w:t>
      </w:r>
    </w:p>
  </w:comment>
  <w:comment w:id="98" w:author="Autor" w:initials="A">
    <w:p w14:paraId="525BF13A" w14:textId="77777777" w:rsidR="00EC0919" w:rsidRDefault="00EC0919" w:rsidP="00EC0919">
      <w:pPr>
        <w:pStyle w:val="Textdecomentari"/>
      </w:pPr>
      <w:r>
        <w:rPr>
          <w:rStyle w:val="Refernciadecomentari"/>
        </w:rPr>
        <w:annotationRef/>
      </w:r>
      <w:r>
        <w:rPr>
          <w:rFonts w:ascii="Helvetica" w:hAnsi="Helvetica" w:cs="Helvetica"/>
          <w:color w:val="283041"/>
          <w:sz w:val="21"/>
          <w:szCs w:val="21"/>
          <w:shd w:val="clear" w:color="auto" w:fill="FFFFFF"/>
        </w:rPr>
        <w:t xml:space="preserve">Los objetivos se suelen poner después de referencias y marco teórico. Un objetivo principal no puede ser el hacer un multijugador sin errores, es el nombre del TFG y sin errores es obvio, mejor decir hacer un multijugador usando la tecnología x como objetivo principal. Como secundario tampoco puede ser sin </w:t>
      </w:r>
      <w:proofErr w:type="gramStart"/>
      <w:r>
        <w:rPr>
          <w:rFonts w:ascii="Helvetica" w:hAnsi="Helvetica" w:cs="Helvetica"/>
          <w:color w:val="283041"/>
          <w:sz w:val="21"/>
          <w:szCs w:val="21"/>
          <w:shd w:val="clear" w:color="auto" w:fill="FFFFFF"/>
        </w:rPr>
        <w:t>errores ,</w:t>
      </w:r>
      <w:proofErr w:type="gramEnd"/>
      <w:r>
        <w:rPr>
          <w:rFonts w:ascii="Helvetica" w:hAnsi="Helvetica" w:cs="Helvetica"/>
          <w:color w:val="283041"/>
          <w:sz w:val="21"/>
          <w:szCs w:val="21"/>
          <w:shd w:val="clear" w:color="auto" w:fill="FFFFFF"/>
        </w:rPr>
        <w:t xml:space="preserve"> nuevamente es algo obvio , yo lo quitaría ese objetivo.</w:t>
      </w:r>
    </w:p>
  </w:comment>
  <w:comment w:id="104" w:author="Autor" w:initials="A">
    <w:p w14:paraId="1CBB40C6" w14:textId="306CF19A" w:rsidR="00BA3537" w:rsidRDefault="00BA3537">
      <w:pPr>
        <w:pStyle w:val="Textdecomentari"/>
      </w:pPr>
      <w:r>
        <w:rPr>
          <w:rStyle w:val="Refernciadecomentari"/>
        </w:rPr>
        <w:annotationRef/>
      </w:r>
      <w:r>
        <w:rPr>
          <w:rFonts w:ascii="Helvetica" w:hAnsi="Helvetica" w:cs="Helvetica"/>
          <w:color w:val="283041"/>
          <w:sz w:val="21"/>
          <w:szCs w:val="21"/>
          <w:shd w:val="clear" w:color="auto" w:fill="FFFFFF"/>
        </w:rPr>
        <w:t>Diseño metodológico, no puede decir porque el autor quiere hacerlo en c++, hay que justificarlo desde el punto de vista técnico. La palabra branca no existe en castellano. Revisar formato. El cronograma tiene demasiado detalle. Me ha faltado algún ejemplo de estudio metodológico de juego en red, alguien que haya hecho algo parecido publicado en un libro o en papers técnic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85729E" w15:done="0"/>
  <w15:commentEx w15:paraId="20FA99F8" w15:done="0"/>
  <w15:commentEx w15:paraId="525BF13A" w15:done="0"/>
  <w15:commentEx w15:paraId="1CBB40C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85729E" w16cid:durableId="23EBB732"/>
  <w16cid:commentId w16cid:paraId="20FA99F8" w16cid:durableId="23EBB747"/>
  <w16cid:commentId w16cid:paraId="525BF13A" w16cid:durableId="23EBB75E"/>
  <w16cid:commentId w16cid:paraId="1CBB40C6" w16cid:durableId="23EBB7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83DE97" w14:textId="77777777" w:rsidR="004E427A" w:rsidRDefault="004E427A" w:rsidP="00883827">
      <w:r>
        <w:separator/>
      </w:r>
    </w:p>
  </w:endnote>
  <w:endnote w:type="continuationSeparator" w:id="0">
    <w:p w14:paraId="704064BE" w14:textId="77777777" w:rsidR="004E427A" w:rsidRDefault="004E427A"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Helvetica">
    <w:panose1 w:val="020B05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14F4E2" w14:textId="77777777" w:rsidR="004E427A" w:rsidRDefault="004E427A" w:rsidP="00883827">
      <w:r>
        <w:separator/>
      </w:r>
    </w:p>
  </w:footnote>
  <w:footnote w:type="continuationSeparator" w:id="0">
    <w:p w14:paraId="668FDBE9" w14:textId="77777777" w:rsidR="004E427A" w:rsidRDefault="004E427A" w:rsidP="00883827">
      <w:r>
        <w:continuationSeparator/>
      </w:r>
    </w:p>
  </w:footnote>
  <w:footnote w:id="1">
    <w:p w14:paraId="4AC65A77" w14:textId="0DC5FB35" w:rsidR="00BA3537" w:rsidRPr="00AF24B7" w:rsidRDefault="00BA3537">
      <w:pPr>
        <w:pStyle w:val="Textdenotaapeudepgina"/>
      </w:pPr>
      <w:r>
        <w:rPr>
          <w:rStyle w:val="Refernciadenotaapeudepgina"/>
        </w:rPr>
        <w:footnoteRef/>
      </w:r>
      <w:r>
        <w:t xml:space="preserve"> Aunque hay mas que estos tres, también hay switches, hubs, etc.</w:t>
      </w:r>
    </w:p>
  </w:footnote>
  <w:footnote w:id="2">
    <w:p w14:paraId="4B0CC210" w14:textId="7967A68D" w:rsidR="00BA3537" w:rsidRPr="009D2F47" w:rsidRDefault="00BA3537">
      <w:pPr>
        <w:pStyle w:val="Textdenotaapeudepgina"/>
      </w:pPr>
      <w:r>
        <w:rPr>
          <w:rStyle w:val="Refernciadenotaapeudepgina"/>
        </w:rPr>
        <w:footnoteRef/>
      </w:r>
      <w:r>
        <w:t xml:space="preserve"> El paquete está muy simplificado. En verdad estaría compuesto de valores binari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E4783" w14:textId="05B2A0FD" w:rsidR="00BA3537" w:rsidRDefault="00BA3537">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1952234695"/>
      <w:docPartObj>
        <w:docPartGallery w:val="Page Numbers (Top of Page)"/>
        <w:docPartUnique/>
      </w:docPartObj>
    </w:sdtPr>
    <w:sdtEndPr>
      <w:rPr>
        <w:rStyle w:val="CabeceraCar"/>
        <w:rFonts w:ascii="Times New Roman" w:hAnsi="Times New Roman"/>
        <w:i w:val="0"/>
        <w:iCs w:val="0"/>
        <w:lang w:val="ca-ES"/>
      </w:rPr>
    </w:sdtEndPr>
    <w:sdtContent>
      <w:p w14:paraId="19441E97" w14:textId="10B9BB65" w:rsidR="00BA3537" w:rsidRPr="00712135" w:rsidRDefault="00BA3537" w:rsidP="00883827">
        <w:pPr>
          <w:pStyle w:val="Capalera"/>
          <w:rPr>
            <w:rStyle w:val="CabeceraCar"/>
            <w:rFonts w:ascii="Arial" w:hAnsi="Arial" w:cs="Arial"/>
            <w:i w:val="0"/>
            <w:iCs w:val="0"/>
            <w:szCs w:val="20"/>
            <w:lang w:val="es-ES"/>
          </w:rPr>
        </w:pPr>
        <w:hyperlink w:anchor="_DESARROLLO" w:history="1">
          <w:r w:rsidRPr="00712135">
            <w:rPr>
              <w:rStyle w:val="Enlla"/>
              <w:i/>
              <w:iCs/>
              <w:color w:val="auto"/>
              <w:sz w:val="20"/>
              <w:szCs w:val="20"/>
            </w:rPr>
            <w:t>CAPÍTULO 6. DESARROLLO</w:t>
          </w:r>
        </w:hyperlink>
        <w:r w:rsidRPr="00712135">
          <w:rPr>
            <w:rFonts w:cs="Arial"/>
            <w:i/>
            <w:iCs/>
            <w:sz w:val="20"/>
            <w:szCs w:val="20"/>
            <w:u w:val="single"/>
          </w:rPr>
          <w:ptab w:relativeTo="margin" w:alignment="right" w:leader="none"/>
        </w:r>
        <w:r w:rsidRPr="00712135">
          <w:rPr>
            <w:rStyle w:val="CabeceraCar"/>
            <w:rFonts w:ascii="Arial" w:hAnsi="Arial" w:cs="Arial"/>
            <w:i w:val="0"/>
            <w:iCs w:val="0"/>
            <w:szCs w:val="20"/>
            <w:lang w:val="es-ES"/>
          </w:rPr>
          <w:t xml:space="preserve"> </w:t>
        </w:r>
        <w:r w:rsidRPr="00712135">
          <w:rPr>
            <w:rStyle w:val="CabeceraCar"/>
            <w:rFonts w:ascii="Arial" w:hAnsi="Arial" w:cs="Arial"/>
            <w:i w:val="0"/>
            <w:iCs w:val="0"/>
            <w:szCs w:val="20"/>
            <w:lang w:val="es-ES"/>
          </w:rPr>
          <w:fldChar w:fldCharType="begin"/>
        </w:r>
        <w:r w:rsidRPr="00712135">
          <w:rPr>
            <w:rStyle w:val="CabeceraCar"/>
            <w:rFonts w:ascii="Arial" w:hAnsi="Arial" w:cs="Arial"/>
            <w:i w:val="0"/>
            <w:iCs w:val="0"/>
            <w:szCs w:val="20"/>
            <w:lang w:val="es-ES"/>
          </w:rPr>
          <w:instrText xml:space="preserve"> PAGE   \* MERGEFORMAT </w:instrText>
        </w:r>
        <w:r w:rsidRPr="00712135">
          <w:rPr>
            <w:rStyle w:val="CabeceraCar"/>
            <w:rFonts w:ascii="Arial" w:hAnsi="Arial" w:cs="Arial"/>
            <w:i w:val="0"/>
            <w:iCs w:val="0"/>
            <w:szCs w:val="20"/>
            <w:lang w:val="es-ES"/>
          </w:rPr>
          <w:fldChar w:fldCharType="separate"/>
        </w:r>
        <w:r w:rsidRPr="00712135">
          <w:rPr>
            <w:rStyle w:val="CabeceraCar"/>
            <w:rFonts w:ascii="Arial" w:hAnsi="Arial" w:cs="Arial"/>
            <w:i w:val="0"/>
            <w:iCs w:val="0"/>
            <w:szCs w:val="20"/>
          </w:rPr>
          <w:t>19</w:t>
        </w:r>
        <w:r w:rsidRPr="00712135">
          <w:rPr>
            <w:rStyle w:val="CabeceraCar"/>
            <w:rFonts w:ascii="Arial" w:hAnsi="Arial" w:cs="Arial"/>
            <w:i w:val="0"/>
            <w:iCs w:val="0"/>
            <w:szCs w:val="20"/>
            <w:lang w:val="es-ES"/>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8603969"/>
      <w:docPartObj>
        <w:docPartGallery w:val="Page Numbers (Top of Page)"/>
        <w:docPartUnique/>
      </w:docPartObj>
    </w:sdtPr>
    <w:sdtContent>
      <w:p w14:paraId="5C3BA8F6" w14:textId="46DEB08B" w:rsidR="00BA3537" w:rsidRPr="006F4837" w:rsidRDefault="00BA3537" w:rsidP="00883827">
        <w:pPr>
          <w:pStyle w:val="Capalera"/>
        </w:pPr>
        <w:hyperlink w:anchor="_BIBLIOGRAFÍA" w:history="1">
          <w:r w:rsidRPr="003B00D2">
            <w:rPr>
              <w:rStyle w:val="Enlla"/>
              <w:i/>
              <w:iCs/>
              <w:color w:val="auto"/>
              <w:sz w:val="20"/>
              <w:szCs w:val="18"/>
            </w:rPr>
            <w:t xml:space="preserve">CAPÍTULO </w:t>
          </w:r>
          <w:r>
            <w:rPr>
              <w:rStyle w:val="Enlla"/>
              <w:i/>
              <w:iCs/>
              <w:color w:val="auto"/>
              <w:sz w:val="20"/>
              <w:szCs w:val="18"/>
            </w:rPr>
            <w:t>7</w:t>
          </w:r>
          <w:r w:rsidRPr="003B00D2">
            <w:rPr>
              <w:rStyle w:val="Enlla"/>
              <w:i/>
              <w:iCs/>
              <w:color w:val="auto"/>
              <w:sz w:val="20"/>
              <w:szCs w:val="18"/>
            </w:rPr>
            <w:t>. BIBLIOGRAFÍA</w:t>
          </w:r>
        </w:hyperlink>
        <w:r w:rsidRPr="00234549">
          <w:rPr>
            <w:i/>
            <w:iCs/>
            <w:sz w:val="20"/>
            <w:szCs w:val="18"/>
            <w:u w:val="single"/>
          </w:rPr>
          <w:ptab w:relativeTo="margin" w:alignment="right" w:leader="none"/>
        </w:r>
        <w:r w:rsidRPr="00234549">
          <w:rPr>
            <w:i/>
            <w:iCs/>
            <w:sz w:val="20"/>
            <w:szCs w:val="18"/>
            <w:u w:val="single"/>
          </w:rPr>
          <w:fldChar w:fldCharType="begin"/>
        </w:r>
        <w:r w:rsidRPr="00234549">
          <w:rPr>
            <w:i/>
            <w:iCs/>
            <w:sz w:val="20"/>
            <w:szCs w:val="18"/>
            <w:u w:val="single"/>
          </w:rPr>
          <w:instrText xml:space="preserve"> PAGE   \* MERGEFORMAT </w:instrText>
        </w:r>
        <w:r w:rsidRPr="00234549">
          <w:rPr>
            <w:i/>
            <w:iCs/>
            <w:sz w:val="20"/>
            <w:szCs w:val="18"/>
            <w:u w:val="single"/>
          </w:rPr>
          <w:fldChar w:fldCharType="separate"/>
        </w:r>
        <w:r>
          <w:rPr>
            <w:i/>
            <w:iCs/>
            <w:sz w:val="20"/>
            <w:szCs w:val="18"/>
            <w:u w:val="single"/>
          </w:rPr>
          <w:t>25</w:t>
        </w:r>
        <w:r w:rsidRPr="00234549">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156609850"/>
      <w:docPartObj>
        <w:docPartGallery w:val="Page Numbers (Top of Page)"/>
        <w:docPartUnique/>
      </w:docPartObj>
    </w:sdtPr>
    <w:sdtEndPr>
      <w:rPr>
        <w:color w:val="4F81BD" w:themeColor="accent1"/>
        <w:sz w:val="28"/>
        <w:szCs w:val="28"/>
      </w:rPr>
    </w:sdtEndPr>
    <w:sdtContent>
      <w:p w14:paraId="22E1CD74" w14:textId="76ECF3E7" w:rsidR="00BA3537" w:rsidRPr="004B0EDC" w:rsidRDefault="00BA3537">
        <w:pPr>
          <w:pStyle w:val="Capalera"/>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sidRPr="004D1284">
          <w:rPr>
            <w:sz w:val="20"/>
            <w:szCs w:val="20"/>
            <w:lang w:val="ca-ES"/>
          </w:rPr>
          <w:t>II</w:t>
        </w:r>
        <w:r w:rsidRPr="004D1284">
          <w:rPr>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1424722700"/>
      <w:docPartObj>
        <w:docPartGallery w:val="Page Numbers (Top of Page)"/>
        <w:docPartUnique/>
      </w:docPartObj>
    </w:sdtPr>
    <w:sdtEndPr>
      <w:rPr>
        <w:sz w:val="20"/>
        <w:szCs w:val="20"/>
      </w:rPr>
    </w:sdtEndPr>
    <w:sdtContent>
      <w:p w14:paraId="355D9CAD" w14:textId="60EAE73F" w:rsidR="00BA3537" w:rsidRPr="004D1284" w:rsidRDefault="00BA3537">
        <w:pPr>
          <w:pStyle w:val="Capalera"/>
          <w:jc w:val="right"/>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Pr>
            <w:sz w:val="20"/>
            <w:szCs w:val="20"/>
          </w:rPr>
          <w:t>III</w:t>
        </w:r>
        <w:r w:rsidRPr="004D1284">
          <w:rPr>
            <w:sz w:val="20"/>
            <w:szCs w:val="20"/>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u w:val="single"/>
      </w:rPr>
      <w:id w:val="1072621490"/>
      <w:docPartObj>
        <w:docPartGallery w:val="Page Numbers (Top of Page)"/>
        <w:docPartUnique/>
      </w:docPartObj>
    </w:sdtPr>
    <w:sdtEndPr>
      <w:rPr>
        <w:i/>
        <w:iCs/>
        <w:sz w:val="20"/>
        <w:szCs w:val="20"/>
      </w:rPr>
    </w:sdtEndPr>
    <w:sdtContent>
      <w:p w14:paraId="1E407466" w14:textId="51ED2EDC" w:rsidR="00BA3537" w:rsidRPr="00712135" w:rsidRDefault="00BA3537" w:rsidP="003B00D2">
        <w:pPr>
          <w:pStyle w:val="Capalera"/>
          <w:jc w:val="right"/>
          <w:rPr>
            <w:i/>
            <w:iCs/>
            <w:sz w:val="20"/>
            <w:szCs w:val="20"/>
            <w:u w:val="single"/>
          </w:rPr>
        </w:pPr>
        <w:r w:rsidRPr="00712135">
          <w:rPr>
            <w:i/>
            <w:iCs/>
            <w:sz w:val="20"/>
            <w:szCs w:val="20"/>
            <w:u w:val="single"/>
          </w:rPr>
          <w:fldChar w:fldCharType="begin"/>
        </w:r>
        <w:r w:rsidRPr="00712135">
          <w:rPr>
            <w:i/>
            <w:iCs/>
            <w:sz w:val="20"/>
            <w:szCs w:val="20"/>
            <w:u w:val="single"/>
          </w:rPr>
          <w:instrText>PAGE   \* MERGEFORMAT</w:instrText>
        </w:r>
        <w:r w:rsidRPr="00712135">
          <w:rPr>
            <w:i/>
            <w:iCs/>
            <w:sz w:val="20"/>
            <w:szCs w:val="20"/>
            <w:u w:val="single"/>
          </w:rPr>
          <w:fldChar w:fldCharType="separate"/>
        </w:r>
        <w:r w:rsidRPr="00712135">
          <w:rPr>
            <w:i/>
            <w:iCs/>
            <w:sz w:val="20"/>
            <w:szCs w:val="20"/>
            <w:u w:val="single"/>
            <w:lang w:val="ca-ES"/>
          </w:rPr>
          <w:t>2</w:t>
        </w:r>
        <w:r w:rsidRPr="00712135">
          <w:rPr>
            <w:i/>
            <w:iCs/>
            <w:sz w:val="20"/>
            <w:szCs w:val="20"/>
            <w:u w:val="single"/>
          </w:rPr>
          <w:fldChar w:fldCharType="end"/>
        </w:r>
        <w:r w:rsidRPr="00712135">
          <w:rPr>
            <w:rFonts w:cs="Arial"/>
            <w:i/>
            <w:iCs/>
            <w:sz w:val="20"/>
            <w:szCs w:val="20"/>
            <w:u w:val="single"/>
          </w:rPr>
          <w:ptab w:relativeTo="margin" w:alignment="right" w:leader="none"/>
        </w:r>
        <w:hyperlink w:anchor="Índice" w:history="1">
          <w:r w:rsidRPr="00712135">
            <w:rPr>
              <w:rStyle w:val="Enlla"/>
              <w:i/>
              <w:iCs/>
              <w:color w:val="auto"/>
              <w:sz w:val="20"/>
              <w:szCs w:val="20"/>
            </w:rPr>
            <w:t>DESARROLLO DE UN PROTOTIPO DE JUEGO EN RED – MEMORIA INTERMEDIA</w:t>
          </w:r>
        </w:hyperlink>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17560" w14:textId="3808315C" w:rsidR="00BA3537" w:rsidRPr="003B00D2" w:rsidRDefault="00BA3537" w:rsidP="0029469D">
    <w:pPr>
      <w:pStyle w:val="Capalera"/>
      <w:jc w:val="right"/>
      <w:rPr>
        <w:rStyle w:val="CabeceraCar"/>
        <w:rFonts w:ascii="Arial" w:hAnsi="Arial" w:cs="Arial"/>
        <w:lang w:val="es-ES"/>
      </w:rPr>
    </w:pPr>
    <w:hyperlink w:anchor="_INTRODUCCIÓN" w:history="1">
      <w:r w:rsidRPr="003B00D2">
        <w:rPr>
          <w:rStyle w:val="Enlla"/>
          <w:rFonts w:cs="Arial"/>
          <w:i/>
          <w:iCs/>
          <w:color w:val="auto"/>
          <w:sz w:val="20"/>
          <w:szCs w:val="18"/>
        </w:rPr>
        <w:t>CAPÍTULO 1. INTRODUCCIÓN</w:t>
      </w:r>
    </w:hyperlink>
    <w:r w:rsidRPr="003B00D2">
      <w:rPr>
        <w:rFonts w:cs="Arial"/>
        <w:i/>
        <w:iCs/>
        <w:sz w:val="20"/>
        <w:szCs w:val="18"/>
        <w:u w:val="single"/>
      </w:rPr>
      <w:ptab w:relativeTo="margin" w:alignment="right" w:leader="none"/>
    </w:r>
    <w:r>
      <w:rPr>
        <w:rStyle w:val="CabeceraCar"/>
        <w:rFonts w:ascii="Arial" w:hAnsi="Arial" w:cs="Arial"/>
        <w:lang w:val="es-ES"/>
      </w:rPr>
      <w:fldChar w:fldCharType="begin"/>
    </w:r>
    <w:r>
      <w:rPr>
        <w:rStyle w:val="CabeceraCar"/>
        <w:rFonts w:ascii="Arial" w:hAnsi="Arial" w:cs="Arial"/>
        <w:lang w:val="es-ES"/>
      </w:rPr>
      <w:instrText xml:space="preserve"> PAGE  \* Arabic  \* MERGEFORMAT </w:instrText>
    </w:r>
    <w:r>
      <w:rPr>
        <w:rStyle w:val="CabeceraCar"/>
        <w:rFonts w:ascii="Arial" w:hAnsi="Arial" w:cs="Arial"/>
        <w:lang w:val="es-ES"/>
      </w:rPr>
      <w:fldChar w:fldCharType="separate"/>
    </w:r>
    <w:r>
      <w:rPr>
        <w:rStyle w:val="CabeceraCar"/>
        <w:rFonts w:ascii="Arial" w:hAnsi="Arial" w:cs="Arial"/>
        <w:noProof/>
        <w:lang w:val="es-ES"/>
      </w:rPr>
      <w:t>15</w:t>
    </w:r>
    <w:r>
      <w:rPr>
        <w:rStyle w:val="CabeceraCar"/>
        <w:rFonts w:ascii="Arial" w:hAnsi="Arial" w:cs="Arial"/>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rPr>
      <w:id w:val="371113931"/>
      <w:docPartObj>
        <w:docPartGallery w:val="Page Numbers (Top of Page)"/>
        <w:docPartUnique/>
      </w:docPartObj>
    </w:sdtPr>
    <w:sdtEndPr>
      <w:rPr>
        <w:i/>
        <w:iCs/>
        <w:sz w:val="20"/>
        <w:szCs w:val="18"/>
        <w:u w:val="single"/>
      </w:rPr>
    </w:sdtEndPr>
    <w:sdtContent>
      <w:p w14:paraId="14655CAD" w14:textId="1613288D" w:rsidR="00BA3537" w:rsidRPr="003B00D2" w:rsidRDefault="00BA3537" w:rsidP="00883827">
        <w:pPr>
          <w:pStyle w:val="Capalera"/>
          <w:rPr>
            <w:rFonts w:cs="Arial"/>
            <w:i/>
            <w:iCs/>
            <w:sz w:val="20"/>
            <w:szCs w:val="18"/>
            <w:u w:val="single"/>
          </w:rPr>
        </w:pPr>
        <w:hyperlink w:anchor="_ANÁLISIS_DE_REFERENTES" w:history="1">
          <w:r w:rsidRPr="003B00D2">
            <w:rPr>
              <w:rStyle w:val="Enlla"/>
              <w:rFonts w:cs="Arial"/>
              <w:i/>
              <w:iCs/>
              <w:color w:val="auto"/>
              <w:sz w:val="20"/>
              <w:szCs w:val="18"/>
            </w:rPr>
            <w:t xml:space="preserve">CAPÍTULO </w:t>
          </w:r>
          <w:r w:rsidR="00EC0919">
            <w:rPr>
              <w:rStyle w:val="Enlla"/>
              <w:rFonts w:cs="Arial"/>
              <w:i/>
              <w:iCs/>
              <w:color w:val="auto"/>
              <w:sz w:val="20"/>
              <w:szCs w:val="18"/>
            </w:rPr>
            <w:t>2</w:t>
          </w:r>
          <w:r w:rsidRPr="003B00D2">
            <w:rPr>
              <w:rStyle w:val="Enlla"/>
              <w:rFonts w:cs="Arial"/>
              <w:i/>
              <w:iCs/>
              <w:color w:val="auto"/>
              <w:sz w:val="20"/>
              <w:szCs w:val="18"/>
            </w:rPr>
            <w:t>. ANÁLISIS DE REFERENTES</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5</w:t>
        </w:r>
        <w:r w:rsidRPr="003B00D2">
          <w:rPr>
            <w:rStyle w:val="CabeceraCar"/>
            <w:rFonts w:ascii="Arial" w:hAnsi="Arial" w:cs="Arial"/>
            <w:lang w:val="es-ES"/>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408508"/>
      <w:docPartObj>
        <w:docPartGallery w:val="Page Numbers (Top of Page)"/>
        <w:docPartUnique/>
      </w:docPartObj>
    </w:sdtPr>
    <w:sdtContent>
      <w:p w14:paraId="09808E9E" w14:textId="0089DED9" w:rsidR="00BA3537" w:rsidRPr="006F4837" w:rsidRDefault="00BA3537" w:rsidP="00765819">
        <w:pPr>
          <w:pStyle w:val="Cabecera"/>
        </w:pPr>
        <w:hyperlink w:anchor="_MARCO_TEÓRICO" w:history="1">
          <w:r w:rsidRPr="003B00D2">
            <w:rPr>
              <w:rStyle w:val="Enlla"/>
              <w:color w:val="auto"/>
            </w:rPr>
            <w:t xml:space="preserve">CAPÍTULO </w:t>
          </w:r>
          <w:r w:rsidR="00EC0919">
            <w:rPr>
              <w:rStyle w:val="Enlla"/>
              <w:color w:val="auto"/>
            </w:rPr>
            <w:t>3</w:t>
          </w:r>
          <w:r w:rsidRPr="003B00D2">
            <w:rPr>
              <w:rStyle w:val="Enlla"/>
              <w:color w:val="auto"/>
            </w:rPr>
            <w:t>.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814841218"/>
      <w:docPartObj>
        <w:docPartGallery w:val="Page Numbers (Top of Page)"/>
        <w:docPartUnique/>
      </w:docPartObj>
    </w:sdtPr>
    <w:sdtEndPr>
      <w:rPr>
        <w:rStyle w:val="CabeceraCar"/>
        <w:rFonts w:ascii="Times New Roman" w:hAnsi="Times New Roman"/>
        <w:i w:val="0"/>
        <w:iCs w:val="0"/>
        <w:lang w:val="ca-ES"/>
      </w:rPr>
    </w:sdtEndPr>
    <w:sdtContent>
      <w:p w14:paraId="19303963" w14:textId="6653158E" w:rsidR="00BA3537" w:rsidRPr="00B5679E" w:rsidRDefault="00BA3537" w:rsidP="00EC0919">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 xml:space="preserve">CAPÍTULO </w:t>
          </w:r>
          <w:r w:rsidR="00EC0919">
            <w:rPr>
              <w:rStyle w:val="Enlla"/>
              <w:rFonts w:cs="Arial"/>
              <w:i/>
              <w:iCs/>
              <w:color w:val="auto"/>
              <w:sz w:val="20"/>
              <w:szCs w:val="20"/>
            </w:rPr>
            <w:t>4</w:t>
          </w:r>
          <w:r w:rsidRPr="003B00D2">
            <w:rPr>
              <w:rStyle w:val="Enlla"/>
              <w:rFonts w:cs="Arial"/>
              <w:i/>
              <w:iCs/>
              <w:color w:val="auto"/>
              <w:sz w:val="20"/>
              <w:szCs w:val="20"/>
            </w:rPr>
            <w:t>.</w:t>
          </w:r>
          <w:r w:rsidR="00EC0919">
            <w:rPr>
              <w:rStyle w:val="Enlla"/>
              <w:rFonts w:cs="Arial"/>
              <w:i/>
              <w:iCs/>
              <w:color w:val="auto"/>
              <w:sz w:val="20"/>
              <w:szCs w:val="20"/>
            </w:rPr>
            <w:t xml:space="preserve"> OBJETIVOS</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772094910"/>
      <w:docPartObj>
        <w:docPartGallery w:val="Page Numbers (Top of Page)"/>
        <w:docPartUnique/>
      </w:docPartObj>
    </w:sdtPr>
    <w:sdtEndPr>
      <w:rPr>
        <w:rStyle w:val="CabeceraCar"/>
        <w:rFonts w:ascii="Times New Roman" w:hAnsi="Times New Roman"/>
        <w:i w:val="0"/>
        <w:iCs w:val="0"/>
        <w:lang w:val="ca-ES"/>
      </w:rPr>
    </w:sdtEndPr>
    <w:sdtContent>
      <w:p w14:paraId="478CBB4B" w14:textId="77777777" w:rsidR="00EC0919" w:rsidRPr="00B5679E" w:rsidRDefault="00EC0919" w:rsidP="00883827">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CAPÍTULO 5. DISEÑO METODOLÓGICO Y CRONOGRAMA</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84660"/>
    <w:multiLevelType w:val="hybridMultilevel"/>
    <w:tmpl w:val="0AE67812"/>
    <w:lvl w:ilvl="0" w:tplc="32B8471E">
      <w:start w:val="1"/>
      <w:numFmt w:val="decimal"/>
      <w:lvlText w:val="Capítulo %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7"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9"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1EE60B17"/>
    <w:multiLevelType w:val="hybridMultilevel"/>
    <w:tmpl w:val="20E08C3E"/>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3"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4"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9"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1"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4"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8B17447"/>
    <w:multiLevelType w:val="multilevel"/>
    <w:tmpl w:val="B3C2925C"/>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6"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8"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9"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1"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4"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8"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3"/>
  </w:num>
  <w:num w:numId="2">
    <w:abstractNumId w:val="27"/>
  </w:num>
  <w:num w:numId="3">
    <w:abstractNumId w:val="32"/>
  </w:num>
  <w:num w:numId="4">
    <w:abstractNumId w:val="36"/>
  </w:num>
  <w:num w:numId="5">
    <w:abstractNumId w:val="29"/>
  </w:num>
  <w:num w:numId="6">
    <w:abstractNumId w:val="37"/>
  </w:num>
  <w:num w:numId="7">
    <w:abstractNumId w:val="16"/>
  </w:num>
  <w:num w:numId="8">
    <w:abstractNumId w:val="3"/>
  </w:num>
  <w:num w:numId="9">
    <w:abstractNumId w:val="2"/>
  </w:num>
  <w:num w:numId="10">
    <w:abstractNumId w:val="26"/>
  </w:num>
  <w:num w:numId="11">
    <w:abstractNumId w:val="31"/>
  </w:num>
  <w:num w:numId="12">
    <w:abstractNumId w:val="24"/>
  </w:num>
  <w:num w:numId="13">
    <w:abstractNumId w:val="39"/>
  </w:num>
  <w:num w:numId="14">
    <w:abstractNumId w:val="19"/>
  </w:num>
  <w:num w:numId="15">
    <w:abstractNumId w:val="7"/>
  </w:num>
  <w:num w:numId="16">
    <w:abstractNumId w:val="13"/>
  </w:num>
  <w:num w:numId="17">
    <w:abstractNumId w:val="15"/>
  </w:num>
  <w:num w:numId="18">
    <w:abstractNumId w:val="10"/>
  </w:num>
  <w:num w:numId="19">
    <w:abstractNumId w:val="5"/>
  </w:num>
  <w:num w:numId="20">
    <w:abstractNumId w:val="28"/>
  </w:num>
  <w:num w:numId="21">
    <w:abstractNumId w:val="38"/>
  </w:num>
  <w:num w:numId="22">
    <w:abstractNumId w:val="14"/>
  </w:num>
  <w:num w:numId="23">
    <w:abstractNumId w:val="30"/>
  </w:num>
  <w:num w:numId="24">
    <w:abstractNumId w:val="21"/>
  </w:num>
  <w:num w:numId="25">
    <w:abstractNumId w:val="35"/>
  </w:num>
  <w:num w:numId="26">
    <w:abstractNumId w:val="17"/>
  </w:num>
  <w:num w:numId="27">
    <w:abstractNumId w:val="9"/>
  </w:num>
  <w:num w:numId="28">
    <w:abstractNumId w:val="22"/>
  </w:num>
  <w:num w:numId="29">
    <w:abstractNumId w:val="34"/>
  </w:num>
  <w:num w:numId="30">
    <w:abstractNumId w:val="6"/>
  </w:num>
  <w:num w:numId="31">
    <w:abstractNumId w:val="20"/>
  </w:num>
  <w:num w:numId="32">
    <w:abstractNumId w:val="4"/>
  </w:num>
  <w:num w:numId="33">
    <w:abstractNumId w:val="23"/>
  </w:num>
  <w:num w:numId="34">
    <w:abstractNumId w:val="11"/>
  </w:num>
  <w:num w:numId="35">
    <w:abstractNumId w:val="25"/>
  </w:num>
  <w:num w:numId="36">
    <w:abstractNumId w:val="1"/>
  </w:num>
  <w:num w:numId="3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18"/>
  </w:num>
  <w:num w:numId="40">
    <w:abstractNumId w:val="12"/>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kOLWgA6f/J9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92555"/>
    <w:rsid w:val="000978A1"/>
    <w:rsid w:val="000A2A0D"/>
    <w:rsid w:val="000A7166"/>
    <w:rsid w:val="000A75C0"/>
    <w:rsid w:val="000B5247"/>
    <w:rsid w:val="000B54B5"/>
    <w:rsid w:val="000B70F4"/>
    <w:rsid w:val="000C0FF6"/>
    <w:rsid w:val="000C6D98"/>
    <w:rsid w:val="000C7820"/>
    <w:rsid w:val="000C79F7"/>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2EF1"/>
    <w:rsid w:val="0011510C"/>
    <w:rsid w:val="001204EB"/>
    <w:rsid w:val="00124B42"/>
    <w:rsid w:val="001310D3"/>
    <w:rsid w:val="001406A5"/>
    <w:rsid w:val="00151642"/>
    <w:rsid w:val="001534DA"/>
    <w:rsid w:val="0015723E"/>
    <w:rsid w:val="0016114B"/>
    <w:rsid w:val="0016421B"/>
    <w:rsid w:val="001658C0"/>
    <w:rsid w:val="0017370F"/>
    <w:rsid w:val="00177608"/>
    <w:rsid w:val="00187F06"/>
    <w:rsid w:val="00194901"/>
    <w:rsid w:val="001952A8"/>
    <w:rsid w:val="0019621A"/>
    <w:rsid w:val="00196563"/>
    <w:rsid w:val="001A0ECA"/>
    <w:rsid w:val="001A1A30"/>
    <w:rsid w:val="001A3A4D"/>
    <w:rsid w:val="001B11A2"/>
    <w:rsid w:val="001B2BAB"/>
    <w:rsid w:val="001B3BA7"/>
    <w:rsid w:val="001B46F3"/>
    <w:rsid w:val="001B485B"/>
    <w:rsid w:val="001B51B4"/>
    <w:rsid w:val="001B5E25"/>
    <w:rsid w:val="001B66B9"/>
    <w:rsid w:val="001B6A14"/>
    <w:rsid w:val="001B6E2B"/>
    <w:rsid w:val="001C3673"/>
    <w:rsid w:val="001D0A0F"/>
    <w:rsid w:val="001D14D3"/>
    <w:rsid w:val="001D1763"/>
    <w:rsid w:val="001D19BA"/>
    <w:rsid w:val="001D715E"/>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52E"/>
    <w:rsid w:val="002D7941"/>
    <w:rsid w:val="002D7A48"/>
    <w:rsid w:val="002D7C8D"/>
    <w:rsid w:val="002E6D90"/>
    <w:rsid w:val="00301B42"/>
    <w:rsid w:val="003022D6"/>
    <w:rsid w:val="0030355E"/>
    <w:rsid w:val="00312F67"/>
    <w:rsid w:val="00314099"/>
    <w:rsid w:val="0031455F"/>
    <w:rsid w:val="00315928"/>
    <w:rsid w:val="00316A06"/>
    <w:rsid w:val="00325B68"/>
    <w:rsid w:val="00331FF3"/>
    <w:rsid w:val="00333F1A"/>
    <w:rsid w:val="0033413D"/>
    <w:rsid w:val="0033485F"/>
    <w:rsid w:val="0033714E"/>
    <w:rsid w:val="00337725"/>
    <w:rsid w:val="00337D79"/>
    <w:rsid w:val="003405B2"/>
    <w:rsid w:val="00341546"/>
    <w:rsid w:val="003461A7"/>
    <w:rsid w:val="0035343B"/>
    <w:rsid w:val="00354840"/>
    <w:rsid w:val="003563E6"/>
    <w:rsid w:val="00357B13"/>
    <w:rsid w:val="0036044E"/>
    <w:rsid w:val="0037180C"/>
    <w:rsid w:val="003741E8"/>
    <w:rsid w:val="003828B5"/>
    <w:rsid w:val="00384AEB"/>
    <w:rsid w:val="00392C23"/>
    <w:rsid w:val="00395050"/>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0DAE"/>
    <w:rsid w:val="00405317"/>
    <w:rsid w:val="004077AF"/>
    <w:rsid w:val="004216F7"/>
    <w:rsid w:val="00423D52"/>
    <w:rsid w:val="004263D5"/>
    <w:rsid w:val="004304E3"/>
    <w:rsid w:val="0044062B"/>
    <w:rsid w:val="004456F2"/>
    <w:rsid w:val="004471D6"/>
    <w:rsid w:val="00452F4E"/>
    <w:rsid w:val="00453D12"/>
    <w:rsid w:val="004549A3"/>
    <w:rsid w:val="004553F0"/>
    <w:rsid w:val="004564FA"/>
    <w:rsid w:val="00457485"/>
    <w:rsid w:val="00460403"/>
    <w:rsid w:val="0046450A"/>
    <w:rsid w:val="00466094"/>
    <w:rsid w:val="004705D2"/>
    <w:rsid w:val="00475291"/>
    <w:rsid w:val="004754FE"/>
    <w:rsid w:val="004825A5"/>
    <w:rsid w:val="00483BE1"/>
    <w:rsid w:val="00483E3D"/>
    <w:rsid w:val="0048564F"/>
    <w:rsid w:val="004A0746"/>
    <w:rsid w:val="004A0F41"/>
    <w:rsid w:val="004A7880"/>
    <w:rsid w:val="004B0EDC"/>
    <w:rsid w:val="004B2D24"/>
    <w:rsid w:val="004B50A3"/>
    <w:rsid w:val="004B58CD"/>
    <w:rsid w:val="004C76E1"/>
    <w:rsid w:val="004D0171"/>
    <w:rsid w:val="004D03AF"/>
    <w:rsid w:val="004D1284"/>
    <w:rsid w:val="004D2673"/>
    <w:rsid w:val="004D2900"/>
    <w:rsid w:val="004D2D48"/>
    <w:rsid w:val="004D4F61"/>
    <w:rsid w:val="004E406B"/>
    <w:rsid w:val="004E427A"/>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73B7"/>
    <w:rsid w:val="00581890"/>
    <w:rsid w:val="00583857"/>
    <w:rsid w:val="00587F8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32FF"/>
    <w:rsid w:val="005E59C0"/>
    <w:rsid w:val="005F02AB"/>
    <w:rsid w:val="005F17EE"/>
    <w:rsid w:val="005F33D3"/>
    <w:rsid w:val="005F4960"/>
    <w:rsid w:val="00602D3B"/>
    <w:rsid w:val="00611C90"/>
    <w:rsid w:val="00616922"/>
    <w:rsid w:val="00616E7D"/>
    <w:rsid w:val="0062213B"/>
    <w:rsid w:val="00622412"/>
    <w:rsid w:val="00624ADB"/>
    <w:rsid w:val="00626DAE"/>
    <w:rsid w:val="00627F6C"/>
    <w:rsid w:val="0063407C"/>
    <w:rsid w:val="00637159"/>
    <w:rsid w:val="006426F0"/>
    <w:rsid w:val="00642FC4"/>
    <w:rsid w:val="00656C4F"/>
    <w:rsid w:val="00657206"/>
    <w:rsid w:val="006603EA"/>
    <w:rsid w:val="00662973"/>
    <w:rsid w:val="00663BC6"/>
    <w:rsid w:val="00671740"/>
    <w:rsid w:val="006808A2"/>
    <w:rsid w:val="006835F7"/>
    <w:rsid w:val="0068569E"/>
    <w:rsid w:val="00687C24"/>
    <w:rsid w:val="00690445"/>
    <w:rsid w:val="00692209"/>
    <w:rsid w:val="006927BF"/>
    <w:rsid w:val="00693185"/>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2135"/>
    <w:rsid w:val="0071601E"/>
    <w:rsid w:val="0071606B"/>
    <w:rsid w:val="00722C10"/>
    <w:rsid w:val="00727055"/>
    <w:rsid w:val="00731ADE"/>
    <w:rsid w:val="00736216"/>
    <w:rsid w:val="00736FE1"/>
    <w:rsid w:val="007513A7"/>
    <w:rsid w:val="00752150"/>
    <w:rsid w:val="00754683"/>
    <w:rsid w:val="00755B25"/>
    <w:rsid w:val="007567C3"/>
    <w:rsid w:val="0076226F"/>
    <w:rsid w:val="00763969"/>
    <w:rsid w:val="00765819"/>
    <w:rsid w:val="00771AD8"/>
    <w:rsid w:val="00773E81"/>
    <w:rsid w:val="00776D5C"/>
    <w:rsid w:val="00776F6A"/>
    <w:rsid w:val="0077701D"/>
    <w:rsid w:val="007856DA"/>
    <w:rsid w:val="00785E6A"/>
    <w:rsid w:val="007916BB"/>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2CCF"/>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60C3"/>
    <w:rsid w:val="008F3F0F"/>
    <w:rsid w:val="008F5413"/>
    <w:rsid w:val="008F6AA8"/>
    <w:rsid w:val="00900952"/>
    <w:rsid w:val="00912428"/>
    <w:rsid w:val="00914A04"/>
    <w:rsid w:val="00920354"/>
    <w:rsid w:val="009207DD"/>
    <w:rsid w:val="00923A4A"/>
    <w:rsid w:val="0092556C"/>
    <w:rsid w:val="00926793"/>
    <w:rsid w:val="00927CD0"/>
    <w:rsid w:val="00933263"/>
    <w:rsid w:val="0093404F"/>
    <w:rsid w:val="00934585"/>
    <w:rsid w:val="00934983"/>
    <w:rsid w:val="00937954"/>
    <w:rsid w:val="00937B04"/>
    <w:rsid w:val="00937D1C"/>
    <w:rsid w:val="0094012D"/>
    <w:rsid w:val="009402C6"/>
    <w:rsid w:val="009412F0"/>
    <w:rsid w:val="009459D3"/>
    <w:rsid w:val="0095035B"/>
    <w:rsid w:val="0095404F"/>
    <w:rsid w:val="00955F1D"/>
    <w:rsid w:val="009568AC"/>
    <w:rsid w:val="00957205"/>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7354"/>
    <w:rsid w:val="009D7C89"/>
    <w:rsid w:val="009E2A0E"/>
    <w:rsid w:val="009E3292"/>
    <w:rsid w:val="009E5826"/>
    <w:rsid w:val="009E6262"/>
    <w:rsid w:val="009F1C17"/>
    <w:rsid w:val="009F3A41"/>
    <w:rsid w:val="009F4E76"/>
    <w:rsid w:val="009F64FA"/>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47C26"/>
    <w:rsid w:val="00A50A41"/>
    <w:rsid w:val="00A516C6"/>
    <w:rsid w:val="00A53790"/>
    <w:rsid w:val="00A55BF4"/>
    <w:rsid w:val="00A6409E"/>
    <w:rsid w:val="00A64162"/>
    <w:rsid w:val="00A64F95"/>
    <w:rsid w:val="00A66D14"/>
    <w:rsid w:val="00A673D2"/>
    <w:rsid w:val="00A767A5"/>
    <w:rsid w:val="00A82F2D"/>
    <w:rsid w:val="00A84A26"/>
    <w:rsid w:val="00A90687"/>
    <w:rsid w:val="00A92AEE"/>
    <w:rsid w:val="00A9416B"/>
    <w:rsid w:val="00A947B7"/>
    <w:rsid w:val="00A94A0A"/>
    <w:rsid w:val="00A94B2A"/>
    <w:rsid w:val="00AA053F"/>
    <w:rsid w:val="00AA1AB0"/>
    <w:rsid w:val="00AA22CF"/>
    <w:rsid w:val="00AA32F5"/>
    <w:rsid w:val="00AB04E3"/>
    <w:rsid w:val="00AB1055"/>
    <w:rsid w:val="00AB413C"/>
    <w:rsid w:val="00AB4155"/>
    <w:rsid w:val="00AB471F"/>
    <w:rsid w:val="00AC1DFF"/>
    <w:rsid w:val="00AC2FE4"/>
    <w:rsid w:val="00AC3F6C"/>
    <w:rsid w:val="00AC4162"/>
    <w:rsid w:val="00AC421F"/>
    <w:rsid w:val="00AC72F8"/>
    <w:rsid w:val="00AD7D60"/>
    <w:rsid w:val="00AE13B3"/>
    <w:rsid w:val="00AE1683"/>
    <w:rsid w:val="00AE2A16"/>
    <w:rsid w:val="00AE330A"/>
    <w:rsid w:val="00AE3A30"/>
    <w:rsid w:val="00AE70A8"/>
    <w:rsid w:val="00AF0948"/>
    <w:rsid w:val="00AF1111"/>
    <w:rsid w:val="00AF1CC9"/>
    <w:rsid w:val="00AF24B7"/>
    <w:rsid w:val="00AF2A85"/>
    <w:rsid w:val="00AF352A"/>
    <w:rsid w:val="00AF6C6E"/>
    <w:rsid w:val="00B01158"/>
    <w:rsid w:val="00B037A0"/>
    <w:rsid w:val="00B1191E"/>
    <w:rsid w:val="00B12A44"/>
    <w:rsid w:val="00B1555E"/>
    <w:rsid w:val="00B17F0F"/>
    <w:rsid w:val="00B21F70"/>
    <w:rsid w:val="00B25C6C"/>
    <w:rsid w:val="00B2655F"/>
    <w:rsid w:val="00B2731C"/>
    <w:rsid w:val="00B3160A"/>
    <w:rsid w:val="00B3522E"/>
    <w:rsid w:val="00B3623B"/>
    <w:rsid w:val="00B50B53"/>
    <w:rsid w:val="00B5222B"/>
    <w:rsid w:val="00B53078"/>
    <w:rsid w:val="00B550F4"/>
    <w:rsid w:val="00B5679E"/>
    <w:rsid w:val="00B64780"/>
    <w:rsid w:val="00B6491E"/>
    <w:rsid w:val="00B65141"/>
    <w:rsid w:val="00B67D00"/>
    <w:rsid w:val="00B72446"/>
    <w:rsid w:val="00B74369"/>
    <w:rsid w:val="00B75359"/>
    <w:rsid w:val="00B76420"/>
    <w:rsid w:val="00B855D4"/>
    <w:rsid w:val="00B85AF6"/>
    <w:rsid w:val="00B90BD6"/>
    <w:rsid w:val="00B94A67"/>
    <w:rsid w:val="00B96320"/>
    <w:rsid w:val="00BA0C2D"/>
    <w:rsid w:val="00BA1E97"/>
    <w:rsid w:val="00BA2D6D"/>
    <w:rsid w:val="00BA3537"/>
    <w:rsid w:val="00BA40BF"/>
    <w:rsid w:val="00BA5BC9"/>
    <w:rsid w:val="00BB22D5"/>
    <w:rsid w:val="00BB23A6"/>
    <w:rsid w:val="00BB3896"/>
    <w:rsid w:val="00BB6841"/>
    <w:rsid w:val="00BC0D45"/>
    <w:rsid w:val="00BC206E"/>
    <w:rsid w:val="00BC5873"/>
    <w:rsid w:val="00BD1616"/>
    <w:rsid w:val="00BD1F75"/>
    <w:rsid w:val="00BD298E"/>
    <w:rsid w:val="00BE2363"/>
    <w:rsid w:val="00BE3E53"/>
    <w:rsid w:val="00BE6403"/>
    <w:rsid w:val="00BE65A6"/>
    <w:rsid w:val="00BF04E1"/>
    <w:rsid w:val="00BF0652"/>
    <w:rsid w:val="00BF0C2E"/>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3A0B"/>
    <w:rsid w:val="00CC53BC"/>
    <w:rsid w:val="00CC6A55"/>
    <w:rsid w:val="00CC73BF"/>
    <w:rsid w:val="00CD2F64"/>
    <w:rsid w:val="00CD42B3"/>
    <w:rsid w:val="00CE0F4B"/>
    <w:rsid w:val="00CE350F"/>
    <w:rsid w:val="00CE3ECC"/>
    <w:rsid w:val="00CE42C3"/>
    <w:rsid w:val="00CF438C"/>
    <w:rsid w:val="00CF4B46"/>
    <w:rsid w:val="00CF5302"/>
    <w:rsid w:val="00D01B4F"/>
    <w:rsid w:val="00D02878"/>
    <w:rsid w:val="00D0739B"/>
    <w:rsid w:val="00D10201"/>
    <w:rsid w:val="00D2026F"/>
    <w:rsid w:val="00D23826"/>
    <w:rsid w:val="00D315C5"/>
    <w:rsid w:val="00D346C6"/>
    <w:rsid w:val="00D35ED1"/>
    <w:rsid w:val="00D42493"/>
    <w:rsid w:val="00D42A78"/>
    <w:rsid w:val="00D43184"/>
    <w:rsid w:val="00D501FC"/>
    <w:rsid w:val="00D52BF2"/>
    <w:rsid w:val="00D52D45"/>
    <w:rsid w:val="00D55F28"/>
    <w:rsid w:val="00D56E08"/>
    <w:rsid w:val="00D60970"/>
    <w:rsid w:val="00D6344F"/>
    <w:rsid w:val="00D6435C"/>
    <w:rsid w:val="00D6575E"/>
    <w:rsid w:val="00D71B4B"/>
    <w:rsid w:val="00D82653"/>
    <w:rsid w:val="00D839FC"/>
    <w:rsid w:val="00D843A1"/>
    <w:rsid w:val="00D86B2F"/>
    <w:rsid w:val="00D87E07"/>
    <w:rsid w:val="00D87EB4"/>
    <w:rsid w:val="00D90CD4"/>
    <w:rsid w:val="00D93A73"/>
    <w:rsid w:val="00D94D5F"/>
    <w:rsid w:val="00D9515E"/>
    <w:rsid w:val="00D95CBD"/>
    <w:rsid w:val="00D96113"/>
    <w:rsid w:val="00DB5A84"/>
    <w:rsid w:val="00DB5E7C"/>
    <w:rsid w:val="00DC28BF"/>
    <w:rsid w:val="00DC3FA1"/>
    <w:rsid w:val="00DD130D"/>
    <w:rsid w:val="00DD1C96"/>
    <w:rsid w:val="00DD40B3"/>
    <w:rsid w:val="00DD4943"/>
    <w:rsid w:val="00DD5AD7"/>
    <w:rsid w:val="00DD667B"/>
    <w:rsid w:val="00DD6D1A"/>
    <w:rsid w:val="00DE047B"/>
    <w:rsid w:val="00DE2C43"/>
    <w:rsid w:val="00DE621C"/>
    <w:rsid w:val="00DE7B8A"/>
    <w:rsid w:val="00DF1CD9"/>
    <w:rsid w:val="00DF2B1D"/>
    <w:rsid w:val="00DF37AB"/>
    <w:rsid w:val="00DF3B2F"/>
    <w:rsid w:val="00DF4A77"/>
    <w:rsid w:val="00DF64E5"/>
    <w:rsid w:val="00DF688D"/>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1F0E"/>
    <w:rsid w:val="00E4223E"/>
    <w:rsid w:val="00E42BEC"/>
    <w:rsid w:val="00E46623"/>
    <w:rsid w:val="00E5063F"/>
    <w:rsid w:val="00E516B9"/>
    <w:rsid w:val="00E51B1E"/>
    <w:rsid w:val="00E52FEC"/>
    <w:rsid w:val="00E53D8F"/>
    <w:rsid w:val="00E55332"/>
    <w:rsid w:val="00E55335"/>
    <w:rsid w:val="00E5639A"/>
    <w:rsid w:val="00E5654A"/>
    <w:rsid w:val="00E61014"/>
    <w:rsid w:val="00E61F4D"/>
    <w:rsid w:val="00E62286"/>
    <w:rsid w:val="00E64F3A"/>
    <w:rsid w:val="00E73D75"/>
    <w:rsid w:val="00E75840"/>
    <w:rsid w:val="00E766D2"/>
    <w:rsid w:val="00E76C5A"/>
    <w:rsid w:val="00E779EF"/>
    <w:rsid w:val="00E8317E"/>
    <w:rsid w:val="00E91EFA"/>
    <w:rsid w:val="00E937D1"/>
    <w:rsid w:val="00EA06EC"/>
    <w:rsid w:val="00EA13E3"/>
    <w:rsid w:val="00EA27E5"/>
    <w:rsid w:val="00EA3991"/>
    <w:rsid w:val="00EA7818"/>
    <w:rsid w:val="00EB27BC"/>
    <w:rsid w:val="00EB2D4E"/>
    <w:rsid w:val="00EB3894"/>
    <w:rsid w:val="00EB68B3"/>
    <w:rsid w:val="00EC055D"/>
    <w:rsid w:val="00EC0919"/>
    <w:rsid w:val="00EC10F6"/>
    <w:rsid w:val="00EC196F"/>
    <w:rsid w:val="00EC23CE"/>
    <w:rsid w:val="00EC3596"/>
    <w:rsid w:val="00EC3A3A"/>
    <w:rsid w:val="00EC7956"/>
    <w:rsid w:val="00ED19C1"/>
    <w:rsid w:val="00ED784F"/>
    <w:rsid w:val="00EE1E38"/>
    <w:rsid w:val="00EE2AD0"/>
    <w:rsid w:val="00EE4C97"/>
    <w:rsid w:val="00EE5814"/>
    <w:rsid w:val="00EE6F6F"/>
    <w:rsid w:val="00EF4964"/>
    <w:rsid w:val="00EF7114"/>
    <w:rsid w:val="00F02915"/>
    <w:rsid w:val="00F0653C"/>
    <w:rsid w:val="00F11780"/>
    <w:rsid w:val="00F12A08"/>
    <w:rsid w:val="00F13BBA"/>
    <w:rsid w:val="00F16449"/>
    <w:rsid w:val="00F172E1"/>
    <w:rsid w:val="00F239BD"/>
    <w:rsid w:val="00F2684B"/>
    <w:rsid w:val="00F26B66"/>
    <w:rsid w:val="00F312E7"/>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40F"/>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6C6"/>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537"/>
    <w:pPr>
      <w:spacing w:before="240" w:after="0"/>
      <w:jc w:val="both"/>
    </w:pPr>
    <w:rPr>
      <w:rFonts w:ascii="Arial"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rFonts w:eastAsiaTheme="majorEastAsia"/>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EC23CE"/>
    <w:pPr>
      <w:spacing w:after="0" w:line="240" w:lineRule="auto"/>
      <w:jc w:val="center"/>
    </w:pPr>
    <w:rPr>
      <w:rFonts w:ascii="Times New Roman" w:eastAsiaTheme="minorHAnsi" w:hAnsi="Times New Roman" w:cs="Times New Roman"/>
      <w:b/>
      <w:bCs/>
      <w:sz w:val="24"/>
      <w:szCs w:val="24"/>
      <w:lang w:val="ca-ES" w:eastAsia="ca-ES"/>
    </w:rPr>
  </w:style>
  <w:style w:type="character" w:customStyle="1" w:styleId="SenseespaiatCar">
    <w:name w:val="Sense espaiat Car"/>
    <w:basedOn w:val="Lletraperdefectedelpargraf"/>
    <w:link w:val="Senseespaiat"/>
    <w:uiPriority w:val="1"/>
    <w:rsid w:val="00EC23CE"/>
    <w:rPr>
      <w:rFonts w:ascii="Times New Roman" w:eastAsiaTheme="minorHAnsi" w:hAnsi="Times New Roman" w:cs="Times New Roman"/>
      <w:b/>
      <w:bCs/>
      <w:sz w:val="24"/>
      <w:szCs w:val="24"/>
      <w:lang w:val="ca-ES" w:eastAsia="ca-ES"/>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 w:type="character" w:styleId="Refernciadecomentari">
    <w:name w:val="annotation reference"/>
    <w:basedOn w:val="Lletraperdefectedelpargraf"/>
    <w:uiPriority w:val="99"/>
    <w:semiHidden/>
    <w:unhideWhenUsed/>
    <w:rsid w:val="00BA3537"/>
    <w:rPr>
      <w:sz w:val="16"/>
      <w:szCs w:val="16"/>
    </w:rPr>
  </w:style>
  <w:style w:type="paragraph" w:styleId="Textdecomentari">
    <w:name w:val="annotation text"/>
    <w:basedOn w:val="Normal"/>
    <w:link w:val="TextdecomentariCar"/>
    <w:uiPriority w:val="99"/>
    <w:semiHidden/>
    <w:unhideWhenUsed/>
    <w:rsid w:val="00BA3537"/>
    <w:pPr>
      <w:spacing w:line="240" w:lineRule="auto"/>
    </w:pPr>
    <w:rPr>
      <w:sz w:val="20"/>
      <w:szCs w:val="20"/>
    </w:rPr>
  </w:style>
  <w:style w:type="character" w:customStyle="1" w:styleId="TextdecomentariCar">
    <w:name w:val="Text de comentari Car"/>
    <w:basedOn w:val="Lletraperdefectedelpargraf"/>
    <w:link w:val="Textdecomentari"/>
    <w:uiPriority w:val="99"/>
    <w:semiHidden/>
    <w:rsid w:val="00BA3537"/>
    <w:rPr>
      <w:rFonts w:ascii="Arial" w:hAnsi="Arial"/>
      <w:sz w:val="20"/>
      <w:szCs w:val="20"/>
    </w:rPr>
  </w:style>
  <w:style w:type="paragraph" w:styleId="Temadelcomentari">
    <w:name w:val="annotation subject"/>
    <w:basedOn w:val="Textdecomentari"/>
    <w:next w:val="Textdecomentari"/>
    <w:link w:val="TemadelcomentariCar"/>
    <w:uiPriority w:val="99"/>
    <w:semiHidden/>
    <w:unhideWhenUsed/>
    <w:rsid w:val="00BA3537"/>
    <w:rPr>
      <w:b/>
      <w:bCs/>
    </w:rPr>
  </w:style>
  <w:style w:type="character" w:customStyle="1" w:styleId="TemadelcomentariCar">
    <w:name w:val="Tema del comentari Car"/>
    <w:basedOn w:val="TextdecomentariCar"/>
    <w:link w:val="Temadelcomentari"/>
    <w:uiPriority w:val="99"/>
    <w:semiHidden/>
    <w:rsid w:val="00BA3537"/>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589432033">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868494374">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190022902">
      <w:bodyDiv w:val="1"/>
      <w:marLeft w:val="0"/>
      <w:marRight w:val="0"/>
      <w:marTop w:val="0"/>
      <w:marBottom w:val="0"/>
      <w:divBdr>
        <w:top w:val="none" w:sz="0" w:space="0" w:color="auto"/>
        <w:left w:val="none" w:sz="0" w:space="0" w:color="auto"/>
        <w:bottom w:val="none" w:sz="0" w:space="0" w:color="auto"/>
        <w:right w:val="none" w:sz="0" w:space="0" w:color="auto"/>
      </w:divBdr>
    </w:div>
    <w:div w:id="1238397658">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611619181">
      <w:bodyDiv w:val="1"/>
      <w:marLeft w:val="0"/>
      <w:marRight w:val="0"/>
      <w:marTop w:val="0"/>
      <w:marBottom w:val="0"/>
      <w:divBdr>
        <w:top w:val="none" w:sz="0" w:space="0" w:color="auto"/>
        <w:left w:val="none" w:sz="0" w:space="0" w:color="auto"/>
        <w:bottom w:val="none" w:sz="0" w:space="0" w:color="auto"/>
        <w:right w:val="none" w:sz="0" w:space="0" w:color="auto"/>
      </w:divBdr>
    </w:div>
    <w:div w:id="1707366273">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3354344">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jpeg"/><Relationship Id="rId26" Type="http://schemas.openxmlformats.org/officeDocument/2006/relationships/image" Target="media/image11.jpeg"/><Relationship Id="rId39" Type="http://schemas.openxmlformats.org/officeDocument/2006/relationships/header" Target="header7.xml"/><Relationship Id="rId21" Type="http://schemas.openxmlformats.org/officeDocument/2006/relationships/image" Target="media/image6.jpeg"/><Relationship Id="rId34" Type="http://schemas.openxmlformats.org/officeDocument/2006/relationships/image" Target="media/image18.png"/><Relationship Id="rId42" Type="http://schemas.openxmlformats.org/officeDocument/2006/relationships/image" Target="media/image24.png"/><Relationship Id="rId47" Type="http://schemas.openxmlformats.org/officeDocument/2006/relationships/header" Target="head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1" Type="http://schemas.openxmlformats.org/officeDocument/2006/relationships/header" Target="header2.xml"/><Relationship Id="rId24" Type="http://schemas.openxmlformats.org/officeDocument/2006/relationships/image" Target="media/image9.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header" Target="header8.xml"/><Relationship Id="rId45" Type="http://schemas.openxmlformats.org/officeDocument/2006/relationships/header" Target="header9.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header" Target="header6.xml"/><Relationship Id="rId36" Type="http://schemas.openxmlformats.org/officeDocument/2006/relationships/image" Target="media/image20.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jpeg"/><Relationship Id="rId31" Type="http://schemas.openxmlformats.org/officeDocument/2006/relationships/image" Target="media/image15.jpeg"/><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2.jpeg"/><Relationship Id="rId14" Type="http://schemas.microsoft.com/office/2011/relationships/commentsExtended" Target="commentsExtended.xml"/><Relationship Id="rId22" Type="http://schemas.openxmlformats.org/officeDocument/2006/relationships/image" Target="media/image7.jp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10.jp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eader" Target="header10.xml"/><Relationship Id="rId20" Type="http://schemas.openxmlformats.org/officeDocument/2006/relationships/image" Target="media/image5.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12815</Words>
  <Characters>73046</Characters>
  <Application>Microsoft Office Word</Application>
  <DocSecurity>0</DocSecurity>
  <Lines>608</Lines>
  <Paragraphs>171</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85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16T18:16:00Z</dcterms:created>
  <dcterms:modified xsi:type="dcterms:W3CDTF">2021-03-04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DBdTzH1z"/&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